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lang w:val="en-GB"/>
        </w:rPr>
        <w:id w:val="6422688"/>
        <w:docPartObj>
          <w:docPartGallery w:val="Cover Pages"/>
          <w:docPartUnique/>
        </w:docPartObj>
      </w:sdtPr>
      <w:sdtEndPr>
        <w:rPr>
          <w:rFonts w:asciiTheme="minorHAnsi" w:eastAsiaTheme="minorHAnsi" w:hAnsiTheme="minorHAnsi" w:cstheme="minorBidi"/>
          <w:u w:val="single"/>
        </w:rPr>
      </w:sdtEndPr>
      <w:sdtContent>
        <w:tbl>
          <w:tblPr>
            <w:tblpPr w:leftFromText="187" w:rightFromText="187" w:horzAnchor="margin" w:tblpXSpec="center" w:tblpY="2881"/>
            <w:tblW w:w="4000" w:type="pct"/>
            <w:tblBorders>
              <w:left w:val="single" w:sz="18" w:space="0" w:color="4F81BD" w:themeColor="accent1"/>
            </w:tblBorders>
            <w:tblLook w:val="04A0"/>
          </w:tblPr>
          <w:tblGrid>
            <w:gridCol w:w="7405"/>
          </w:tblGrid>
          <w:tr w:rsidR="001A778E">
            <w:tc>
              <w:tcPr>
                <w:tcW w:w="7672" w:type="dxa"/>
                <w:tcMar>
                  <w:top w:w="216" w:type="dxa"/>
                  <w:left w:w="115" w:type="dxa"/>
                  <w:bottom w:w="216" w:type="dxa"/>
                  <w:right w:w="115" w:type="dxa"/>
                </w:tcMar>
              </w:tcPr>
              <w:p w:rsidR="001A778E" w:rsidRDefault="00847B9C" w:rsidP="001A778E">
                <w:pPr>
                  <w:pStyle w:val="NoSpacing"/>
                  <w:rPr>
                    <w:rFonts w:asciiTheme="majorHAnsi" w:eastAsiaTheme="majorEastAsia" w:hAnsiTheme="majorHAnsi" w:cstheme="majorBidi"/>
                  </w:rPr>
                </w:pPr>
                <w:r>
                  <w:rPr>
                    <w:rFonts w:asciiTheme="majorHAnsi" w:eastAsiaTheme="majorEastAsia" w:hAnsiTheme="majorHAnsi" w:cstheme="majorBidi"/>
                    <w:lang w:val="en-GB"/>
                  </w:rPr>
                  <w:t xml:space="preserve"> </w:t>
                </w:r>
                <w:r w:rsidR="00237E78">
                  <w:rPr>
                    <w:rFonts w:asciiTheme="majorHAnsi" w:eastAsiaTheme="majorEastAsia" w:hAnsiTheme="majorHAnsi" w:cstheme="majorBidi"/>
                    <w:lang w:val="en-GB"/>
                  </w:rPr>
                  <w:t>Anglia Ruskin University</w:t>
                </w:r>
              </w:p>
            </w:tc>
          </w:tr>
          <w:tr w:rsidR="001A778E">
            <w:tc>
              <w:tcPr>
                <w:tcW w:w="7672" w:type="dxa"/>
              </w:tcPr>
              <w:sdt>
                <w:sdtPr>
                  <w:rPr>
                    <w:rFonts w:asciiTheme="majorHAnsi" w:eastAsiaTheme="majorEastAsia" w:hAnsiTheme="majorHAnsi" w:cstheme="majorBidi"/>
                    <w:color w:val="4F81BD" w:themeColor="accent1"/>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Content>
                  <w:p w:rsidR="001A778E" w:rsidRDefault="007B6492" w:rsidP="001A778E">
                    <w:pPr>
                      <w:pStyle w:val="NoSpacing"/>
                      <w:rPr>
                        <w:rFonts w:asciiTheme="majorHAnsi" w:eastAsiaTheme="majorEastAsia" w:hAnsiTheme="majorHAnsi" w:cstheme="majorBidi"/>
                        <w:color w:val="4F81BD" w:themeColor="accent1"/>
                        <w:sz w:val="80"/>
                        <w:szCs w:val="80"/>
                      </w:rPr>
                    </w:pPr>
                    <w:r>
                      <w:rPr>
                        <w:rFonts w:asciiTheme="majorHAnsi" w:eastAsiaTheme="majorEastAsia" w:hAnsiTheme="majorHAnsi" w:cstheme="majorBidi"/>
                        <w:sz w:val="80"/>
                        <w:szCs w:val="80"/>
                      </w:rPr>
                      <w:t>Group Design Project</w:t>
                    </w:r>
                  </w:p>
                </w:sdtContent>
              </w:sdt>
            </w:tc>
          </w:tr>
          <w:tr w:rsidR="001A778E">
            <w:tc>
              <w:tcPr>
                <w:tcW w:w="7672" w:type="dxa"/>
                <w:tcMar>
                  <w:top w:w="216" w:type="dxa"/>
                  <w:left w:w="115" w:type="dxa"/>
                  <w:bottom w:w="216" w:type="dxa"/>
                  <w:right w:w="115" w:type="dxa"/>
                </w:tcMar>
              </w:tcPr>
              <w:p w:rsidR="001A778E" w:rsidRDefault="00C91A03" w:rsidP="007001AD">
                <w:pPr>
                  <w:pStyle w:val="NoSpacing"/>
                  <w:rPr>
                    <w:rFonts w:asciiTheme="majorHAnsi" w:eastAsiaTheme="majorEastAsia" w:hAnsiTheme="majorHAnsi" w:cstheme="majorBidi"/>
                  </w:rPr>
                </w:pPr>
                <w:r>
                  <w:rPr>
                    <w:rFonts w:asciiTheme="majorHAnsi" w:eastAsiaTheme="majorEastAsia" w:hAnsiTheme="majorHAnsi" w:cstheme="majorBidi"/>
                  </w:rPr>
                  <w:t>Group 4</w:t>
                </w:r>
              </w:p>
              <w:p w:rsidR="005B638A" w:rsidRDefault="005B638A" w:rsidP="005B638A">
                <w:pPr>
                  <w:jc w:val="center"/>
                  <w:rPr>
                    <w:rFonts w:asciiTheme="majorHAnsi" w:eastAsiaTheme="majorEastAsia" w:hAnsiTheme="majorHAnsi" w:cstheme="majorBidi"/>
                  </w:rPr>
                </w:pPr>
              </w:p>
            </w:tc>
          </w:tr>
        </w:tbl>
        <w:p w:rsidR="001A778E" w:rsidRDefault="001A778E">
          <w:pPr>
            <w:framePr w:hSpace="187" w:wrap="around" w:hAnchor="margin" w:xAlign="center" w:yAlign="bottom"/>
          </w:pPr>
        </w:p>
        <w:p w:rsidR="001A778E" w:rsidRDefault="001A778E">
          <w:pPr>
            <w:framePr w:hSpace="187" w:wrap="around" w:hAnchor="margin" w:xAlign="center" w:yAlign="bottom"/>
          </w:pPr>
        </w:p>
        <w:tbl>
          <w:tblPr>
            <w:tblpPr w:leftFromText="187" w:rightFromText="187" w:horzAnchor="margin" w:tblpXSpec="center" w:tblpYSpec="bottom"/>
            <w:tblW w:w="4000" w:type="pct"/>
            <w:tblLook w:val="04A0"/>
          </w:tblPr>
          <w:tblGrid>
            <w:gridCol w:w="7405"/>
          </w:tblGrid>
          <w:tr w:rsidR="001A778E">
            <w:tc>
              <w:tcPr>
                <w:tcW w:w="7672" w:type="dxa"/>
                <w:tcMar>
                  <w:top w:w="216" w:type="dxa"/>
                  <w:left w:w="115" w:type="dxa"/>
                  <w:bottom w:w="216" w:type="dxa"/>
                  <w:right w:w="115" w:type="dxa"/>
                </w:tcMar>
              </w:tcPr>
              <w:p w:rsidR="001A778E" w:rsidRDefault="001A778E">
                <w:pPr>
                  <w:pStyle w:val="NoSpacing"/>
                  <w:rPr>
                    <w:color w:val="4F81BD" w:themeColor="accent1"/>
                  </w:rPr>
                </w:pPr>
              </w:p>
            </w:tc>
          </w:tr>
        </w:tbl>
        <w:p w:rsidR="001A778E" w:rsidRDefault="001A778E"/>
        <w:p w:rsidR="001A778E" w:rsidRDefault="00CD2427">
          <w:pPr>
            <w:rPr>
              <w:u w:val="single"/>
            </w:rPr>
          </w:pPr>
          <w:r w:rsidRPr="00CD2427">
            <w:rPr>
              <w:noProof/>
              <w:u w:val="single"/>
              <w:lang w:eastAsia="zh-TW"/>
            </w:rPr>
            <w:pict>
              <v:shapetype id="_x0000_t202" coordsize="21600,21600" o:spt="202" path="m,l,21600r21600,l21600,xe">
                <v:stroke joinstyle="miter"/>
                <v:path gradientshapeok="t" o:connecttype="rect"/>
              </v:shapetype>
              <v:shape id="_x0000_s1593" type="#_x0000_t202" style="position:absolute;margin-left:118.3pt;margin-top:366.8pt;width:226.8pt;height:219.35pt;z-index:251906048;mso-height-percent:200;mso-height-percent:200;mso-width-relative:margin;mso-height-relative:margin" stroked="f">
                <v:textbox style="mso-fit-shape-to-text:t">
                  <w:txbxContent>
                    <w:p w:rsidR="006348A0" w:rsidRDefault="006348A0" w:rsidP="005B638A">
                      <w:pPr>
                        <w:jc w:val="center"/>
                      </w:pPr>
                      <w:r>
                        <w:t>Department</w:t>
                      </w:r>
                      <w:r w:rsidRPr="008C7924">
                        <w:t xml:space="preserve">: </w:t>
                      </w:r>
                      <w:r>
                        <w:t>Computing &amp; Technology</w:t>
                      </w:r>
                    </w:p>
                    <w:p w:rsidR="006348A0" w:rsidRDefault="006348A0" w:rsidP="005B638A">
                      <w:pPr>
                        <w:jc w:val="center"/>
                      </w:pPr>
                      <w:r w:rsidRPr="008C7924">
                        <w:br/>
                        <w:t xml:space="preserve">Course Pathway: </w:t>
                      </w:r>
                      <w:r>
                        <w:t>BSc Computer Science</w:t>
                      </w:r>
                    </w:p>
                    <w:p w:rsidR="006348A0" w:rsidRPr="0023306E" w:rsidRDefault="006348A0" w:rsidP="005B638A">
                      <w:pPr>
                        <w:jc w:val="center"/>
                      </w:pPr>
                      <w:r>
                        <w:t>Module</w:t>
                      </w:r>
                      <w:r w:rsidRPr="0023306E">
                        <w:t xml:space="preserve">: </w:t>
                      </w:r>
                      <w:r w:rsidRPr="00A45C4A">
                        <w:t>EJ230003S</w:t>
                      </w:r>
                      <w:r w:rsidRPr="0023306E">
                        <w:t xml:space="preserve"> – </w:t>
                      </w:r>
                      <w:r>
                        <w:t>Group Design Project</w:t>
                      </w:r>
                    </w:p>
                    <w:p w:rsidR="006348A0" w:rsidRDefault="006348A0" w:rsidP="00A45C4A">
                      <w:pPr>
                        <w:jc w:val="center"/>
                      </w:pPr>
                      <w:r w:rsidRPr="008C7924">
                        <w:br/>
                      </w:r>
                      <w:smartTag w:uri="urn:schemas-microsoft-com:office:smarttags" w:element="stockticker">
                        <w:r w:rsidRPr="00F07C31">
                          <w:t>SID</w:t>
                        </w:r>
                      </w:smartTag>
                      <w:r w:rsidRPr="00F07C31">
                        <w:t xml:space="preserve">: </w:t>
                      </w:r>
                    </w:p>
                    <w:p w:rsidR="006348A0" w:rsidRDefault="006348A0" w:rsidP="00A45C4A">
                      <w:pPr>
                        <w:jc w:val="center"/>
                      </w:pPr>
                      <w:r>
                        <w:t>0805203/1</w:t>
                      </w:r>
                    </w:p>
                    <w:p w:rsidR="006348A0" w:rsidRDefault="006348A0" w:rsidP="00A45C4A">
                      <w:pPr>
                        <w:jc w:val="center"/>
                      </w:pPr>
                      <w:r>
                        <w:t>0806857/1</w:t>
                      </w:r>
                    </w:p>
                    <w:p w:rsidR="006348A0" w:rsidRDefault="006348A0" w:rsidP="00A45C4A">
                      <w:pPr>
                        <w:jc w:val="center"/>
                      </w:pPr>
                      <w:r>
                        <w:t>0819563/1</w:t>
                      </w:r>
                    </w:p>
                    <w:p w:rsidR="006348A0" w:rsidRDefault="00AE48E5" w:rsidP="00AE48E5">
                      <w:pPr>
                        <w:jc w:val="center"/>
                      </w:pPr>
                      <w:r w:rsidRPr="00AE48E5">
                        <w:t>0912913/1</w:t>
                      </w:r>
                    </w:p>
                    <w:p w:rsidR="006348A0" w:rsidRDefault="006348A0" w:rsidP="005B638A">
                      <w:pPr>
                        <w:pStyle w:val="NoSpacing"/>
                        <w:jc w:val="center"/>
                        <w:rPr>
                          <w:b/>
                          <w:bCs/>
                        </w:rPr>
                      </w:pPr>
                    </w:p>
                    <w:p w:rsidR="006348A0" w:rsidRDefault="006348A0" w:rsidP="005B638A">
                      <w:pPr>
                        <w:pStyle w:val="NoSpacing"/>
                        <w:jc w:val="center"/>
                        <w:rPr>
                          <w:b/>
                          <w:bCs/>
                        </w:rPr>
                      </w:pPr>
                    </w:p>
                    <w:p w:rsidR="006348A0" w:rsidRPr="000B1F0D" w:rsidRDefault="006348A0" w:rsidP="005B638A">
                      <w:pPr>
                        <w:jc w:val="center"/>
                        <w:rPr>
                          <w:rStyle w:val="Strong"/>
                          <w:rFonts w:cs="Times New Roman"/>
                          <w:b w:val="0"/>
                        </w:rPr>
                      </w:pPr>
                      <w:r>
                        <w:rPr>
                          <w:rStyle w:val="Strong"/>
                          <w:b w:val="0"/>
                        </w:rPr>
                        <w:t xml:space="preserve">06 </w:t>
                      </w:r>
                      <w:r w:rsidRPr="000B1F0D">
                        <w:rPr>
                          <w:rStyle w:val="Strong"/>
                          <w:b w:val="0"/>
                        </w:rPr>
                        <w:t>M</w:t>
                      </w:r>
                      <w:r>
                        <w:rPr>
                          <w:rStyle w:val="Strong"/>
                          <w:b w:val="0"/>
                        </w:rPr>
                        <w:t>ay 2010</w:t>
                      </w:r>
                    </w:p>
                    <w:p w:rsidR="006348A0" w:rsidRDefault="006348A0" w:rsidP="005B638A">
                      <w:pPr>
                        <w:jc w:val="center"/>
                      </w:pPr>
                    </w:p>
                  </w:txbxContent>
                </v:textbox>
              </v:shape>
            </w:pict>
          </w:r>
          <w:r w:rsidR="001A778E">
            <w:rPr>
              <w:u w:val="single"/>
            </w:rPr>
            <w:br w:type="page"/>
          </w:r>
        </w:p>
      </w:sdtContent>
    </w:sdt>
    <w:sdt>
      <w:sdtPr>
        <w:rPr>
          <w:rFonts w:asciiTheme="minorHAnsi" w:eastAsiaTheme="minorHAnsi" w:hAnsiTheme="minorHAnsi" w:cstheme="minorBidi"/>
          <w:b w:val="0"/>
          <w:bCs w:val="0"/>
          <w:color w:val="auto"/>
          <w:sz w:val="22"/>
          <w:szCs w:val="22"/>
          <w:lang w:eastAsia="en-US"/>
        </w:rPr>
        <w:id w:val="8514963"/>
        <w:docPartObj>
          <w:docPartGallery w:val="Table of Contents"/>
          <w:docPartUnique/>
        </w:docPartObj>
      </w:sdtPr>
      <w:sdtContent>
        <w:bookmarkStart w:id="0" w:name="_Toc260920727" w:displacedByCustomXml="prev"/>
        <w:p w:rsidR="003416CA" w:rsidRDefault="00A45C4A" w:rsidP="00A45C4A">
          <w:pPr>
            <w:pStyle w:val="Heading1"/>
            <w:numPr>
              <w:ilvl w:val="0"/>
              <w:numId w:val="7"/>
            </w:numPr>
          </w:pPr>
          <w:r>
            <w:t>C</w:t>
          </w:r>
          <w:r w:rsidR="003416CA">
            <w:t>ontents</w:t>
          </w:r>
          <w:bookmarkEnd w:id="0"/>
        </w:p>
        <w:p w:rsidR="006A1575" w:rsidRPr="006A1575" w:rsidRDefault="006A1575" w:rsidP="006A1575">
          <w:pPr>
            <w:rPr>
              <w:lang w:eastAsia="zh-CN"/>
            </w:rPr>
          </w:pPr>
        </w:p>
        <w:p w:rsidR="006348A0" w:rsidRDefault="00CD2427">
          <w:pPr>
            <w:pStyle w:val="TOC1"/>
            <w:tabs>
              <w:tab w:val="left" w:pos="440"/>
              <w:tab w:val="right" w:leader="dot" w:pos="9016"/>
            </w:tabs>
            <w:rPr>
              <w:rFonts w:eastAsiaTheme="minorEastAsia"/>
              <w:noProof/>
              <w:lang w:val="en-US"/>
            </w:rPr>
          </w:pPr>
          <w:r>
            <w:fldChar w:fldCharType="begin"/>
          </w:r>
          <w:r w:rsidR="003416CA">
            <w:instrText xml:space="preserve"> TOC \o "1-3" \h \z \u </w:instrText>
          </w:r>
          <w:r>
            <w:fldChar w:fldCharType="separate"/>
          </w:r>
          <w:hyperlink w:anchor="_Toc260920727" w:history="1">
            <w:r w:rsidR="006348A0" w:rsidRPr="00BE01AF">
              <w:rPr>
                <w:rStyle w:val="Hyperlink"/>
                <w:noProof/>
              </w:rPr>
              <w:t>1.</w:t>
            </w:r>
            <w:r w:rsidR="006348A0">
              <w:rPr>
                <w:rFonts w:eastAsiaTheme="minorEastAsia"/>
                <w:noProof/>
                <w:lang w:val="en-US"/>
              </w:rPr>
              <w:tab/>
            </w:r>
            <w:r w:rsidR="006348A0" w:rsidRPr="00BE01AF">
              <w:rPr>
                <w:rStyle w:val="Hyperlink"/>
                <w:noProof/>
              </w:rPr>
              <w:t>Contents</w:t>
            </w:r>
            <w:r w:rsidR="006348A0">
              <w:rPr>
                <w:noProof/>
                <w:webHidden/>
              </w:rPr>
              <w:tab/>
            </w:r>
            <w:r>
              <w:rPr>
                <w:noProof/>
                <w:webHidden/>
              </w:rPr>
              <w:fldChar w:fldCharType="begin"/>
            </w:r>
            <w:r w:rsidR="006348A0">
              <w:rPr>
                <w:noProof/>
                <w:webHidden/>
              </w:rPr>
              <w:instrText xml:space="preserve"> PAGEREF _Toc260920727 \h </w:instrText>
            </w:r>
            <w:r>
              <w:rPr>
                <w:noProof/>
                <w:webHidden/>
              </w:rPr>
            </w:r>
            <w:r>
              <w:rPr>
                <w:noProof/>
                <w:webHidden/>
              </w:rPr>
              <w:fldChar w:fldCharType="separate"/>
            </w:r>
            <w:r w:rsidR="006348A0">
              <w:rPr>
                <w:noProof/>
                <w:webHidden/>
              </w:rPr>
              <w:t>2</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28" w:history="1">
            <w:r w:rsidR="006348A0" w:rsidRPr="00BE01AF">
              <w:rPr>
                <w:rStyle w:val="Hyperlink"/>
                <w:noProof/>
              </w:rPr>
              <w:t>2.</w:t>
            </w:r>
            <w:r w:rsidR="006348A0">
              <w:rPr>
                <w:rFonts w:eastAsiaTheme="minorEastAsia"/>
                <w:noProof/>
                <w:lang w:val="en-US"/>
              </w:rPr>
              <w:tab/>
            </w:r>
            <w:r w:rsidR="006348A0" w:rsidRPr="00BE01AF">
              <w:rPr>
                <w:rStyle w:val="Hyperlink"/>
                <w:noProof/>
              </w:rPr>
              <w:t>Current System</w:t>
            </w:r>
            <w:r w:rsidR="006348A0">
              <w:rPr>
                <w:noProof/>
                <w:webHidden/>
              </w:rPr>
              <w:tab/>
            </w:r>
            <w:r>
              <w:rPr>
                <w:noProof/>
                <w:webHidden/>
              </w:rPr>
              <w:fldChar w:fldCharType="begin"/>
            </w:r>
            <w:r w:rsidR="006348A0">
              <w:rPr>
                <w:noProof/>
                <w:webHidden/>
              </w:rPr>
              <w:instrText xml:space="preserve"> PAGEREF _Toc260920728 \h </w:instrText>
            </w:r>
            <w:r>
              <w:rPr>
                <w:noProof/>
                <w:webHidden/>
              </w:rPr>
            </w:r>
            <w:r>
              <w:rPr>
                <w:noProof/>
                <w:webHidden/>
              </w:rPr>
              <w:fldChar w:fldCharType="separate"/>
            </w:r>
            <w:r w:rsidR="006348A0">
              <w:rPr>
                <w:noProof/>
                <w:webHidden/>
              </w:rPr>
              <w:t>5</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29" w:history="1">
            <w:r w:rsidR="006348A0" w:rsidRPr="00BE01AF">
              <w:rPr>
                <w:rStyle w:val="Hyperlink"/>
                <w:noProof/>
              </w:rPr>
              <w:t>2.1.</w:t>
            </w:r>
            <w:r w:rsidR="006348A0">
              <w:rPr>
                <w:rFonts w:eastAsiaTheme="minorEastAsia"/>
                <w:noProof/>
                <w:lang w:val="en-US"/>
              </w:rPr>
              <w:tab/>
            </w:r>
            <w:r w:rsidR="006348A0" w:rsidRPr="00BE01AF">
              <w:rPr>
                <w:rStyle w:val="Hyperlink"/>
                <w:noProof/>
              </w:rPr>
              <w:t>Interview</w:t>
            </w:r>
            <w:r w:rsidR="006348A0">
              <w:rPr>
                <w:noProof/>
                <w:webHidden/>
              </w:rPr>
              <w:tab/>
            </w:r>
            <w:r>
              <w:rPr>
                <w:noProof/>
                <w:webHidden/>
              </w:rPr>
              <w:fldChar w:fldCharType="begin"/>
            </w:r>
            <w:r w:rsidR="006348A0">
              <w:rPr>
                <w:noProof/>
                <w:webHidden/>
              </w:rPr>
              <w:instrText xml:space="preserve"> PAGEREF _Toc260920729 \h </w:instrText>
            </w:r>
            <w:r>
              <w:rPr>
                <w:noProof/>
                <w:webHidden/>
              </w:rPr>
            </w:r>
            <w:r>
              <w:rPr>
                <w:noProof/>
                <w:webHidden/>
              </w:rPr>
              <w:fldChar w:fldCharType="separate"/>
            </w:r>
            <w:r w:rsidR="006348A0">
              <w:rPr>
                <w:noProof/>
                <w:webHidden/>
              </w:rPr>
              <w:t>5</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0" w:history="1">
            <w:r w:rsidR="006348A0" w:rsidRPr="00BE01AF">
              <w:rPr>
                <w:rStyle w:val="Hyperlink"/>
                <w:noProof/>
              </w:rPr>
              <w:t>2.2.</w:t>
            </w:r>
            <w:r w:rsidR="006348A0">
              <w:rPr>
                <w:rFonts w:eastAsiaTheme="minorEastAsia"/>
                <w:noProof/>
                <w:lang w:val="en-US"/>
              </w:rPr>
              <w:tab/>
            </w:r>
            <w:r w:rsidR="006348A0" w:rsidRPr="00BE01AF">
              <w:rPr>
                <w:rStyle w:val="Hyperlink"/>
                <w:noProof/>
              </w:rPr>
              <w:t>Floor plan</w:t>
            </w:r>
            <w:r w:rsidR="006348A0">
              <w:rPr>
                <w:noProof/>
                <w:webHidden/>
              </w:rPr>
              <w:tab/>
            </w:r>
            <w:r>
              <w:rPr>
                <w:noProof/>
                <w:webHidden/>
              </w:rPr>
              <w:fldChar w:fldCharType="begin"/>
            </w:r>
            <w:r w:rsidR="006348A0">
              <w:rPr>
                <w:noProof/>
                <w:webHidden/>
              </w:rPr>
              <w:instrText xml:space="preserve"> PAGEREF _Toc260920730 \h </w:instrText>
            </w:r>
            <w:r>
              <w:rPr>
                <w:noProof/>
                <w:webHidden/>
              </w:rPr>
            </w:r>
            <w:r>
              <w:rPr>
                <w:noProof/>
                <w:webHidden/>
              </w:rPr>
              <w:fldChar w:fldCharType="separate"/>
            </w:r>
            <w:r w:rsidR="006348A0">
              <w:rPr>
                <w:noProof/>
                <w:webHidden/>
              </w:rPr>
              <w:t>6</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1" w:history="1">
            <w:r w:rsidR="006348A0" w:rsidRPr="00BE01AF">
              <w:rPr>
                <w:rStyle w:val="Hyperlink"/>
                <w:noProof/>
              </w:rPr>
              <w:t>2.3.</w:t>
            </w:r>
            <w:r w:rsidR="006348A0">
              <w:rPr>
                <w:rFonts w:eastAsiaTheme="minorEastAsia"/>
                <w:noProof/>
                <w:lang w:val="en-US"/>
              </w:rPr>
              <w:tab/>
            </w:r>
            <w:r w:rsidR="006348A0" w:rsidRPr="00BE01AF">
              <w:rPr>
                <w:rStyle w:val="Hyperlink"/>
                <w:noProof/>
              </w:rPr>
              <w:t>Scenario</w:t>
            </w:r>
            <w:r w:rsidR="006348A0">
              <w:rPr>
                <w:noProof/>
                <w:webHidden/>
              </w:rPr>
              <w:tab/>
            </w:r>
            <w:r>
              <w:rPr>
                <w:noProof/>
                <w:webHidden/>
              </w:rPr>
              <w:fldChar w:fldCharType="begin"/>
            </w:r>
            <w:r w:rsidR="006348A0">
              <w:rPr>
                <w:noProof/>
                <w:webHidden/>
              </w:rPr>
              <w:instrText xml:space="preserve"> PAGEREF _Toc260920731 \h </w:instrText>
            </w:r>
            <w:r>
              <w:rPr>
                <w:noProof/>
                <w:webHidden/>
              </w:rPr>
            </w:r>
            <w:r>
              <w:rPr>
                <w:noProof/>
                <w:webHidden/>
              </w:rPr>
              <w:fldChar w:fldCharType="separate"/>
            </w:r>
            <w:r w:rsidR="006348A0">
              <w:rPr>
                <w:noProof/>
                <w:webHidden/>
              </w:rPr>
              <w:t>7</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2" w:history="1">
            <w:r w:rsidR="006348A0" w:rsidRPr="00BE01AF">
              <w:rPr>
                <w:rStyle w:val="Hyperlink"/>
                <w:noProof/>
              </w:rPr>
              <w:t>2.4.</w:t>
            </w:r>
            <w:r w:rsidR="006348A0">
              <w:rPr>
                <w:rFonts w:eastAsiaTheme="minorEastAsia"/>
                <w:noProof/>
                <w:lang w:val="en-US"/>
              </w:rPr>
              <w:tab/>
            </w:r>
            <w:r w:rsidR="006348A0" w:rsidRPr="00BE01AF">
              <w:rPr>
                <w:rStyle w:val="Hyperlink"/>
                <w:noProof/>
              </w:rPr>
              <w:t>Rich Picture</w:t>
            </w:r>
            <w:r w:rsidR="006348A0">
              <w:rPr>
                <w:noProof/>
                <w:webHidden/>
              </w:rPr>
              <w:tab/>
            </w:r>
            <w:r>
              <w:rPr>
                <w:noProof/>
                <w:webHidden/>
              </w:rPr>
              <w:fldChar w:fldCharType="begin"/>
            </w:r>
            <w:r w:rsidR="006348A0">
              <w:rPr>
                <w:noProof/>
                <w:webHidden/>
              </w:rPr>
              <w:instrText xml:space="preserve"> PAGEREF _Toc260920732 \h </w:instrText>
            </w:r>
            <w:r>
              <w:rPr>
                <w:noProof/>
                <w:webHidden/>
              </w:rPr>
            </w:r>
            <w:r>
              <w:rPr>
                <w:noProof/>
                <w:webHidden/>
              </w:rPr>
              <w:fldChar w:fldCharType="separate"/>
            </w:r>
            <w:r w:rsidR="006348A0">
              <w:rPr>
                <w:noProof/>
                <w:webHidden/>
              </w:rPr>
              <w:t>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3" w:history="1">
            <w:r w:rsidR="006348A0" w:rsidRPr="00BE01AF">
              <w:rPr>
                <w:rStyle w:val="Hyperlink"/>
                <w:noProof/>
              </w:rPr>
              <w:t>2.5.</w:t>
            </w:r>
            <w:r w:rsidR="006348A0">
              <w:rPr>
                <w:rFonts w:eastAsiaTheme="minorEastAsia"/>
                <w:noProof/>
                <w:lang w:val="en-US"/>
              </w:rPr>
              <w:tab/>
            </w:r>
            <w:r w:rsidR="006348A0" w:rsidRPr="00BE01AF">
              <w:rPr>
                <w:rStyle w:val="Hyperlink"/>
                <w:noProof/>
              </w:rPr>
              <w:t>Use Case</w:t>
            </w:r>
            <w:r w:rsidR="006348A0">
              <w:rPr>
                <w:noProof/>
                <w:webHidden/>
              </w:rPr>
              <w:tab/>
            </w:r>
            <w:r>
              <w:rPr>
                <w:noProof/>
                <w:webHidden/>
              </w:rPr>
              <w:fldChar w:fldCharType="begin"/>
            </w:r>
            <w:r w:rsidR="006348A0">
              <w:rPr>
                <w:noProof/>
                <w:webHidden/>
              </w:rPr>
              <w:instrText xml:space="preserve"> PAGEREF _Toc260920733 \h </w:instrText>
            </w:r>
            <w:r>
              <w:rPr>
                <w:noProof/>
                <w:webHidden/>
              </w:rPr>
            </w:r>
            <w:r>
              <w:rPr>
                <w:noProof/>
                <w:webHidden/>
              </w:rPr>
              <w:fldChar w:fldCharType="separate"/>
            </w:r>
            <w:r w:rsidR="006348A0">
              <w:rPr>
                <w:noProof/>
                <w:webHidden/>
              </w:rPr>
              <w:t>9</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4" w:history="1">
            <w:r w:rsidR="006348A0" w:rsidRPr="00BE01AF">
              <w:rPr>
                <w:rStyle w:val="Hyperlink"/>
                <w:noProof/>
              </w:rPr>
              <w:t>2.6.</w:t>
            </w:r>
            <w:r w:rsidR="006348A0">
              <w:rPr>
                <w:rFonts w:eastAsiaTheme="minorEastAsia"/>
                <w:noProof/>
                <w:lang w:val="en-US"/>
              </w:rPr>
              <w:tab/>
            </w:r>
            <w:r w:rsidR="006348A0" w:rsidRPr="00BE01AF">
              <w:rPr>
                <w:rStyle w:val="Hyperlink"/>
                <w:noProof/>
              </w:rPr>
              <w:t>Current Data Flow Diagram</w:t>
            </w:r>
            <w:r w:rsidR="006348A0">
              <w:rPr>
                <w:noProof/>
                <w:webHidden/>
              </w:rPr>
              <w:tab/>
            </w:r>
            <w:r>
              <w:rPr>
                <w:noProof/>
                <w:webHidden/>
              </w:rPr>
              <w:fldChar w:fldCharType="begin"/>
            </w:r>
            <w:r w:rsidR="006348A0">
              <w:rPr>
                <w:noProof/>
                <w:webHidden/>
              </w:rPr>
              <w:instrText xml:space="preserve"> PAGEREF _Toc260920734 \h </w:instrText>
            </w:r>
            <w:r>
              <w:rPr>
                <w:noProof/>
                <w:webHidden/>
              </w:rPr>
            </w:r>
            <w:r>
              <w:rPr>
                <w:noProof/>
                <w:webHidden/>
              </w:rPr>
              <w:fldChar w:fldCharType="separate"/>
            </w:r>
            <w:r w:rsidR="006348A0">
              <w:rPr>
                <w:noProof/>
                <w:webHidden/>
              </w:rPr>
              <w:t>10</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35" w:history="1">
            <w:r w:rsidR="006348A0" w:rsidRPr="00BE01AF">
              <w:rPr>
                <w:rStyle w:val="Hyperlink"/>
                <w:noProof/>
              </w:rPr>
              <w:t>2.6.1.</w:t>
            </w:r>
            <w:r w:rsidR="006348A0">
              <w:rPr>
                <w:rFonts w:eastAsiaTheme="minorEastAsia"/>
                <w:noProof/>
                <w:lang w:val="en-US"/>
              </w:rPr>
              <w:tab/>
            </w:r>
            <w:r w:rsidR="006348A0" w:rsidRPr="00BE01AF">
              <w:rPr>
                <w:rStyle w:val="Hyperlink"/>
                <w:noProof/>
              </w:rPr>
              <w:t>Data Dictionary</w:t>
            </w:r>
            <w:r w:rsidR="006348A0">
              <w:rPr>
                <w:noProof/>
                <w:webHidden/>
              </w:rPr>
              <w:tab/>
            </w:r>
            <w:r>
              <w:rPr>
                <w:noProof/>
                <w:webHidden/>
              </w:rPr>
              <w:fldChar w:fldCharType="begin"/>
            </w:r>
            <w:r w:rsidR="006348A0">
              <w:rPr>
                <w:noProof/>
                <w:webHidden/>
              </w:rPr>
              <w:instrText xml:space="preserve"> PAGEREF _Toc260920735 \h </w:instrText>
            </w:r>
            <w:r>
              <w:rPr>
                <w:noProof/>
                <w:webHidden/>
              </w:rPr>
            </w:r>
            <w:r>
              <w:rPr>
                <w:noProof/>
                <w:webHidden/>
              </w:rPr>
              <w:fldChar w:fldCharType="separate"/>
            </w:r>
            <w:r w:rsidR="006348A0">
              <w:rPr>
                <w:noProof/>
                <w:webHidden/>
              </w:rPr>
              <w:t>10</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36" w:history="1">
            <w:r w:rsidR="006348A0" w:rsidRPr="00BE01AF">
              <w:rPr>
                <w:rStyle w:val="Hyperlink"/>
                <w:noProof/>
              </w:rPr>
              <w:t>2.6.2.</w:t>
            </w:r>
            <w:r w:rsidR="006348A0">
              <w:rPr>
                <w:rFonts w:eastAsiaTheme="minorEastAsia"/>
                <w:noProof/>
                <w:lang w:val="en-US"/>
              </w:rPr>
              <w:tab/>
            </w:r>
            <w:r w:rsidR="006348A0" w:rsidRPr="00BE01AF">
              <w:rPr>
                <w:rStyle w:val="Hyperlink"/>
                <w:noProof/>
              </w:rPr>
              <w:t>Data Flow Diagram</w:t>
            </w:r>
            <w:r w:rsidR="006348A0">
              <w:rPr>
                <w:noProof/>
                <w:webHidden/>
              </w:rPr>
              <w:tab/>
            </w:r>
            <w:r>
              <w:rPr>
                <w:noProof/>
                <w:webHidden/>
              </w:rPr>
              <w:fldChar w:fldCharType="begin"/>
            </w:r>
            <w:r w:rsidR="006348A0">
              <w:rPr>
                <w:noProof/>
                <w:webHidden/>
              </w:rPr>
              <w:instrText xml:space="preserve"> PAGEREF _Toc260920736 \h </w:instrText>
            </w:r>
            <w:r>
              <w:rPr>
                <w:noProof/>
                <w:webHidden/>
              </w:rPr>
            </w:r>
            <w:r>
              <w:rPr>
                <w:noProof/>
                <w:webHidden/>
              </w:rPr>
              <w:fldChar w:fldCharType="separate"/>
            </w:r>
            <w:r w:rsidR="006348A0">
              <w:rPr>
                <w:noProof/>
                <w:webHidden/>
              </w:rPr>
              <w:t>12</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37" w:history="1">
            <w:r w:rsidR="006348A0" w:rsidRPr="00BE01AF">
              <w:rPr>
                <w:rStyle w:val="Hyperlink"/>
                <w:noProof/>
              </w:rPr>
              <w:t>3.</w:t>
            </w:r>
            <w:r w:rsidR="006348A0">
              <w:rPr>
                <w:rFonts w:eastAsiaTheme="minorEastAsia"/>
                <w:noProof/>
                <w:lang w:val="en-US"/>
              </w:rPr>
              <w:tab/>
            </w:r>
            <w:r w:rsidR="006348A0" w:rsidRPr="00BE01AF">
              <w:rPr>
                <w:rStyle w:val="Hyperlink"/>
                <w:noProof/>
              </w:rPr>
              <w:t>Proposed System</w:t>
            </w:r>
            <w:r w:rsidR="006348A0">
              <w:rPr>
                <w:noProof/>
                <w:webHidden/>
              </w:rPr>
              <w:tab/>
            </w:r>
            <w:r>
              <w:rPr>
                <w:noProof/>
                <w:webHidden/>
              </w:rPr>
              <w:fldChar w:fldCharType="begin"/>
            </w:r>
            <w:r w:rsidR="006348A0">
              <w:rPr>
                <w:noProof/>
                <w:webHidden/>
              </w:rPr>
              <w:instrText xml:space="preserve"> PAGEREF _Toc260920737 \h </w:instrText>
            </w:r>
            <w:r>
              <w:rPr>
                <w:noProof/>
                <w:webHidden/>
              </w:rPr>
            </w:r>
            <w:r>
              <w:rPr>
                <w:noProof/>
                <w:webHidden/>
              </w:rPr>
              <w:fldChar w:fldCharType="separate"/>
            </w:r>
            <w:r w:rsidR="006348A0">
              <w:rPr>
                <w:noProof/>
                <w:webHidden/>
              </w:rPr>
              <w:t>14</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8" w:history="1">
            <w:r w:rsidR="006348A0" w:rsidRPr="00BE01AF">
              <w:rPr>
                <w:rStyle w:val="Hyperlink"/>
                <w:noProof/>
              </w:rPr>
              <w:t>3.1.</w:t>
            </w:r>
            <w:r w:rsidR="006348A0">
              <w:rPr>
                <w:rFonts w:eastAsiaTheme="minorEastAsia"/>
                <w:noProof/>
                <w:lang w:val="en-US"/>
              </w:rPr>
              <w:tab/>
            </w:r>
            <w:r w:rsidR="006348A0" w:rsidRPr="00BE01AF">
              <w:rPr>
                <w:rStyle w:val="Hyperlink"/>
                <w:noProof/>
              </w:rPr>
              <w:t>Version Control</w:t>
            </w:r>
            <w:r w:rsidR="006348A0">
              <w:rPr>
                <w:noProof/>
                <w:webHidden/>
              </w:rPr>
              <w:tab/>
            </w:r>
            <w:r>
              <w:rPr>
                <w:noProof/>
                <w:webHidden/>
              </w:rPr>
              <w:fldChar w:fldCharType="begin"/>
            </w:r>
            <w:r w:rsidR="006348A0">
              <w:rPr>
                <w:noProof/>
                <w:webHidden/>
              </w:rPr>
              <w:instrText xml:space="preserve"> PAGEREF _Toc260920738 \h </w:instrText>
            </w:r>
            <w:r>
              <w:rPr>
                <w:noProof/>
                <w:webHidden/>
              </w:rPr>
            </w:r>
            <w:r>
              <w:rPr>
                <w:noProof/>
                <w:webHidden/>
              </w:rPr>
              <w:fldChar w:fldCharType="separate"/>
            </w:r>
            <w:r w:rsidR="006348A0">
              <w:rPr>
                <w:noProof/>
                <w:webHidden/>
              </w:rPr>
              <w:t>15</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39" w:history="1">
            <w:r w:rsidR="006348A0" w:rsidRPr="00BE01AF">
              <w:rPr>
                <w:rStyle w:val="Hyperlink"/>
                <w:noProof/>
              </w:rPr>
              <w:t>3.2.</w:t>
            </w:r>
            <w:r w:rsidR="006348A0">
              <w:rPr>
                <w:rFonts w:eastAsiaTheme="minorEastAsia"/>
                <w:noProof/>
                <w:lang w:val="en-US"/>
              </w:rPr>
              <w:tab/>
            </w:r>
            <w:r w:rsidR="006348A0" w:rsidRPr="00BE01AF">
              <w:rPr>
                <w:rStyle w:val="Hyperlink"/>
                <w:noProof/>
              </w:rPr>
              <w:t>Gantt chart</w:t>
            </w:r>
            <w:r w:rsidR="006348A0">
              <w:rPr>
                <w:noProof/>
                <w:webHidden/>
              </w:rPr>
              <w:tab/>
            </w:r>
            <w:r>
              <w:rPr>
                <w:noProof/>
                <w:webHidden/>
              </w:rPr>
              <w:fldChar w:fldCharType="begin"/>
            </w:r>
            <w:r w:rsidR="006348A0">
              <w:rPr>
                <w:noProof/>
                <w:webHidden/>
              </w:rPr>
              <w:instrText xml:space="preserve"> PAGEREF _Toc260920739 \h </w:instrText>
            </w:r>
            <w:r>
              <w:rPr>
                <w:noProof/>
                <w:webHidden/>
              </w:rPr>
            </w:r>
            <w:r>
              <w:rPr>
                <w:noProof/>
                <w:webHidden/>
              </w:rPr>
              <w:fldChar w:fldCharType="separate"/>
            </w:r>
            <w:r w:rsidR="006348A0">
              <w:rPr>
                <w:noProof/>
                <w:webHidden/>
              </w:rPr>
              <w:t>15</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40" w:history="1">
            <w:r w:rsidR="006348A0" w:rsidRPr="00BE01AF">
              <w:rPr>
                <w:rStyle w:val="Hyperlink"/>
                <w:noProof/>
              </w:rPr>
              <w:t>3.3.</w:t>
            </w:r>
            <w:r w:rsidR="006348A0">
              <w:rPr>
                <w:rFonts w:eastAsiaTheme="minorEastAsia"/>
                <w:noProof/>
                <w:lang w:val="en-US"/>
              </w:rPr>
              <w:tab/>
            </w:r>
            <w:r w:rsidR="006348A0" w:rsidRPr="00BE01AF">
              <w:rPr>
                <w:rStyle w:val="Hyperlink"/>
                <w:noProof/>
              </w:rPr>
              <w:t xml:space="preserve">Critical Path </w:t>
            </w:r>
            <w:r w:rsidR="006348A0">
              <w:rPr>
                <w:noProof/>
                <w:webHidden/>
              </w:rPr>
              <w:tab/>
            </w:r>
            <w:r>
              <w:rPr>
                <w:noProof/>
                <w:webHidden/>
              </w:rPr>
              <w:fldChar w:fldCharType="begin"/>
            </w:r>
            <w:r w:rsidR="006348A0">
              <w:rPr>
                <w:noProof/>
                <w:webHidden/>
              </w:rPr>
              <w:instrText xml:space="preserve"> PAGEREF _Toc260920740 \h </w:instrText>
            </w:r>
            <w:r>
              <w:rPr>
                <w:noProof/>
                <w:webHidden/>
              </w:rPr>
            </w:r>
            <w:r>
              <w:rPr>
                <w:noProof/>
                <w:webHidden/>
              </w:rPr>
              <w:fldChar w:fldCharType="separate"/>
            </w:r>
            <w:r w:rsidR="006348A0">
              <w:rPr>
                <w:noProof/>
                <w:webHidden/>
              </w:rPr>
              <w:t>17</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41" w:history="1">
            <w:r w:rsidR="006348A0" w:rsidRPr="00BE01AF">
              <w:rPr>
                <w:rStyle w:val="Hyperlink"/>
                <w:noProof/>
              </w:rPr>
              <w:t>4.</w:t>
            </w:r>
            <w:r w:rsidR="006348A0">
              <w:rPr>
                <w:rFonts w:eastAsiaTheme="minorEastAsia"/>
                <w:noProof/>
                <w:lang w:val="en-US"/>
              </w:rPr>
              <w:tab/>
            </w:r>
            <w:r w:rsidR="006348A0" w:rsidRPr="00BE01AF">
              <w:rPr>
                <w:rStyle w:val="Hyperlink"/>
                <w:noProof/>
              </w:rPr>
              <w:t>Hardware and Networking Solutions</w:t>
            </w:r>
            <w:r w:rsidR="006348A0">
              <w:rPr>
                <w:noProof/>
                <w:webHidden/>
              </w:rPr>
              <w:tab/>
            </w:r>
            <w:r>
              <w:rPr>
                <w:noProof/>
                <w:webHidden/>
              </w:rPr>
              <w:fldChar w:fldCharType="begin"/>
            </w:r>
            <w:r w:rsidR="006348A0">
              <w:rPr>
                <w:noProof/>
                <w:webHidden/>
              </w:rPr>
              <w:instrText xml:space="preserve"> PAGEREF _Toc260920741 \h </w:instrText>
            </w:r>
            <w:r>
              <w:rPr>
                <w:noProof/>
                <w:webHidden/>
              </w:rPr>
            </w:r>
            <w:r>
              <w:rPr>
                <w:noProof/>
                <w:webHidden/>
              </w:rPr>
              <w:fldChar w:fldCharType="separate"/>
            </w:r>
            <w:r w:rsidR="006348A0">
              <w:rPr>
                <w:noProof/>
                <w:webHidden/>
              </w:rPr>
              <w:t>1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42" w:history="1">
            <w:r w:rsidR="006348A0" w:rsidRPr="00BE01AF">
              <w:rPr>
                <w:rStyle w:val="Hyperlink"/>
                <w:noProof/>
              </w:rPr>
              <w:t>4.1.</w:t>
            </w:r>
            <w:r w:rsidR="006348A0">
              <w:rPr>
                <w:rFonts w:eastAsiaTheme="minorEastAsia"/>
                <w:noProof/>
                <w:lang w:val="en-US"/>
              </w:rPr>
              <w:tab/>
            </w:r>
            <w:r w:rsidR="006348A0" w:rsidRPr="00BE01AF">
              <w:rPr>
                <w:rStyle w:val="Hyperlink"/>
                <w:noProof/>
              </w:rPr>
              <w:t>Hardware Required</w:t>
            </w:r>
            <w:r w:rsidR="006348A0">
              <w:rPr>
                <w:noProof/>
                <w:webHidden/>
              </w:rPr>
              <w:tab/>
            </w:r>
            <w:r>
              <w:rPr>
                <w:noProof/>
                <w:webHidden/>
              </w:rPr>
              <w:fldChar w:fldCharType="begin"/>
            </w:r>
            <w:r w:rsidR="006348A0">
              <w:rPr>
                <w:noProof/>
                <w:webHidden/>
              </w:rPr>
              <w:instrText xml:space="preserve"> PAGEREF _Toc260920742 \h </w:instrText>
            </w:r>
            <w:r>
              <w:rPr>
                <w:noProof/>
                <w:webHidden/>
              </w:rPr>
            </w:r>
            <w:r>
              <w:rPr>
                <w:noProof/>
                <w:webHidden/>
              </w:rPr>
              <w:fldChar w:fldCharType="separate"/>
            </w:r>
            <w:r w:rsidR="006348A0">
              <w:rPr>
                <w:noProof/>
                <w:webHidden/>
              </w:rPr>
              <w:t>1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43" w:history="1">
            <w:r w:rsidR="006348A0" w:rsidRPr="00BE01AF">
              <w:rPr>
                <w:rStyle w:val="Hyperlink"/>
                <w:noProof/>
              </w:rPr>
              <w:t>4.2.</w:t>
            </w:r>
            <w:r w:rsidR="006348A0">
              <w:rPr>
                <w:rFonts w:eastAsiaTheme="minorEastAsia"/>
                <w:noProof/>
                <w:lang w:val="en-US"/>
              </w:rPr>
              <w:tab/>
            </w:r>
            <w:r w:rsidR="006348A0" w:rsidRPr="00BE01AF">
              <w:rPr>
                <w:rStyle w:val="Hyperlink"/>
                <w:noProof/>
              </w:rPr>
              <w:t>Network Topology</w:t>
            </w:r>
            <w:r w:rsidR="006348A0">
              <w:rPr>
                <w:noProof/>
                <w:webHidden/>
              </w:rPr>
              <w:tab/>
            </w:r>
            <w:r>
              <w:rPr>
                <w:noProof/>
                <w:webHidden/>
              </w:rPr>
              <w:fldChar w:fldCharType="begin"/>
            </w:r>
            <w:r w:rsidR="006348A0">
              <w:rPr>
                <w:noProof/>
                <w:webHidden/>
              </w:rPr>
              <w:instrText xml:space="preserve"> PAGEREF _Toc260920743 \h </w:instrText>
            </w:r>
            <w:r>
              <w:rPr>
                <w:noProof/>
                <w:webHidden/>
              </w:rPr>
            </w:r>
            <w:r>
              <w:rPr>
                <w:noProof/>
                <w:webHidden/>
              </w:rPr>
              <w:fldChar w:fldCharType="separate"/>
            </w:r>
            <w:r w:rsidR="006348A0">
              <w:rPr>
                <w:noProof/>
                <w:webHidden/>
              </w:rPr>
              <w:t>19</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44" w:history="1">
            <w:r w:rsidR="006348A0" w:rsidRPr="00BE01AF">
              <w:rPr>
                <w:rStyle w:val="Hyperlink"/>
                <w:noProof/>
              </w:rPr>
              <w:t>5.</w:t>
            </w:r>
            <w:r w:rsidR="006348A0">
              <w:rPr>
                <w:rFonts w:eastAsiaTheme="minorEastAsia"/>
                <w:noProof/>
                <w:lang w:val="en-US"/>
              </w:rPr>
              <w:tab/>
            </w:r>
            <w:r w:rsidR="006348A0" w:rsidRPr="00BE01AF">
              <w:rPr>
                <w:rStyle w:val="Hyperlink"/>
                <w:noProof/>
              </w:rPr>
              <w:t>Entity Realtionship Diagrams</w:t>
            </w:r>
            <w:r w:rsidR="006348A0">
              <w:rPr>
                <w:noProof/>
                <w:webHidden/>
              </w:rPr>
              <w:tab/>
            </w:r>
            <w:r>
              <w:rPr>
                <w:noProof/>
                <w:webHidden/>
              </w:rPr>
              <w:fldChar w:fldCharType="begin"/>
            </w:r>
            <w:r w:rsidR="006348A0">
              <w:rPr>
                <w:noProof/>
                <w:webHidden/>
              </w:rPr>
              <w:instrText xml:space="preserve"> PAGEREF _Toc260920744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45" w:history="1">
            <w:r w:rsidR="006348A0" w:rsidRPr="00BE01AF">
              <w:rPr>
                <w:rStyle w:val="Hyperlink"/>
                <w:noProof/>
              </w:rPr>
              <w:t>5.1.</w:t>
            </w:r>
            <w:r w:rsidR="006348A0">
              <w:rPr>
                <w:rFonts w:eastAsiaTheme="minorEastAsia"/>
                <w:noProof/>
                <w:lang w:val="en-US"/>
              </w:rPr>
              <w:tab/>
            </w:r>
            <w:r w:rsidR="006348A0" w:rsidRPr="00BE01AF">
              <w:rPr>
                <w:rStyle w:val="Hyperlink"/>
                <w:noProof/>
              </w:rPr>
              <w:t>Version 1.0</w:t>
            </w:r>
            <w:r w:rsidR="006348A0">
              <w:rPr>
                <w:noProof/>
                <w:webHidden/>
              </w:rPr>
              <w:tab/>
            </w:r>
            <w:r>
              <w:rPr>
                <w:noProof/>
                <w:webHidden/>
              </w:rPr>
              <w:fldChar w:fldCharType="begin"/>
            </w:r>
            <w:r w:rsidR="006348A0">
              <w:rPr>
                <w:noProof/>
                <w:webHidden/>
              </w:rPr>
              <w:instrText xml:space="preserve"> PAGEREF _Toc260920745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46" w:history="1">
            <w:r w:rsidR="006348A0" w:rsidRPr="00BE01AF">
              <w:rPr>
                <w:rStyle w:val="Hyperlink"/>
                <w:noProof/>
                <w:lang w:eastAsia="zh-CN"/>
              </w:rPr>
              <w:t>5.1.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46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47" w:history="1">
            <w:r w:rsidR="006348A0" w:rsidRPr="00BE01AF">
              <w:rPr>
                <w:rStyle w:val="Hyperlink"/>
                <w:noProof/>
              </w:rPr>
              <w:t>5.1.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47 \h </w:instrText>
            </w:r>
            <w:r>
              <w:rPr>
                <w:noProof/>
                <w:webHidden/>
              </w:rPr>
            </w:r>
            <w:r>
              <w:rPr>
                <w:noProof/>
                <w:webHidden/>
              </w:rPr>
              <w:fldChar w:fldCharType="separate"/>
            </w:r>
            <w:r w:rsidR="006348A0">
              <w:rPr>
                <w:noProof/>
                <w:webHidden/>
              </w:rPr>
              <w:t>21</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48" w:history="1">
            <w:r w:rsidR="006348A0" w:rsidRPr="00BE01AF">
              <w:rPr>
                <w:rStyle w:val="Hyperlink"/>
                <w:noProof/>
              </w:rPr>
              <w:t>5.1.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48 \h </w:instrText>
            </w:r>
            <w:r>
              <w:rPr>
                <w:noProof/>
                <w:webHidden/>
              </w:rPr>
            </w:r>
            <w:r>
              <w:rPr>
                <w:noProof/>
                <w:webHidden/>
              </w:rPr>
              <w:fldChar w:fldCharType="separate"/>
            </w:r>
            <w:r w:rsidR="006348A0">
              <w:rPr>
                <w:noProof/>
                <w:webHidden/>
              </w:rPr>
              <w:t>22</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49" w:history="1">
            <w:r w:rsidR="006348A0" w:rsidRPr="00BE01AF">
              <w:rPr>
                <w:rStyle w:val="Hyperlink"/>
                <w:noProof/>
              </w:rPr>
              <w:t>5.2.</w:t>
            </w:r>
            <w:r w:rsidR="006348A0">
              <w:rPr>
                <w:rFonts w:eastAsiaTheme="minorEastAsia"/>
                <w:noProof/>
                <w:lang w:val="en-US"/>
              </w:rPr>
              <w:tab/>
            </w:r>
            <w:r w:rsidR="006348A0" w:rsidRPr="00BE01AF">
              <w:rPr>
                <w:rStyle w:val="Hyperlink"/>
                <w:noProof/>
              </w:rPr>
              <w:t>Version 2.0</w:t>
            </w:r>
            <w:r w:rsidR="006348A0">
              <w:rPr>
                <w:noProof/>
                <w:webHidden/>
              </w:rPr>
              <w:tab/>
            </w:r>
            <w:r>
              <w:rPr>
                <w:noProof/>
                <w:webHidden/>
              </w:rPr>
              <w:fldChar w:fldCharType="begin"/>
            </w:r>
            <w:r w:rsidR="006348A0">
              <w:rPr>
                <w:noProof/>
                <w:webHidden/>
              </w:rPr>
              <w:instrText xml:space="preserve"> PAGEREF _Toc260920749 \h </w:instrText>
            </w:r>
            <w:r>
              <w:rPr>
                <w:noProof/>
                <w:webHidden/>
              </w:rPr>
            </w:r>
            <w:r>
              <w:rPr>
                <w:noProof/>
                <w:webHidden/>
              </w:rPr>
              <w:fldChar w:fldCharType="separate"/>
            </w:r>
            <w:r w:rsidR="006348A0">
              <w:rPr>
                <w:noProof/>
                <w:webHidden/>
              </w:rPr>
              <w:t>2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0" w:history="1">
            <w:r w:rsidR="006348A0" w:rsidRPr="00BE01AF">
              <w:rPr>
                <w:rStyle w:val="Hyperlink"/>
                <w:noProof/>
              </w:rPr>
              <w:t>5.2.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50 \h </w:instrText>
            </w:r>
            <w:r>
              <w:rPr>
                <w:noProof/>
                <w:webHidden/>
              </w:rPr>
            </w:r>
            <w:r>
              <w:rPr>
                <w:noProof/>
                <w:webHidden/>
              </w:rPr>
              <w:fldChar w:fldCharType="separate"/>
            </w:r>
            <w:r w:rsidR="006348A0">
              <w:rPr>
                <w:noProof/>
                <w:webHidden/>
              </w:rPr>
              <w:t>2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1" w:history="1">
            <w:r w:rsidR="006348A0" w:rsidRPr="00BE01AF">
              <w:rPr>
                <w:rStyle w:val="Hyperlink"/>
                <w:noProof/>
              </w:rPr>
              <w:t>5.2.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51 \h </w:instrText>
            </w:r>
            <w:r>
              <w:rPr>
                <w:noProof/>
                <w:webHidden/>
              </w:rPr>
            </w:r>
            <w:r>
              <w:rPr>
                <w:noProof/>
                <w:webHidden/>
              </w:rPr>
              <w:fldChar w:fldCharType="separate"/>
            </w:r>
            <w:r w:rsidR="006348A0">
              <w:rPr>
                <w:noProof/>
                <w:webHidden/>
              </w:rPr>
              <w:t>24</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2" w:history="1">
            <w:r w:rsidR="006348A0" w:rsidRPr="00BE01AF">
              <w:rPr>
                <w:rStyle w:val="Hyperlink"/>
                <w:noProof/>
              </w:rPr>
              <w:t>5.2.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52 \h </w:instrText>
            </w:r>
            <w:r>
              <w:rPr>
                <w:noProof/>
                <w:webHidden/>
              </w:rPr>
            </w:r>
            <w:r>
              <w:rPr>
                <w:noProof/>
                <w:webHidden/>
              </w:rPr>
              <w:fldChar w:fldCharType="separate"/>
            </w:r>
            <w:r w:rsidR="006348A0">
              <w:rPr>
                <w:noProof/>
                <w:webHidden/>
              </w:rPr>
              <w:t>25</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53" w:history="1">
            <w:r w:rsidR="006348A0" w:rsidRPr="00BE01AF">
              <w:rPr>
                <w:rStyle w:val="Hyperlink"/>
                <w:noProof/>
              </w:rPr>
              <w:t>5.3.</w:t>
            </w:r>
            <w:r w:rsidR="006348A0">
              <w:rPr>
                <w:rFonts w:eastAsiaTheme="minorEastAsia"/>
                <w:noProof/>
                <w:lang w:val="en-US"/>
              </w:rPr>
              <w:tab/>
            </w:r>
            <w:r w:rsidR="006348A0" w:rsidRPr="00BE01AF">
              <w:rPr>
                <w:rStyle w:val="Hyperlink"/>
                <w:noProof/>
              </w:rPr>
              <w:t>Version 3.0</w:t>
            </w:r>
            <w:r w:rsidR="006348A0">
              <w:rPr>
                <w:noProof/>
                <w:webHidden/>
              </w:rPr>
              <w:tab/>
            </w:r>
            <w:r>
              <w:rPr>
                <w:noProof/>
                <w:webHidden/>
              </w:rPr>
              <w:fldChar w:fldCharType="begin"/>
            </w:r>
            <w:r w:rsidR="006348A0">
              <w:rPr>
                <w:noProof/>
                <w:webHidden/>
              </w:rPr>
              <w:instrText xml:space="preserve"> PAGEREF _Toc260920753 \h </w:instrText>
            </w:r>
            <w:r>
              <w:rPr>
                <w:noProof/>
                <w:webHidden/>
              </w:rPr>
            </w:r>
            <w:r>
              <w:rPr>
                <w:noProof/>
                <w:webHidden/>
              </w:rPr>
              <w:fldChar w:fldCharType="separate"/>
            </w:r>
            <w:r w:rsidR="006348A0">
              <w:rPr>
                <w:noProof/>
                <w:webHidden/>
              </w:rPr>
              <w:t>26</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4" w:history="1">
            <w:r w:rsidR="006348A0" w:rsidRPr="00BE01AF">
              <w:rPr>
                <w:rStyle w:val="Hyperlink"/>
                <w:noProof/>
              </w:rPr>
              <w:t>5.3.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54 \h </w:instrText>
            </w:r>
            <w:r>
              <w:rPr>
                <w:noProof/>
                <w:webHidden/>
              </w:rPr>
            </w:r>
            <w:r>
              <w:rPr>
                <w:noProof/>
                <w:webHidden/>
              </w:rPr>
              <w:fldChar w:fldCharType="separate"/>
            </w:r>
            <w:r w:rsidR="006348A0">
              <w:rPr>
                <w:noProof/>
                <w:webHidden/>
              </w:rPr>
              <w:t>26</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5" w:history="1">
            <w:r w:rsidR="006348A0" w:rsidRPr="00BE01AF">
              <w:rPr>
                <w:rStyle w:val="Hyperlink"/>
                <w:noProof/>
              </w:rPr>
              <w:t>5.3.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55 \h </w:instrText>
            </w:r>
            <w:r>
              <w:rPr>
                <w:noProof/>
                <w:webHidden/>
              </w:rPr>
            </w:r>
            <w:r>
              <w:rPr>
                <w:noProof/>
                <w:webHidden/>
              </w:rPr>
              <w:fldChar w:fldCharType="separate"/>
            </w:r>
            <w:r w:rsidR="006348A0">
              <w:rPr>
                <w:noProof/>
                <w:webHidden/>
              </w:rPr>
              <w:t>27</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56" w:history="1">
            <w:r w:rsidR="006348A0" w:rsidRPr="00BE01AF">
              <w:rPr>
                <w:rStyle w:val="Hyperlink"/>
                <w:noProof/>
              </w:rPr>
              <w:t>5.3.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56 \h </w:instrText>
            </w:r>
            <w:r>
              <w:rPr>
                <w:noProof/>
                <w:webHidden/>
              </w:rPr>
            </w:r>
            <w:r>
              <w:rPr>
                <w:noProof/>
                <w:webHidden/>
              </w:rPr>
              <w:fldChar w:fldCharType="separate"/>
            </w:r>
            <w:r w:rsidR="006348A0">
              <w:rPr>
                <w:noProof/>
                <w:webHidden/>
              </w:rPr>
              <w:t>28</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57" w:history="1">
            <w:r w:rsidR="006348A0" w:rsidRPr="00BE01AF">
              <w:rPr>
                <w:rStyle w:val="Hyperlink"/>
                <w:noProof/>
              </w:rPr>
              <w:t>6.</w:t>
            </w:r>
            <w:r w:rsidR="006348A0">
              <w:rPr>
                <w:rFonts w:eastAsiaTheme="minorEastAsia"/>
                <w:noProof/>
                <w:lang w:val="en-US"/>
              </w:rPr>
              <w:tab/>
            </w:r>
            <w:r w:rsidR="006348A0" w:rsidRPr="00BE01AF">
              <w:rPr>
                <w:rStyle w:val="Hyperlink"/>
                <w:noProof/>
              </w:rPr>
              <w:t>Software Functions</w:t>
            </w:r>
            <w:r w:rsidR="006348A0">
              <w:rPr>
                <w:noProof/>
                <w:webHidden/>
              </w:rPr>
              <w:tab/>
            </w:r>
            <w:r>
              <w:rPr>
                <w:noProof/>
                <w:webHidden/>
              </w:rPr>
              <w:fldChar w:fldCharType="begin"/>
            </w:r>
            <w:r w:rsidR="006348A0">
              <w:rPr>
                <w:noProof/>
                <w:webHidden/>
              </w:rPr>
              <w:instrText xml:space="preserve"> PAGEREF _Toc260920757 \h </w:instrText>
            </w:r>
            <w:r>
              <w:rPr>
                <w:noProof/>
                <w:webHidden/>
              </w:rPr>
            </w:r>
            <w:r>
              <w:rPr>
                <w:noProof/>
                <w:webHidden/>
              </w:rPr>
              <w:fldChar w:fldCharType="separate"/>
            </w:r>
            <w:r w:rsidR="006348A0">
              <w:rPr>
                <w:noProof/>
                <w:webHidden/>
              </w:rPr>
              <w:t>29</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58" w:history="1">
            <w:r w:rsidR="006348A0" w:rsidRPr="00BE01AF">
              <w:rPr>
                <w:rStyle w:val="Hyperlink"/>
                <w:noProof/>
              </w:rPr>
              <w:t>7.</w:t>
            </w:r>
            <w:r w:rsidR="006348A0">
              <w:rPr>
                <w:rFonts w:eastAsiaTheme="minorEastAsia"/>
                <w:noProof/>
                <w:lang w:val="en-US"/>
              </w:rPr>
              <w:tab/>
            </w:r>
            <w:r w:rsidR="006348A0" w:rsidRPr="00BE01AF">
              <w:rPr>
                <w:rStyle w:val="Hyperlink"/>
                <w:noProof/>
              </w:rPr>
              <w:t>Website Functions</w:t>
            </w:r>
            <w:r w:rsidR="006348A0">
              <w:rPr>
                <w:noProof/>
                <w:webHidden/>
              </w:rPr>
              <w:tab/>
            </w:r>
            <w:r>
              <w:rPr>
                <w:noProof/>
                <w:webHidden/>
              </w:rPr>
              <w:fldChar w:fldCharType="begin"/>
            </w:r>
            <w:r w:rsidR="006348A0">
              <w:rPr>
                <w:noProof/>
                <w:webHidden/>
              </w:rPr>
              <w:instrText xml:space="preserve"> PAGEREF _Toc260920758 \h </w:instrText>
            </w:r>
            <w:r>
              <w:rPr>
                <w:noProof/>
                <w:webHidden/>
              </w:rPr>
            </w:r>
            <w:r>
              <w:rPr>
                <w:noProof/>
                <w:webHidden/>
              </w:rPr>
              <w:fldChar w:fldCharType="separate"/>
            </w:r>
            <w:r w:rsidR="006348A0">
              <w:rPr>
                <w:noProof/>
                <w:webHidden/>
              </w:rPr>
              <w:t>36</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59" w:history="1">
            <w:r w:rsidR="006348A0" w:rsidRPr="00BE01AF">
              <w:rPr>
                <w:rStyle w:val="Hyperlink"/>
                <w:noProof/>
              </w:rPr>
              <w:t>8.</w:t>
            </w:r>
            <w:r w:rsidR="006348A0">
              <w:rPr>
                <w:rFonts w:eastAsiaTheme="minorEastAsia"/>
                <w:noProof/>
                <w:lang w:val="en-US"/>
              </w:rPr>
              <w:tab/>
            </w:r>
            <w:r w:rsidR="006348A0" w:rsidRPr="00BE01AF">
              <w:rPr>
                <w:rStyle w:val="Hyperlink"/>
                <w:noProof/>
              </w:rPr>
              <w:t>Coding</w:t>
            </w:r>
            <w:r w:rsidR="006348A0">
              <w:rPr>
                <w:noProof/>
                <w:webHidden/>
              </w:rPr>
              <w:tab/>
            </w:r>
            <w:r>
              <w:rPr>
                <w:noProof/>
                <w:webHidden/>
              </w:rPr>
              <w:fldChar w:fldCharType="begin"/>
            </w:r>
            <w:r w:rsidR="006348A0">
              <w:rPr>
                <w:noProof/>
                <w:webHidden/>
              </w:rPr>
              <w:instrText xml:space="preserve"> PAGEREF _Toc260920759 \h </w:instrText>
            </w:r>
            <w:r>
              <w:rPr>
                <w:noProof/>
                <w:webHidden/>
              </w:rPr>
            </w:r>
            <w:r>
              <w:rPr>
                <w:noProof/>
                <w:webHidden/>
              </w:rPr>
              <w:fldChar w:fldCharType="separate"/>
            </w:r>
            <w:r w:rsidR="006348A0">
              <w:rPr>
                <w:noProof/>
                <w:webHidden/>
              </w:rPr>
              <w:t>3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0" w:history="1">
            <w:r w:rsidR="006348A0" w:rsidRPr="00BE01AF">
              <w:rPr>
                <w:rStyle w:val="Hyperlink"/>
                <w:noProof/>
              </w:rPr>
              <w:t>8.1.</w:t>
            </w:r>
            <w:r w:rsidR="006348A0">
              <w:rPr>
                <w:rFonts w:eastAsiaTheme="minorEastAsia"/>
                <w:noProof/>
                <w:lang w:val="en-US"/>
              </w:rPr>
              <w:tab/>
            </w:r>
            <w:r w:rsidR="006348A0" w:rsidRPr="00BE01AF">
              <w:rPr>
                <w:rStyle w:val="Hyperlink"/>
                <w:noProof/>
              </w:rPr>
              <w:t>Example of database table handler class (Member.cs)</w:t>
            </w:r>
            <w:r w:rsidR="006348A0">
              <w:rPr>
                <w:noProof/>
                <w:webHidden/>
              </w:rPr>
              <w:tab/>
            </w:r>
            <w:r>
              <w:rPr>
                <w:noProof/>
                <w:webHidden/>
              </w:rPr>
              <w:fldChar w:fldCharType="begin"/>
            </w:r>
            <w:r w:rsidR="006348A0">
              <w:rPr>
                <w:noProof/>
                <w:webHidden/>
              </w:rPr>
              <w:instrText xml:space="preserve"> PAGEREF _Toc260920760 \h </w:instrText>
            </w:r>
            <w:r>
              <w:rPr>
                <w:noProof/>
                <w:webHidden/>
              </w:rPr>
            </w:r>
            <w:r>
              <w:rPr>
                <w:noProof/>
                <w:webHidden/>
              </w:rPr>
              <w:fldChar w:fldCharType="separate"/>
            </w:r>
            <w:r w:rsidR="006348A0">
              <w:rPr>
                <w:noProof/>
                <w:webHidden/>
              </w:rPr>
              <w:t>39</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1" w:history="1">
            <w:r w:rsidR="006348A0" w:rsidRPr="00BE01AF">
              <w:rPr>
                <w:rStyle w:val="Hyperlink"/>
                <w:noProof/>
              </w:rPr>
              <w:t>8.2.</w:t>
            </w:r>
            <w:r w:rsidR="006348A0">
              <w:rPr>
                <w:rFonts w:eastAsiaTheme="minorEastAsia"/>
                <w:noProof/>
                <w:lang w:val="en-US"/>
              </w:rPr>
              <w:tab/>
            </w:r>
            <w:r w:rsidR="006348A0" w:rsidRPr="00BE01AF">
              <w:rPr>
                <w:rStyle w:val="Hyperlink"/>
                <w:noProof/>
              </w:rPr>
              <w:t>Example of a form that interfaces table data (frm_member.cs)</w:t>
            </w:r>
            <w:r w:rsidR="006348A0">
              <w:rPr>
                <w:noProof/>
                <w:webHidden/>
              </w:rPr>
              <w:tab/>
            </w:r>
            <w:r>
              <w:rPr>
                <w:noProof/>
                <w:webHidden/>
              </w:rPr>
              <w:fldChar w:fldCharType="begin"/>
            </w:r>
            <w:r w:rsidR="006348A0">
              <w:rPr>
                <w:noProof/>
                <w:webHidden/>
              </w:rPr>
              <w:instrText xml:space="preserve"> PAGEREF _Toc260920761 \h </w:instrText>
            </w:r>
            <w:r>
              <w:rPr>
                <w:noProof/>
                <w:webHidden/>
              </w:rPr>
            </w:r>
            <w:r>
              <w:rPr>
                <w:noProof/>
                <w:webHidden/>
              </w:rPr>
              <w:fldChar w:fldCharType="separate"/>
            </w:r>
            <w:r w:rsidR="006348A0">
              <w:rPr>
                <w:noProof/>
                <w:webHidden/>
              </w:rPr>
              <w:t>47</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2" w:history="1">
            <w:r w:rsidR="006348A0" w:rsidRPr="00BE01AF">
              <w:rPr>
                <w:rStyle w:val="Hyperlink"/>
                <w:noProof/>
              </w:rPr>
              <w:t>8.3.</w:t>
            </w:r>
            <w:r w:rsidR="006348A0">
              <w:rPr>
                <w:rFonts w:eastAsiaTheme="minorEastAsia"/>
                <w:noProof/>
                <w:lang w:val="en-US"/>
              </w:rPr>
              <w:tab/>
            </w:r>
            <w:r w:rsidR="006348A0" w:rsidRPr="00BE01AF">
              <w:rPr>
                <w:rStyle w:val="Hyperlink"/>
                <w:noProof/>
              </w:rPr>
              <w:t>Example of listing collection of entities (frm_member_list.cs)</w:t>
            </w:r>
            <w:r w:rsidR="006348A0">
              <w:rPr>
                <w:noProof/>
                <w:webHidden/>
              </w:rPr>
              <w:tab/>
            </w:r>
            <w:r>
              <w:rPr>
                <w:noProof/>
                <w:webHidden/>
              </w:rPr>
              <w:fldChar w:fldCharType="begin"/>
            </w:r>
            <w:r w:rsidR="006348A0">
              <w:rPr>
                <w:noProof/>
                <w:webHidden/>
              </w:rPr>
              <w:instrText xml:space="preserve"> PAGEREF _Toc260920762 \h </w:instrText>
            </w:r>
            <w:r>
              <w:rPr>
                <w:noProof/>
                <w:webHidden/>
              </w:rPr>
            </w:r>
            <w:r>
              <w:rPr>
                <w:noProof/>
                <w:webHidden/>
              </w:rPr>
              <w:fldChar w:fldCharType="separate"/>
            </w:r>
            <w:r w:rsidR="006348A0">
              <w:rPr>
                <w:noProof/>
                <w:webHidden/>
              </w:rPr>
              <w:t>5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3" w:history="1">
            <w:r w:rsidR="006348A0" w:rsidRPr="00BE01AF">
              <w:rPr>
                <w:rStyle w:val="Hyperlink"/>
                <w:noProof/>
              </w:rPr>
              <w:t>8.4.</w:t>
            </w:r>
            <w:r w:rsidR="006348A0">
              <w:rPr>
                <w:rFonts w:eastAsiaTheme="minorEastAsia"/>
                <w:noProof/>
                <w:lang w:val="en-US"/>
              </w:rPr>
              <w:tab/>
            </w:r>
            <w:r w:rsidR="006348A0" w:rsidRPr="00BE01AF">
              <w:rPr>
                <w:rStyle w:val="Hyperlink"/>
                <w:noProof/>
              </w:rPr>
              <w:t>Example of mysql database connection utils (mySqlConn.cs)</w:t>
            </w:r>
            <w:r w:rsidR="006348A0">
              <w:rPr>
                <w:noProof/>
                <w:webHidden/>
              </w:rPr>
              <w:tab/>
            </w:r>
            <w:r>
              <w:rPr>
                <w:noProof/>
                <w:webHidden/>
              </w:rPr>
              <w:fldChar w:fldCharType="begin"/>
            </w:r>
            <w:r w:rsidR="006348A0">
              <w:rPr>
                <w:noProof/>
                <w:webHidden/>
              </w:rPr>
              <w:instrText xml:space="preserve"> PAGEREF _Toc260920763 \h </w:instrText>
            </w:r>
            <w:r>
              <w:rPr>
                <w:noProof/>
                <w:webHidden/>
              </w:rPr>
            </w:r>
            <w:r>
              <w:rPr>
                <w:noProof/>
                <w:webHidden/>
              </w:rPr>
              <w:fldChar w:fldCharType="separate"/>
            </w:r>
            <w:r w:rsidR="006348A0">
              <w:rPr>
                <w:noProof/>
                <w:webHidden/>
              </w:rPr>
              <w:t>64</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4" w:history="1">
            <w:r w:rsidR="006348A0" w:rsidRPr="00BE01AF">
              <w:rPr>
                <w:rStyle w:val="Hyperlink"/>
                <w:noProof/>
              </w:rPr>
              <w:t>8.5.</w:t>
            </w:r>
            <w:r w:rsidR="006348A0">
              <w:rPr>
                <w:rFonts w:eastAsiaTheme="minorEastAsia"/>
                <w:noProof/>
                <w:lang w:val="en-US"/>
              </w:rPr>
              <w:tab/>
            </w:r>
            <w:r w:rsidR="006348A0" w:rsidRPr="00BE01AF">
              <w:rPr>
                <w:rStyle w:val="Hyperlink"/>
                <w:noProof/>
                <w:lang w:val="en-US"/>
              </w:rPr>
              <w:t>Example of custom message box (frm_message_box.cs)</w:t>
            </w:r>
            <w:r w:rsidR="006348A0">
              <w:rPr>
                <w:noProof/>
                <w:webHidden/>
              </w:rPr>
              <w:tab/>
            </w:r>
            <w:r>
              <w:rPr>
                <w:noProof/>
                <w:webHidden/>
              </w:rPr>
              <w:fldChar w:fldCharType="begin"/>
            </w:r>
            <w:r w:rsidR="006348A0">
              <w:rPr>
                <w:noProof/>
                <w:webHidden/>
              </w:rPr>
              <w:instrText xml:space="preserve"> PAGEREF _Toc260920764 \h </w:instrText>
            </w:r>
            <w:r>
              <w:rPr>
                <w:noProof/>
                <w:webHidden/>
              </w:rPr>
            </w:r>
            <w:r>
              <w:rPr>
                <w:noProof/>
                <w:webHidden/>
              </w:rPr>
              <w:fldChar w:fldCharType="separate"/>
            </w:r>
            <w:r w:rsidR="006348A0">
              <w:rPr>
                <w:noProof/>
                <w:webHidden/>
              </w:rPr>
              <w:t>72</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5" w:history="1">
            <w:r w:rsidR="006348A0" w:rsidRPr="00BE01AF">
              <w:rPr>
                <w:rStyle w:val="Hyperlink"/>
                <w:noProof/>
              </w:rPr>
              <w:t>8.6.</w:t>
            </w:r>
            <w:r w:rsidR="006348A0">
              <w:rPr>
                <w:rFonts w:eastAsiaTheme="minorEastAsia"/>
                <w:noProof/>
                <w:lang w:val="en-US"/>
              </w:rPr>
              <w:tab/>
            </w:r>
            <w:r w:rsidR="006348A0" w:rsidRPr="00BE01AF">
              <w:rPr>
                <w:rStyle w:val="Hyperlink"/>
                <w:noProof/>
              </w:rPr>
              <w:t>Example of custom utils class (utils.cs)</w:t>
            </w:r>
            <w:r w:rsidR="006348A0">
              <w:rPr>
                <w:noProof/>
                <w:webHidden/>
              </w:rPr>
              <w:tab/>
            </w:r>
            <w:r>
              <w:rPr>
                <w:noProof/>
                <w:webHidden/>
              </w:rPr>
              <w:fldChar w:fldCharType="begin"/>
            </w:r>
            <w:r w:rsidR="006348A0">
              <w:rPr>
                <w:noProof/>
                <w:webHidden/>
              </w:rPr>
              <w:instrText xml:space="preserve"> PAGEREF _Toc260920765 \h </w:instrText>
            </w:r>
            <w:r>
              <w:rPr>
                <w:noProof/>
                <w:webHidden/>
              </w:rPr>
            </w:r>
            <w:r>
              <w:rPr>
                <w:noProof/>
                <w:webHidden/>
              </w:rPr>
              <w:fldChar w:fldCharType="separate"/>
            </w:r>
            <w:r w:rsidR="006348A0">
              <w:rPr>
                <w:noProof/>
                <w:webHidden/>
              </w:rPr>
              <w:t>79</w:t>
            </w:r>
            <w:r>
              <w:rPr>
                <w:noProof/>
                <w:webHidden/>
              </w:rPr>
              <w:fldChar w:fldCharType="end"/>
            </w:r>
          </w:hyperlink>
        </w:p>
        <w:p w:rsidR="006348A0" w:rsidRDefault="00CD2427">
          <w:pPr>
            <w:pStyle w:val="TOC1"/>
            <w:tabs>
              <w:tab w:val="left" w:pos="440"/>
              <w:tab w:val="right" w:leader="dot" w:pos="9016"/>
            </w:tabs>
            <w:rPr>
              <w:rFonts w:eastAsiaTheme="minorEastAsia"/>
              <w:noProof/>
              <w:lang w:val="en-US"/>
            </w:rPr>
          </w:pPr>
          <w:hyperlink w:anchor="_Toc260920766" w:history="1">
            <w:r w:rsidR="006348A0" w:rsidRPr="00BE01AF">
              <w:rPr>
                <w:rStyle w:val="Hyperlink"/>
                <w:noProof/>
              </w:rPr>
              <w:t>9.</w:t>
            </w:r>
            <w:r w:rsidR="006348A0">
              <w:rPr>
                <w:rFonts w:eastAsiaTheme="minorEastAsia"/>
                <w:noProof/>
                <w:lang w:val="en-US"/>
              </w:rPr>
              <w:tab/>
            </w:r>
            <w:r w:rsidR="006348A0" w:rsidRPr="00BE01AF">
              <w:rPr>
                <w:rStyle w:val="Hyperlink"/>
                <w:noProof/>
              </w:rPr>
              <w:t>Testing Methods</w:t>
            </w:r>
            <w:r w:rsidR="006348A0">
              <w:rPr>
                <w:noProof/>
                <w:webHidden/>
              </w:rPr>
              <w:tab/>
            </w:r>
            <w:r>
              <w:rPr>
                <w:noProof/>
                <w:webHidden/>
              </w:rPr>
              <w:fldChar w:fldCharType="begin"/>
            </w:r>
            <w:r w:rsidR="006348A0">
              <w:rPr>
                <w:noProof/>
                <w:webHidden/>
              </w:rPr>
              <w:instrText xml:space="preserve"> PAGEREF _Toc260920766 \h </w:instrText>
            </w:r>
            <w:r>
              <w:rPr>
                <w:noProof/>
                <w:webHidden/>
              </w:rPr>
            </w:r>
            <w:r>
              <w:rPr>
                <w:noProof/>
                <w:webHidden/>
              </w:rPr>
              <w:fldChar w:fldCharType="separate"/>
            </w:r>
            <w:r w:rsidR="006348A0">
              <w:rPr>
                <w:noProof/>
                <w:webHidden/>
              </w:rPr>
              <w:t>82</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7" w:history="1">
            <w:r w:rsidR="006348A0" w:rsidRPr="00BE01AF">
              <w:rPr>
                <w:rStyle w:val="Hyperlink"/>
                <w:noProof/>
              </w:rPr>
              <w:t>9.1.</w:t>
            </w:r>
            <w:r w:rsidR="006348A0">
              <w:rPr>
                <w:rFonts w:eastAsiaTheme="minorEastAsia"/>
                <w:noProof/>
                <w:lang w:val="en-US"/>
              </w:rPr>
              <w:tab/>
            </w:r>
            <w:r w:rsidR="006348A0" w:rsidRPr="00BE01AF">
              <w:rPr>
                <w:rStyle w:val="Hyperlink"/>
                <w:noProof/>
              </w:rPr>
              <w:t>Black Box Testing</w:t>
            </w:r>
            <w:r w:rsidR="006348A0">
              <w:rPr>
                <w:noProof/>
                <w:webHidden/>
              </w:rPr>
              <w:tab/>
            </w:r>
            <w:r>
              <w:rPr>
                <w:noProof/>
                <w:webHidden/>
              </w:rPr>
              <w:fldChar w:fldCharType="begin"/>
            </w:r>
            <w:r w:rsidR="006348A0">
              <w:rPr>
                <w:noProof/>
                <w:webHidden/>
              </w:rPr>
              <w:instrText xml:space="preserve"> PAGEREF _Toc260920767 \h </w:instrText>
            </w:r>
            <w:r>
              <w:rPr>
                <w:noProof/>
                <w:webHidden/>
              </w:rPr>
            </w:r>
            <w:r>
              <w:rPr>
                <w:noProof/>
                <w:webHidden/>
              </w:rPr>
              <w:fldChar w:fldCharType="separate"/>
            </w:r>
            <w:r w:rsidR="006348A0">
              <w:rPr>
                <w:noProof/>
                <w:webHidden/>
              </w:rPr>
              <w:t>82</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68" w:history="1">
            <w:r w:rsidR="006348A0" w:rsidRPr="00BE01AF">
              <w:rPr>
                <w:rStyle w:val="Hyperlink"/>
                <w:noProof/>
              </w:rPr>
              <w:t>9.2.</w:t>
            </w:r>
            <w:r w:rsidR="006348A0">
              <w:rPr>
                <w:rFonts w:eastAsiaTheme="minorEastAsia"/>
                <w:noProof/>
                <w:lang w:val="en-US"/>
              </w:rPr>
              <w:tab/>
            </w:r>
            <w:r w:rsidR="006348A0" w:rsidRPr="00BE01AF">
              <w:rPr>
                <w:rStyle w:val="Hyperlink"/>
                <w:noProof/>
              </w:rPr>
              <w:t>White Box Testing</w:t>
            </w:r>
            <w:r w:rsidR="006348A0">
              <w:rPr>
                <w:noProof/>
                <w:webHidden/>
              </w:rPr>
              <w:tab/>
            </w:r>
            <w:r>
              <w:rPr>
                <w:noProof/>
                <w:webHidden/>
              </w:rPr>
              <w:fldChar w:fldCharType="begin"/>
            </w:r>
            <w:r w:rsidR="006348A0">
              <w:rPr>
                <w:noProof/>
                <w:webHidden/>
              </w:rPr>
              <w:instrText xml:space="preserve"> PAGEREF _Toc260920768 \h </w:instrText>
            </w:r>
            <w:r>
              <w:rPr>
                <w:noProof/>
                <w:webHidden/>
              </w:rPr>
            </w:r>
            <w:r>
              <w:rPr>
                <w:noProof/>
                <w:webHidden/>
              </w:rPr>
              <w:fldChar w:fldCharType="separate"/>
            </w:r>
            <w:r w:rsidR="006348A0">
              <w:rPr>
                <w:noProof/>
                <w:webHidden/>
              </w:rPr>
              <w:t>8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69" w:history="1">
            <w:r w:rsidR="006348A0" w:rsidRPr="00BE01AF">
              <w:rPr>
                <w:rStyle w:val="Hyperlink"/>
                <w:noProof/>
              </w:rPr>
              <w:t>9.2.1.</w:t>
            </w:r>
            <w:r w:rsidR="006348A0">
              <w:rPr>
                <w:rFonts w:eastAsiaTheme="minorEastAsia"/>
                <w:noProof/>
                <w:lang w:val="en-US"/>
              </w:rPr>
              <w:tab/>
            </w:r>
            <w:r w:rsidR="006348A0" w:rsidRPr="00BE01AF">
              <w:rPr>
                <w:rStyle w:val="Hyperlink"/>
                <w:noProof/>
              </w:rPr>
              <w:t>Login</w:t>
            </w:r>
            <w:r w:rsidR="006348A0">
              <w:rPr>
                <w:noProof/>
                <w:webHidden/>
              </w:rPr>
              <w:tab/>
            </w:r>
            <w:r>
              <w:rPr>
                <w:noProof/>
                <w:webHidden/>
              </w:rPr>
              <w:fldChar w:fldCharType="begin"/>
            </w:r>
            <w:r w:rsidR="006348A0">
              <w:rPr>
                <w:noProof/>
                <w:webHidden/>
              </w:rPr>
              <w:instrText xml:space="preserve"> PAGEREF _Toc260920769 \h </w:instrText>
            </w:r>
            <w:r>
              <w:rPr>
                <w:noProof/>
                <w:webHidden/>
              </w:rPr>
            </w:r>
            <w:r>
              <w:rPr>
                <w:noProof/>
                <w:webHidden/>
              </w:rPr>
              <w:fldChar w:fldCharType="separate"/>
            </w:r>
            <w:r w:rsidR="006348A0">
              <w:rPr>
                <w:noProof/>
                <w:webHidden/>
              </w:rPr>
              <w:t>8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0" w:history="1">
            <w:r w:rsidR="006348A0" w:rsidRPr="00BE01AF">
              <w:rPr>
                <w:rStyle w:val="Hyperlink"/>
                <w:noProof/>
              </w:rPr>
              <w:t>9.2.2.</w:t>
            </w:r>
            <w:r w:rsidR="006348A0">
              <w:rPr>
                <w:rFonts w:eastAsiaTheme="minorEastAsia"/>
                <w:noProof/>
                <w:lang w:val="en-US"/>
              </w:rPr>
              <w:tab/>
            </w:r>
            <w:r w:rsidR="006348A0" w:rsidRPr="00BE01AF">
              <w:rPr>
                <w:rStyle w:val="Hyperlink"/>
                <w:noProof/>
              </w:rPr>
              <w:t>Main Menu</w:t>
            </w:r>
            <w:r w:rsidR="006348A0">
              <w:rPr>
                <w:noProof/>
                <w:webHidden/>
              </w:rPr>
              <w:tab/>
            </w:r>
            <w:r>
              <w:rPr>
                <w:noProof/>
                <w:webHidden/>
              </w:rPr>
              <w:fldChar w:fldCharType="begin"/>
            </w:r>
            <w:r w:rsidR="006348A0">
              <w:rPr>
                <w:noProof/>
                <w:webHidden/>
              </w:rPr>
              <w:instrText xml:space="preserve"> PAGEREF _Toc260920770 \h </w:instrText>
            </w:r>
            <w:r>
              <w:rPr>
                <w:noProof/>
                <w:webHidden/>
              </w:rPr>
            </w:r>
            <w:r>
              <w:rPr>
                <w:noProof/>
                <w:webHidden/>
              </w:rPr>
              <w:fldChar w:fldCharType="separate"/>
            </w:r>
            <w:r w:rsidR="006348A0">
              <w:rPr>
                <w:noProof/>
                <w:webHidden/>
              </w:rPr>
              <w:t>84</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1" w:history="1">
            <w:r w:rsidR="006348A0" w:rsidRPr="00BE01AF">
              <w:rPr>
                <w:rStyle w:val="Hyperlink"/>
                <w:noProof/>
              </w:rPr>
              <w:t>9.2.3.</w:t>
            </w:r>
            <w:r w:rsidR="006348A0">
              <w:rPr>
                <w:rFonts w:eastAsiaTheme="minorEastAsia"/>
                <w:noProof/>
                <w:lang w:val="en-US"/>
              </w:rPr>
              <w:tab/>
            </w:r>
            <w:r w:rsidR="006348A0" w:rsidRPr="00BE01AF">
              <w:rPr>
                <w:rStyle w:val="Hyperlink"/>
                <w:noProof/>
              </w:rPr>
              <w:t>Staff Functions</w:t>
            </w:r>
            <w:r w:rsidR="006348A0">
              <w:rPr>
                <w:noProof/>
                <w:webHidden/>
              </w:rPr>
              <w:tab/>
            </w:r>
            <w:r>
              <w:rPr>
                <w:noProof/>
                <w:webHidden/>
              </w:rPr>
              <w:fldChar w:fldCharType="begin"/>
            </w:r>
            <w:r w:rsidR="006348A0">
              <w:rPr>
                <w:noProof/>
                <w:webHidden/>
              </w:rPr>
              <w:instrText xml:space="preserve"> PAGEREF _Toc260920771 \h </w:instrText>
            </w:r>
            <w:r>
              <w:rPr>
                <w:noProof/>
                <w:webHidden/>
              </w:rPr>
            </w:r>
            <w:r>
              <w:rPr>
                <w:noProof/>
                <w:webHidden/>
              </w:rPr>
              <w:fldChar w:fldCharType="separate"/>
            </w:r>
            <w:r w:rsidR="006348A0">
              <w:rPr>
                <w:noProof/>
                <w:webHidden/>
              </w:rPr>
              <w:t>86</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2" w:history="1">
            <w:r w:rsidR="006348A0" w:rsidRPr="00BE01AF">
              <w:rPr>
                <w:rStyle w:val="Hyperlink"/>
                <w:noProof/>
              </w:rPr>
              <w:t>9.2.4.</w:t>
            </w:r>
            <w:r w:rsidR="006348A0">
              <w:rPr>
                <w:rFonts w:eastAsiaTheme="minorEastAsia"/>
                <w:noProof/>
                <w:lang w:val="en-US"/>
              </w:rPr>
              <w:tab/>
            </w:r>
            <w:r w:rsidR="006348A0" w:rsidRPr="00BE01AF">
              <w:rPr>
                <w:rStyle w:val="Hyperlink"/>
                <w:noProof/>
              </w:rPr>
              <w:t>Managements</w:t>
            </w:r>
            <w:r w:rsidR="006348A0">
              <w:rPr>
                <w:noProof/>
                <w:webHidden/>
              </w:rPr>
              <w:tab/>
            </w:r>
            <w:r>
              <w:rPr>
                <w:noProof/>
                <w:webHidden/>
              </w:rPr>
              <w:fldChar w:fldCharType="begin"/>
            </w:r>
            <w:r w:rsidR="006348A0">
              <w:rPr>
                <w:noProof/>
                <w:webHidden/>
              </w:rPr>
              <w:instrText xml:space="preserve"> PAGEREF _Toc260920772 \h </w:instrText>
            </w:r>
            <w:r>
              <w:rPr>
                <w:noProof/>
                <w:webHidden/>
              </w:rPr>
            </w:r>
            <w:r>
              <w:rPr>
                <w:noProof/>
                <w:webHidden/>
              </w:rPr>
              <w:fldChar w:fldCharType="separate"/>
            </w:r>
            <w:r w:rsidR="006348A0">
              <w:rPr>
                <w:noProof/>
                <w:webHidden/>
              </w:rPr>
              <w:t>91</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3" w:history="1">
            <w:r w:rsidR="006348A0" w:rsidRPr="00BE01AF">
              <w:rPr>
                <w:rStyle w:val="Hyperlink"/>
                <w:noProof/>
              </w:rPr>
              <w:t>9.2.5.</w:t>
            </w:r>
            <w:r w:rsidR="006348A0">
              <w:rPr>
                <w:rFonts w:eastAsiaTheme="minorEastAsia"/>
                <w:noProof/>
                <w:lang w:val="en-US"/>
              </w:rPr>
              <w:tab/>
            </w:r>
            <w:r w:rsidR="006348A0" w:rsidRPr="00BE01AF">
              <w:rPr>
                <w:rStyle w:val="Hyperlink"/>
                <w:noProof/>
              </w:rPr>
              <w:t>Login Option</w:t>
            </w:r>
            <w:r w:rsidR="006348A0">
              <w:rPr>
                <w:noProof/>
                <w:webHidden/>
              </w:rPr>
              <w:tab/>
            </w:r>
            <w:r>
              <w:rPr>
                <w:noProof/>
                <w:webHidden/>
              </w:rPr>
              <w:fldChar w:fldCharType="begin"/>
            </w:r>
            <w:r w:rsidR="006348A0">
              <w:rPr>
                <w:noProof/>
                <w:webHidden/>
              </w:rPr>
              <w:instrText xml:space="preserve"> PAGEREF _Toc260920773 \h </w:instrText>
            </w:r>
            <w:r>
              <w:rPr>
                <w:noProof/>
                <w:webHidden/>
              </w:rPr>
            </w:r>
            <w:r>
              <w:rPr>
                <w:noProof/>
                <w:webHidden/>
              </w:rPr>
              <w:fldChar w:fldCharType="separate"/>
            </w:r>
            <w:r w:rsidR="006348A0">
              <w:rPr>
                <w:noProof/>
                <w:webHidden/>
              </w:rPr>
              <w:t>98</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74" w:history="1">
            <w:r w:rsidR="006348A0" w:rsidRPr="00BE01AF">
              <w:rPr>
                <w:rStyle w:val="Hyperlink"/>
                <w:noProof/>
              </w:rPr>
              <w:t>9.3.</w:t>
            </w:r>
            <w:r w:rsidR="006348A0">
              <w:rPr>
                <w:rFonts w:eastAsiaTheme="minorEastAsia"/>
                <w:noProof/>
                <w:lang w:val="en-US"/>
              </w:rPr>
              <w:tab/>
            </w:r>
            <w:r w:rsidR="006348A0" w:rsidRPr="00BE01AF">
              <w:rPr>
                <w:rStyle w:val="Hyperlink"/>
                <w:noProof/>
              </w:rPr>
              <w:t>Usability Testing</w:t>
            </w:r>
            <w:r w:rsidR="006348A0">
              <w:rPr>
                <w:noProof/>
                <w:webHidden/>
              </w:rPr>
              <w:tab/>
            </w:r>
            <w:r>
              <w:rPr>
                <w:noProof/>
                <w:webHidden/>
              </w:rPr>
              <w:fldChar w:fldCharType="begin"/>
            </w:r>
            <w:r w:rsidR="006348A0">
              <w:rPr>
                <w:noProof/>
                <w:webHidden/>
              </w:rPr>
              <w:instrText xml:space="preserve"> PAGEREF _Toc260920774 \h </w:instrText>
            </w:r>
            <w:r>
              <w:rPr>
                <w:noProof/>
                <w:webHidden/>
              </w:rPr>
            </w:r>
            <w:r>
              <w:rPr>
                <w:noProof/>
                <w:webHidden/>
              </w:rPr>
              <w:fldChar w:fldCharType="separate"/>
            </w:r>
            <w:r w:rsidR="006348A0">
              <w:rPr>
                <w:noProof/>
                <w:webHidden/>
              </w:rPr>
              <w:t>99</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5" w:history="1">
            <w:r w:rsidR="006348A0" w:rsidRPr="00BE01AF">
              <w:rPr>
                <w:rStyle w:val="Hyperlink"/>
                <w:noProof/>
              </w:rPr>
              <w:t>9.3.1.</w:t>
            </w:r>
            <w:r w:rsidR="006348A0">
              <w:rPr>
                <w:rFonts w:eastAsiaTheme="minorEastAsia"/>
                <w:noProof/>
                <w:lang w:val="en-US"/>
              </w:rPr>
              <w:tab/>
            </w:r>
            <w:r w:rsidR="006348A0" w:rsidRPr="00BE01AF">
              <w:rPr>
                <w:rStyle w:val="Hyperlink"/>
                <w:noProof/>
              </w:rPr>
              <w:t>Visibility of System Status</w:t>
            </w:r>
            <w:r w:rsidR="006348A0">
              <w:rPr>
                <w:noProof/>
                <w:webHidden/>
              </w:rPr>
              <w:tab/>
            </w:r>
            <w:r>
              <w:rPr>
                <w:noProof/>
                <w:webHidden/>
              </w:rPr>
              <w:fldChar w:fldCharType="begin"/>
            </w:r>
            <w:r w:rsidR="006348A0">
              <w:rPr>
                <w:noProof/>
                <w:webHidden/>
              </w:rPr>
              <w:instrText xml:space="preserve"> PAGEREF _Toc260920775 \h </w:instrText>
            </w:r>
            <w:r>
              <w:rPr>
                <w:noProof/>
                <w:webHidden/>
              </w:rPr>
            </w:r>
            <w:r>
              <w:rPr>
                <w:noProof/>
                <w:webHidden/>
              </w:rPr>
              <w:fldChar w:fldCharType="separate"/>
            </w:r>
            <w:r w:rsidR="006348A0">
              <w:rPr>
                <w:noProof/>
                <w:webHidden/>
              </w:rPr>
              <w:t>99</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6" w:history="1">
            <w:r w:rsidR="006348A0" w:rsidRPr="00BE01AF">
              <w:rPr>
                <w:rStyle w:val="Hyperlink"/>
                <w:noProof/>
              </w:rPr>
              <w:t>9.3.2.</w:t>
            </w:r>
            <w:r w:rsidR="006348A0">
              <w:rPr>
                <w:rFonts w:eastAsiaTheme="minorEastAsia"/>
                <w:noProof/>
                <w:lang w:val="en-US"/>
              </w:rPr>
              <w:tab/>
            </w:r>
            <w:r w:rsidR="006348A0" w:rsidRPr="00BE01AF">
              <w:rPr>
                <w:rStyle w:val="Hyperlink"/>
                <w:noProof/>
              </w:rPr>
              <w:t>Match Between System and the Real World</w:t>
            </w:r>
            <w:r w:rsidR="006348A0">
              <w:rPr>
                <w:noProof/>
                <w:webHidden/>
              </w:rPr>
              <w:tab/>
            </w:r>
            <w:r>
              <w:rPr>
                <w:noProof/>
                <w:webHidden/>
              </w:rPr>
              <w:fldChar w:fldCharType="begin"/>
            </w:r>
            <w:r w:rsidR="006348A0">
              <w:rPr>
                <w:noProof/>
                <w:webHidden/>
              </w:rPr>
              <w:instrText xml:space="preserve"> PAGEREF _Toc260920776 \h </w:instrText>
            </w:r>
            <w:r>
              <w:rPr>
                <w:noProof/>
                <w:webHidden/>
              </w:rPr>
            </w:r>
            <w:r>
              <w:rPr>
                <w:noProof/>
                <w:webHidden/>
              </w:rPr>
              <w:fldChar w:fldCharType="separate"/>
            </w:r>
            <w:r w:rsidR="006348A0">
              <w:rPr>
                <w:noProof/>
                <w:webHidden/>
              </w:rPr>
              <w:t>101</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7" w:history="1">
            <w:r w:rsidR="006348A0" w:rsidRPr="00BE01AF">
              <w:rPr>
                <w:rStyle w:val="Hyperlink"/>
                <w:noProof/>
              </w:rPr>
              <w:t>9.3.3.</w:t>
            </w:r>
            <w:r w:rsidR="006348A0">
              <w:rPr>
                <w:rFonts w:eastAsiaTheme="minorEastAsia"/>
                <w:noProof/>
                <w:lang w:val="en-US"/>
              </w:rPr>
              <w:tab/>
            </w:r>
            <w:r w:rsidR="006348A0" w:rsidRPr="00BE01AF">
              <w:rPr>
                <w:rStyle w:val="Hyperlink"/>
                <w:noProof/>
              </w:rPr>
              <w:t>User Control and Freedom</w:t>
            </w:r>
            <w:r w:rsidR="006348A0">
              <w:rPr>
                <w:noProof/>
                <w:webHidden/>
              </w:rPr>
              <w:tab/>
            </w:r>
            <w:r>
              <w:rPr>
                <w:noProof/>
                <w:webHidden/>
              </w:rPr>
              <w:fldChar w:fldCharType="begin"/>
            </w:r>
            <w:r w:rsidR="006348A0">
              <w:rPr>
                <w:noProof/>
                <w:webHidden/>
              </w:rPr>
              <w:instrText xml:space="preserve"> PAGEREF _Toc260920777 \h </w:instrText>
            </w:r>
            <w:r>
              <w:rPr>
                <w:noProof/>
                <w:webHidden/>
              </w:rPr>
            </w:r>
            <w:r>
              <w:rPr>
                <w:noProof/>
                <w:webHidden/>
              </w:rPr>
              <w:fldChar w:fldCharType="separate"/>
            </w:r>
            <w:r w:rsidR="006348A0">
              <w:rPr>
                <w:noProof/>
                <w:webHidden/>
              </w:rPr>
              <w:t>102</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8" w:history="1">
            <w:r w:rsidR="006348A0" w:rsidRPr="00BE01AF">
              <w:rPr>
                <w:rStyle w:val="Hyperlink"/>
                <w:noProof/>
              </w:rPr>
              <w:t>9.3.4.</w:t>
            </w:r>
            <w:r w:rsidR="006348A0">
              <w:rPr>
                <w:rFonts w:eastAsiaTheme="minorEastAsia"/>
                <w:noProof/>
                <w:lang w:val="en-US"/>
              </w:rPr>
              <w:tab/>
            </w:r>
            <w:r w:rsidR="006348A0" w:rsidRPr="00BE01AF">
              <w:rPr>
                <w:rStyle w:val="Hyperlink"/>
                <w:noProof/>
              </w:rPr>
              <w:t>Consistency and Standards</w:t>
            </w:r>
            <w:r w:rsidR="006348A0">
              <w:rPr>
                <w:noProof/>
                <w:webHidden/>
              </w:rPr>
              <w:tab/>
            </w:r>
            <w:r>
              <w:rPr>
                <w:noProof/>
                <w:webHidden/>
              </w:rPr>
              <w:fldChar w:fldCharType="begin"/>
            </w:r>
            <w:r w:rsidR="006348A0">
              <w:rPr>
                <w:noProof/>
                <w:webHidden/>
              </w:rPr>
              <w:instrText xml:space="preserve"> PAGEREF _Toc260920778 \h </w:instrText>
            </w:r>
            <w:r>
              <w:rPr>
                <w:noProof/>
                <w:webHidden/>
              </w:rPr>
            </w:r>
            <w:r>
              <w:rPr>
                <w:noProof/>
                <w:webHidden/>
              </w:rPr>
              <w:fldChar w:fldCharType="separate"/>
            </w:r>
            <w:r w:rsidR="006348A0">
              <w:rPr>
                <w:noProof/>
                <w:webHidden/>
              </w:rPr>
              <w:t>10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79" w:history="1">
            <w:r w:rsidR="006348A0" w:rsidRPr="00BE01AF">
              <w:rPr>
                <w:rStyle w:val="Hyperlink"/>
                <w:noProof/>
              </w:rPr>
              <w:t>9.3.5.</w:t>
            </w:r>
            <w:r w:rsidR="006348A0">
              <w:rPr>
                <w:rFonts w:eastAsiaTheme="minorEastAsia"/>
                <w:noProof/>
                <w:lang w:val="en-US"/>
              </w:rPr>
              <w:tab/>
            </w:r>
            <w:r w:rsidR="006348A0" w:rsidRPr="00BE01AF">
              <w:rPr>
                <w:rStyle w:val="Hyperlink"/>
                <w:noProof/>
              </w:rPr>
              <w:t>Help Users Recognize, Diagnose, and Recover From Errors</w:t>
            </w:r>
            <w:r w:rsidR="006348A0">
              <w:rPr>
                <w:noProof/>
                <w:webHidden/>
              </w:rPr>
              <w:tab/>
            </w:r>
            <w:r>
              <w:rPr>
                <w:noProof/>
                <w:webHidden/>
              </w:rPr>
              <w:fldChar w:fldCharType="begin"/>
            </w:r>
            <w:r w:rsidR="006348A0">
              <w:rPr>
                <w:noProof/>
                <w:webHidden/>
              </w:rPr>
              <w:instrText xml:space="preserve"> PAGEREF _Toc260920779 \h </w:instrText>
            </w:r>
            <w:r>
              <w:rPr>
                <w:noProof/>
                <w:webHidden/>
              </w:rPr>
            </w:r>
            <w:r>
              <w:rPr>
                <w:noProof/>
                <w:webHidden/>
              </w:rPr>
              <w:fldChar w:fldCharType="separate"/>
            </w:r>
            <w:r w:rsidR="006348A0">
              <w:rPr>
                <w:noProof/>
                <w:webHidden/>
              </w:rPr>
              <w:t>105</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0" w:history="1">
            <w:r w:rsidR="006348A0" w:rsidRPr="00BE01AF">
              <w:rPr>
                <w:rStyle w:val="Hyperlink"/>
                <w:noProof/>
              </w:rPr>
              <w:t>9.3.6.</w:t>
            </w:r>
            <w:r w:rsidR="006348A0">
              <w:rPr>
                <w:rFonts w:eastAsiaTheme="minorEastAsia"/>
                <w:noProof/>
                <w:lang w:val="en-US"/>
              </w:rPr>
              <w:tab/>
            </w:r>
            <w:r w:rsidR="006348A0" w:rsidRPr="00BE01AF">
              <w:rPr>
                <w:rStyle w:val="Hyperlink"/>
                <w:noProof/>
              </w:rPr>
              <w:t>Recognition Rather Than Recall</w:t>
            </w:r>
            <w:r w:rsidR="006348A0">
              <w:rPr>
                <w:noProof/>
                <w:webHidden/>
              </w:rPr>
              <w:tab/>
            </w:r>
            <w:r>
              <w:rPr>
                <w:noProof/>
                <w:webHidden/>
              </w:rPr>
              <w:fldChar w:fldCharType="begin"/>
            </w:r>
            <w:r w:rsidR="006348A0">
              <w:rPr>
                <w:noProof/>
                <w:webHidden/>
              </w:rPr>
              <w:instrText xml:space="preserve"> PAGEREF _Toc260920780 \h </w:instrText>
            </w:r>
            <w:r>
              <w:rPr>
                <w:noProof/>
                <w:webHidden/>
              </w:rPr>
            </w:r>
            <w:r>
              <w:rPr>
                <w:noProof/>
                <w:webHidden/>
              </w:rPr>
              <w:fldChar w:fldCharType="separate"/>
            </w:r>
            <w:r w:rsidR="006348A0">
              <w:rPr>
                <w:noProof/>
                <w:webHidden/>
              </w:rPr>
              <w:t>109</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1" w:history="1">
            <w:r w:rsidR="006348A0" w:rsidRPr="00BE01AF">
              <w:rPr>
                <w:rStyle w:val="Hyperlink"/>
                <w:noProof/>
              </w:rPr>
              <w:t>9.3.7.</w:t>
            </w:r>
            <w:r w:rsidR="006348A0">
              <w:rPr>
                <w:rFonts w:eastAsiaTheme="minorEastAsia"/>
                <w:noProof/>
                <w:lang w:val="en-US"/>
              </w:rPr>
              <w:tab/>
            </w:r>
            <w:r w:rsidR="006348A0" w:rsidRPr="00BE01AF">
              <w:rPr>
                <w:rStyle w:val="Hyperlink"/>
                <w:noProof/>
              </w:rPr>
              <w:t>Fexibility and Minimalist Design</w:t>
            </w:r>
            <w:r w:rsidR="006348A0">
              <w:rPr>
                <w:noProof/>
                <w:webHidden/>
              </w:rPr>
              <w:tab/>
            </w:r>
            <w:r>
              <w:rPr>
                <w:noProof/>
                <w:webHidden/>
              </w:rPr>
              <w:fldChar w:fldCharType="begin"/>
            </w:r>
            <w:r w:rsidR="006348A0">
              <w:rPr>
                <w:noProof/>
                <w:webHidden/>
              </w:rPr>
              <w:instrText xml:space="preserve"> PAGEREF _Toc260920781 \h </w:instrText>
            </w:r>
            <w:r>
              <w:rPr>
                <w:noProof/>
                <w:webHidden/>
              </w:rPr>
            </w:r>
            <w:r>
              <w:rPr>
                <w:noProof/>
                <w:webHidden/>
              </w:rPr>
              <w:fldChar w:fldCharType="separate"/>
            </w:r>
            <w:r w:rsidR="006348A0">
              <w:rPr>
                <w:noProof/>
                <w:webHidden/>
              </w:rPr>
              <w:t>111</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2" w:history="1">
            <w:r w:rsidR="006348A0" w:rsidRPr="00BE01AF">
              <w:rPr>
                <w:rStyle w:val="Hyperlink"/>
                <w:noProof/>
              </w:rPr>
              <w:t>9.3.8.</w:t>
            </w:r>
            <w:r w:rsidR="006348A0">
              <w:rPr>
                <w:rFonts w:eastAsiaTheme="minorEastAsia"/>
                <w:noProof/>
                <w:lang w:val="en-US"/>
              </w:rPr>
              <w:tab/>
            </w:r>
            <w:r w:rsidR="006348A0" w:rsidRPr="00BE01AF">
              <w:rPr>
                <w:rStyle w:val="Hyperlink"/>
                <w:noProof/>
              </w:rPr>
              <w:t>Aesthetic and Minimalist Design</w:t>
            </w:r>
            <w:r w:rsidR="006348A0">
              <w:rPr>
                <w:noProof/>
                <w:webHidden/>
              </w:rPr>
              <w:tab/>
            </w:r>
            <w:r>
              <w:rPr>
                <w:noProof/>
                <w:webHidden/>
              </w:rPr>
              <w:fldChar w:fldCharType="begin"/>
            </w:r>
            <w:r w:rsidR="006348A0">
              <w:rPr>
                <w:noProof/>
                <w:webHidden/>
              </w:rPr>
              <w:instrText xml:space="preserve"> PAGEREF _Toc260920782 \h </w:instrText>
            </w:r>
            <w:r>
              <w:rPr>
                <w:noProof/>
                <w:webHidden/>
              </w:rPr>
            </w:r>
            <w:r>
              <w:rPr>
                <w:noProof/>
                <w:webHidden/>
              </w:rPr>
              <w:fldChar w:fldCharType="separate"/>
            </w:r>
            <w:r w:rsidR="006348A0">
              <w:rPr>
                <w:noProof/>
                <w:webHidden/>
              </w:rPr>
              <w:t>112</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3" w:history="1">
            <w:r w:rsidR="006348A0" w:rsidRPr="00BE01AF">
              <w:rPr>
                <w:rStyle w:val="Hyperlink"/>
                <w:noProof/>
              </w:rPr>
              <w:t>9.3.9.</w:t>
            </w:r>
            <w:r w:rsidR="006348A0">
              <w:rPr>
                <w:rFonts w:eastAsiaTheme="minorEastAsia"/>
                <w:noProof/>
                <w:lang w:val="en-US"/>
              </w:rPr>
              <w:tab/>
            </w:r>
            <w:r w:rsidR="006348A0" w:rsidRPr="00BE01AF">
              <w:rPr>
                <w:rStyle w:val="Hyperlink"/>
                <w:noProof/>
              </w:rPr>
              <w:t>Help and Documentation</w:t>
            </w:r>
            <w:r w:rsidR="006348A0">
              <w:rPr>
                <w:noProof/>
                <w:webHidden/>
              </w:rPr>
              <w:tab/>
            </w:r>
            <w:r>
              <w:rPr>
                <w:noProof/>
                <w:webHidden/>
              </w:rPr>
              <w:fldChar w:fldCharType="begin"/>
            </w:r>
            <w:r w:rsidR="006348A0">
              <w:rPr>
                <w:noProof/>
                <w:webHidden/>
              </w:rPr>
              <w:instrText xml:space="preserve"> PAGEREF _Toc260920783 \h </w:instrText>
            </w:r>
            <w:r>
              <w:rPr>
                <w:noProof/>
                <w:webHidden/>
              </w:rPr>
            </w:r>
            <w:r>
              <w:rPr>
                <w:noProof/>
                <w:webHidden/>
              </w:rPr>
              <w:fldChar w:fldCharType="separate"/>
            </w:r>
            <w:r w:rsidR="006348A0">
              <w:rPr>
                <w:noProof/>
                <w:webHidden/>
              </w:rPr>
              <w:t>11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4" w:history="1">
            <w:r w:rsidR="006348A0" w:rsidRPr="00BE01AF">
              <w:rPr>
                <w:rStyle w:val="Hyperlink"/>
                <w:noProof/>
              </w:rPr>
              <w:t>9.3.10.</w:t>
            </w:r>
            <w:r w:rsidR="006348A0">
              <w:rPr>
                <w:rFonts w:eastAsiaTheme="minorEastAsia"/>
                <w:noProof/>
                <w:lang w:val="en-US"/>
              </w:rPr>
              <w:tab/>
            </w:r>
            <w:r w:rsidR="006348A0" w:rsidRPr="00BE01AF">
              <w:rPr>
                <w:rStyle w:val="Hyperlink"/>
                <w:noProof/>
              </w:rPr>
              <w:t>Skills</w:t>
            </w:r>
            <w:r w:rsidR="006348A0">
              <w:rPr>
                <w:noProof/>
                <w:webHidden/>
              </w:rPr>
              <w:tab/>
            </w:r>
            <w:r>
              <w:rPr>
                <w:noProof/>
                <w:webHidden/>
              </w:rPr>
              <w:fldChar w:fldCharType="begin"/>
            </w:r>
            <w:r w:rsidR="006348A0">
              <w:rPr>
                <w:noProof/>
                <w:webHidden/>
              </w:rPr>
              <w:instrText xml:space="preserve"> PAGEREF _Toc260920784 \h </w:instrText>
            </w:r>
            <w:r>
              <w:rPr>
                <w:noProof/>
                <w:webHidden/>
              </w:rPr>
            </w:r>
            <w:r>
              <w:rPr>
                <w:noProof/>
                <w:webHidden/>
              </w:rPr>
              <w:fldChar w:fldCharType="separate"/>
            </w:r>
            <w:r w:rsidR="006348A0">
              <w:rPr>
                <w:noProof/>
                <w:webHidden/>
              </w:rPr>
              <w:t>115</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5" w:history="1">
            <w:r w:rsidR="006348A0" w:rsidRPr="00BE01AF">
              <w:rPr>
                <w:rStyle w:val="Hyperlink"/>
                <w:noProof/>
              </w:rPr>
              <w:t>9.3.11.</w:t>
            </w:r>
            <w:r w:rsidR="006348A0">
              <w:rPr>
                <w:rFonts w:eastAsiaTheme="minorEastAsia"/>
                <w:noProof/>
                <w:lang w:val="en-US"/>
              </w:rPr>
              <w:tab/>
            </w:r>
            <w:r w:rsidR="006348A0" w:rsidRPr="00BE01AF">
              <w:rPr>
                <w:rStyle w:val="Hyperlink"/>
                <w:noProof/>
              </w:rPr>
              <w:t>Pleasurable and Respectful Interaction with the User</w:t>
            </w:r>
            <w:r w:rsidR="006348A0">
              <w:rPr>
                <w:noProof/>
                <w:webHidden/>
              </w:rPr>
              <w:tab/>
            </w:r>
            <w:r>
              <w:rPr>
                <w:noProof/>
                <w:webHidden/>
              </w:rPr>
              <w:fldChar w:fldCharType="begin"/>
            </w:r>
            <w:r w:rsidR="006348A0">
              <w:rPr>
                <w:noProof/>
                <w:webHidden/>
              </w:rPr>
              <w:instrText xml:space="preserve"> PAGEREF _Toc260920785 \h </w:instrText>
            </w:r>
            <w:r>
              <w:rPr>
                <w:noProof/>
                <w:webHidden/>
              </w:rPr>
            </w:r>
            <w:r>
              <w:rPr>
                <w:noProof/>
                <w:webHidden/>
              </w:rPr>
              <w:fldChar w:fldCharType="separate"/>
            </w:r>
            <w:r w:rsidR="006348A0">
              <w:rPr>
                <w:noProof/>
                <w:webHidden/>
              </w:rPr>
              <w:t>116</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6" w:history="1">
            <w:r w:rsidR="006348A0" w:rsidRPr="00BE01AF">
              <w:rPr>
                <w:rStyle w:val="Hyperlink"/>
                <w:noProof/>
              </w:rPr>
              <w:t>9.3.12.</w:t>
            </w:r>
            <w:r w:rsidR="006348A0">
              <w:rPr>
                <w:rFonts w:eastAsiaTheme="minorEastAsia"/>
                <w:noProof/>
                <w:lang w:val="en-US"/>
              </w:rPr>
              <w:tab/>
            </w:r>
            <w:r w:rsidR="006348A0" w:rsidRPr="00BE01AF">
              <w:rPr>
                <w:rStyle w:val="Hyperlink"/>
                <w:noProof/>
              </w:rPr>
              <w:t>Privacy</w:t>
            </w:r>
            <w:r w:rsidR="006348A0">
              <w:rPr>
                <w:noProof/>
                <w:webHidden/>
              </w:rPr>
              <w:tab/>
            </w:r>
            <w:r>
              <w:rPr>
                <w:noProof/>
                <w:webHidden/>
              </w:rPr>
              <w:fldChar w:fldCharType="begin"/>
            </w:r>
            <w:r w:rsidR="006348A0">
              <w:rPr>
                <w:noProof/>
                <w:webHidden/>
              </w:rPr>
              <w:instrText xml:space="preserve"> PAGEREF _Toc260920786 \h </w:instrText>
            </w:r>
            <w:r>
              <w:rPr>
                <w:noProof/>
                <w:webHidden/>
              </w:rPr>
            </w:r>
            <w:r>
              <w:rPr>
                <w:noProof/>
                <w:webHidden/>
              </w:rPr>
              <w:fldChar w:fldCharType="separate"/>
            </w:r>
            <w:r w:rsidR="006348A0">
              <w:rPr>
                <w:noProof/>
                <w:webHidden/>
              </w:rPr>
              <w:t>117</w:t>
            </w:r>
            <w:r>
              <w:rPr>
                <w:noProof/>
                <w:webHidden/>
              </w:rPr>
              <w:fldChar w:fldCharType="end"/>
            </w:r>
          </w:hyperlink>
        </w:p>
        <w:p w:rsidR="006348A0" w:rsidRDefault="00CD2427">
          <w:pPr>
            <w:pStyle w:val="TOC2"/>
            <w:tabs>
              <w:tab w:val="left" w:pos="880"/>
              <w:tab w:val="right" w:leader="dot" w:pos="9016"/>
            </w:tabs>
            <w:rPr>
              <w:rFonts w:eastAsiaTheme="minorEastAsia"/>
              <w:noProof/>
              <w:lang w:val="en-US"/>
            </w:rPr>
          </w:pPr>
          <w:hyperlink w:anchor="_Toc260920787" w:history="1">
            <w:r w:rsidR="006348A0" w:rsidRPr="00BE01AF">
              <w:rPr>
                <w:rStyle w:val="Hyperlink"/>
                <w:noProof/>
              </w:rPr>
              <w:t>9.4.</w:t>
            </w:r>
            <w:r w:rsidR="006348A0">
              <w:rPr>
                <w:rFonts w:eastAsiaTheme="minorEastAsia"/>
                <w:noProof/>
                <w:lang w:val="en-US"/>
              </w:rPr>
              <w:tab/>
            </w:r>
            <w:r w:rsidR="006348A0" w:rsidRPr="00BE01AF">
              <w:rPr>
                <w:rStyle w:val="Hyperlink"/>
                <w:noProof/>
              </w:rPr>
              <w:t>Website Testing</w:t>
            </w:r>
            <w:r w:rsidR="006348A0">
              <w:rPr>
                <w:noProof/>
                <w:webHidden/>
              </w:rPr>
              <w:tab/>
            </w:r>
            <w:r>
              <w:rPr>
                <w:noProof/>
                <w:webHidden/>
              </w:rPr>
              <w:fldChar w:fldCharType="begin"/>
            </w:r>
            <w:r w:rsidR="006348A0">
              <w:rPr>
                <w:noProof/>
                <w:webHidden/>
              </w:rPr>
              <w:instrText xml:space="preserve"> PAGEREF _Toc260920787 \h </w:instrText>
            </w:r>
            <w:r>
              <w:rPr>
                <w:noProof/>
                <w:webHidden/>
              </w:rPr>
            </w:r>
            <w:r>
              <w:rPr>
                <w:noProof/>
                <w:webHidden/>
              </w:rPr>
              <w:fldChar w:fldCharType="separate"/>
            </w:r>
            <w:r w:rsidR="006348A0">
              <w:rPr>
                <w:noProof/>
                <w:webHidden/>
              </w:rPr>
              <w:t>118</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8" w:history="1">
            <w:r w:rsidR="006348A0" w:rsidRPr="00BE01AF">
              <w:rPr>
                <w:rStyle w:val="Hyperlink"/>
                <w:noProof/>
              </w:rPr>
              <w:t>9.4.1.</w:t>
            </w:r>
            <w:r w:rsidR="006348A0">
              <w:rPr>
                <w:rFonts w:eastAsiaTheme="minorEastAsia"/>
                <w:noProof/>
                <w:lang w:val="en-US"/>
              </w:rPr>
              <w:tab/>
            </w:r>
            <w:r w:rsidR="006348A0" w:rsidRPr="00BE01AF">
              <w:rPr>
                <w:rStyle w:val="Hyperlink"/>
                <w:noProof/>
              </w:rPr>
              <w:t>Website Test Plan – Firefox</w:t>
            </w:r>
            <w:r w:rsidR="006348A0">
              <w:rPr>
                <w:noProof/>
                <w:webHidden/>
              </w:rPr>
              <w:tab/>
            </w:r>
            <w:r>
              <w:rPr>
                <w:noProof/>
                <w:webHidden/>
              </w:rPr>
              <w:fldChar w:fldCharType="begin"/>
            </w:r>
            <w:r w:rsidR="006348A0">
              <w:rPr>
                <w:noProof/>
                <w:webHidden/>
              </w:rPr>
              <w:instrText xml:space="preserve"> PAGEREF _Toc260920788 \h </w:instrText>
            </w:r>
            <w:r>
              <w:rPr>
                <w:noProof/>
                <w:webHidden/>
              </w:rPr>
            </w:r>
            <w:r>
              <w:rPr>
                <w:noProof/>
                <w:webHidden/>
              </w:rPr>
              <w:fldChar w:fldCharType="separate"/>
            </w:r>
            <w:r w:rsidR="006348A0">
              <w:rPr>
                <w:noProof/>
                <w:webHidden/>
              </w:rPr>
              <w:t>119</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89" w:history="1">
            <w:r w:rsidR="006348A0" w:rsidRPr="00BE01AF">
              <w:rPr>
                <w:rStyle w:val="Hyperlink"/>
                <w:noProof/>
              </w:rPr>
              <w:t>9.4.2.</w:t>
            </w:r>
            <w:r w:rsidR="006348A0">
              <w:rPr>
                <w:rFonts w:eastAsiaTheme="minorEastAsia"/>
                <w:noProof/>
                <w:lang w:val="en-US"/>
              </w:rPr>
              <w:tab/>
            </w:r>
            <w:r w:rsidR="006348A0" w:rsidRPr="00BE01AF">
              <w:rPr>
                <w:rStyle w:val="Hyperlink"/>
                <w:noProof/>
              </w:rPr>
              <w:t>Website Test Plan - Chrome</w:t>
            </w:r>
            <w:r w:rsidR="006348A0">
              <w:rPr>
                <w:noProof/>
                <w:webHidden/>
              </w:rPr>
              <w:tab/>
            </w:r>
            <w:r>
              <w:rPr>
                <w:noProof/>
                <w:webHidden/>
              </w:rPr>
              <w:fldChar w:fldCharType="begin"/>
            </w:r>
            <w:r w:rsidR="006348A0">
              <w:rPr>
                <w:noProof/>
                <w:webHidden/>
              </w:rPr>
              <w:instrText xml:space="preserve"> PAGEREF _Toc260920789 \h </w:instrText>
            </w:r>
            <w:r>
              <w:rPr>
                <w:noProof/>
                <w:webHidden/>
              </w:rPr>
            </w:r>
            <w:r>
              <w:rPr>
                <w:noProof/>
                <w:webHidden/>
              </w:rPr>
              <w:fldChar w:fldCharType="separate"/>
            </w:r>
            <w:r w:rsidR="006348A0">
              <w:rPr>
                <w:noProof/>
                <w:webHidden/>
              </w:rPr>
              <w:t>120</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90" w:history="1">
            <w:r w:rsidR="006348A0" w:rsidRPr="00BE01AF">
              <w:rPr>
                <w:rStyle w:val="Hyperlink"/>
                <w:noProof/>
              </w:rPr>
              <w:t>9.4.3.</w:t>
            </w:r>
            <w:r w:rsidR="006348A0">
              <w:rPr>
                <w:rFonts w:eastAsiaTheme="minorEastAsia"/>
                <w:noProof/>
                <w:lang w:val="en-US"/>
              </w:rPr>
              <w:tab/>
            </w:r>
            <w:r w:rsidR="006348A0" w:rsidRPr="00BE01AF">
              <w:rPr>
                <w:rStyle w:val="Hyperlink"/>
                <w:noProof/>
              </w:rPr>
              <w:t>Website Test Plan - Internet Explorer</w:t>
            </w:r>
            <w:r w:rsidR="006348A0">
              <w:rPr>
                <w:noProof/>
                <w:webHidden/>
              </w:rPr>
              <w:tab/>
            </w:r>
            <w:r>
              <w:rPr>
                <w:noProof/>
                <w:webHidden/>
              </w:rPr>
              <w:fldChar w:fldCharType="begin"/>
            </w:r>
            <w:r w:rsidR="006348A0">
              <w:rPr>
                <w:noProof/>
                <w:webHidden/>
              </w:rPr>
              <w:instrText xml:space="preserve"> PAGEREF _Toc260920790 \h </w:instrText>
            </w:r>
            <w:r>
              <w:rPr>
                <w:noProof/>
                <w:webHidden/>
              </w:rPr>
            </w:r>
            <w:r>
              <w:rPr>
                <w:noProof/>
                <w:webHidden/>
              </w:rPr>
              <w:fldChar w:fldCharType="separate"/>
            </w:r>
            <w:r w:rsidR="006348A0">
              <w:rPr>
                <w:noProof/>
                <w:webHidden/>
              </w:rPr>
              <w:t>121</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91" w:history="1">
            <w:r w:rsidR="006348A0" w:rsidRPr="00BE01AF">
              <w:rPr>
                <w:rStyle w:val="Hyperlink"/>
                <w:noProof/>
              </w:rPr>
              <w:t>9.4.4.</w:t>
            </w:r>
            <w:r w:rsidR="006348A0">
              <w:rPr>
                <w:rFonts w:eastAsiaTheme="minorEastAsia"/>
                <w:noProof/>
                <w:lang w:val="en-US"/>
              </w:rPr>
              <w:tab/>
            </w:r>
            <w:r w:rsidR="006348A0" w:rsidRPr="00BE01AF">
              <w:rPr>
                <w:rStyle w:val="Hyperlink"/>
                <w:noProof/>
              </w:rPr>
              <w:t>Website Test Log – Firefox</w:t>
            </w:r>
            <w:r w:rsidR="006348A0">
              <w:rPr>
                <w:noProof/>
                <w:webHidden/>
              </w:rPr>
              <w:tab/>
            </w:r>
            <w:r>
              <w:rPr>
                <w:noProof/>
                <w:webHidden/>
              </w:rPr>
              <w:fldChar w:fldCharType="begin"/>
            </w:r>
            <w:r w:rsidR="006348A0">
              <w:rPr>
                <w:noProof/>
                <w:webHidden/>
              </w:rPr>
              <w:instrText xml:space="preserve"> PAGEREF _Toc260920791 \h </w:instrText>
            </w:r>
            <w:r>
              <w:rPr>
                <w:noProof/>
                <w:webHidden/>
              </w:rPr>
            </w:r>
            <w:r>
              <w:rPr>
                <w:noProof/>
                <w:webHidden/>
              </w:rPr>
              <w:fldChar w:fldCharType="separate"/>
            </w:r>
            <w:r w:rsidR="006348A0">
              <w:rPr>
                <w:noProof/>
                <w:webHidden/>
              </w:rPr>
              <w:t>123</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92" w:history="1">
            <w:r w:rsidR="006348A0" w:rsidRPr="00BE01AF">
              <w:rPr>
                <w:rStyle w:val="Hyperlink"/>
                <w:noProof/>
              </w:rPr>
              <w:t>9.4.5.</w:t>
            </w:r>
            <w:r w:rsidR="006348A0">
              <w:rPr>
                <w:rFonts w:eastAsiaTheme="minorEastAsia"/>
                <w:noProof/>
                <w:lang w:val="en-US"/>
              </w:rPr>
              <w:tab/>
            </w:r>
            <w:r w:rsidR="006348A0" w:rsidRPr="00BE01AF">
              <w:rPr>
                <w:rStyle w:val="Hyperlink"/>
                <w:noProof/>
              </w:rPr>
              <w:t>Website Test Log – Chrome</w:t>
            </w:r>
            <w:r w:rsidR="006348A0">
              <w:rPr>
                <w:noProof/>
                <w:webHidden/>
              </w:rPr>
              <w:tab/>
            </w:r>
            <w:r>
              <w:rPr>
                <w:noProof/>
                <w:webHidden/>
              </w:rPr>
              <w:fldChar w:fldCharType="begin"/>
            </w:r>
            <w:r w:rsidR="006348A0">
              <w:rPr>
                <w:noProof/>
                <w:webHidden/>
              </w:rPr>
              <w:instrText xml:space="preserve"> PAGEREF _Toc260920792 \h </w:instrText>
            </w:r>
            <w:r>
              <w:rPr>
                <w:noProof/>
                <w:webHidden/>
              </w:rPr>
            </w:r>
            <w:r>
              <w:rPr>
                <w:noProof/>
                <w:webHidden/>
              </w:rPr>
              <w:fldChar w:fldCharType="separate"/>
            </w:r>
            <w:r w:rsidR="006348A0">
              <w:rPr>
                <w:noProof/>
                <w:webHidden/>
              </w:rPr>
              <w:t>124</w:t>
            </w:r>
            <w:r>
              <w:rPr>
                <w:noProof/>
                <w:webHidden/>
              </w:rPr>
              <w:fldChar w:fldCharType="end"/>
            </w:r>
          </w:hyperlink>
        </w:p>
        <w:p w:rsidR="006348A0" w:rsidRDefault="006348A0">
          <w:pPr>
            <w:pStyle w:val="TOC3"/>
            <w:tabs>
              <w:tab w:val="left" w:pos="1320"/>
              <w:tab w:val="right" w:leader="dot" w:pos="9016"/>
            </w:tabs>
            <w:rPr>
              <w:rStyle w:val="Hyperlink"/>
              <w:noProof/>
            </w:rPr>
          </w:pPr>
        </w:p>
        <w:p w:rsidR="006348A0" w:rsidRDefault="00CD2427">
          <w:pPr>
            <w:pStyle w:val="TOC3"/>
            <w:tabs>
              <w:tab w:val="left" w:pos="1320"/>
              <w:tab w:val="right" w:leader="dot" w:pos="9016"/>
            </w:tabs>
            <w:rPr>
              <w:rFonts w:eastAsiaTheme="minorEastAsia"/>
              <w:noProof/>
              <w:lang w:val="en-US"/>
            </w:rPr>
          </w:pPr>
          <w:hyperlink w:anchor="_Toc260920793" w:history="1">
            <w:r w:rsidR="006348A0" w:rsidRPr="00BE01AF">
              <w:rPr>
                <w:rStyle w:val="Hyperlink"/>
                <w:noProof/>
              </w:rPr>
              <w:t>9.4.6.</w:t>
            </w:r>
            <w:r w:rsidR="006348A0">
              <w:rPr>
                <w:rFonts w:eastAsiaTheme="minorEastAsia"/>
                <w:noProof/>
                <w:lang w:val="en-US"/>
              </w:rPr>
              <w:tab/>
            </w:r>
            <w:r w:rsidR="006348A0" w:rsidRPr="00BE01AF">
              <w:rPr>
                <w:rStyle w:val="Hyperlink"/>
                <w:noProof/>
              </w:rPr>
              <w:t>Website Test Log - Internet Explorer</w:t>
            </w:r>
            <w:r w:rsidR="006348A0">
              <w:rPr>
                <w:noProof/>
                <w:webHidden/>
              </w:rPr>
              <w:tab/>
            </w:r>
            <w:r>
              <w:rPr>
                <w:noProof/>
                <w:webHidden/>
              </w:rPr>
              <w:fldChar w:fldCharType="begin"/>
            </w:r>
            <w:r w:rsidR="006348A0">
              <w:rPr>
                <w:noProof/>
                <w:webHidden/>
              </w:rPr>
              <w:instrText xml:space="preserve"> PAGEREF _Toc260920793 \h </w:instrText>
            </w:r>
            <w:r>
              <w:rPr>
                <w:noProof/>
                <w:webHidden/>
              </w:rPr>
            </w:r>
            <w:r>
              <w:rPr>
                <w:noProof/>
                <w:webHidden/>
              </w:rPr>
              <w:fldChar w:fldCharType="separate"/>
            </w:r>
            <w:r w:rsidR="006348A0">
              <w:rPr>
                <w:noProof/>
                <w:webHidden/>
              </w:rPr>
              <w:t>125</w:t>
            </w:r>
            <w:r>
              <w:rPr>
                <w:noProof/>
                <w:webHidden/>
              </w:rPr>
              <w:fldChar w:fldCharType="end"/>
            </w:r>
          </w:hyperlink>
        </w:p>
        <w:p w:rsidR="006348A0" w:rsidRDefault="00CD2427">
          <w:pPr>
            <w:pStyle w:val="TOC1"/>
            <w:tabs>
              <w:tab w:val="left" w:pos="660"/>
              <w:tab w:val="right" w:leader="dot" w:pos="9016"/>
            </w:tabs>
            <w:rPr>
              <w:rFonts w:eastAsiaTheme="minorEastAsia"/>
              <w:noProof/>
              <w:lang w:val="en-US"/>
            </w:rPr>
          </w:pPr>
          <w:hyperlink w:anchor="_Toc260920794" w:history="1">
            <w:r w:rsidR="006348A0" w:rsidRPr="00BE01AF">
              <w:rPr>
                <w:rStyle w:val="Hyperlink"/>
                <w:noProof/>
              </w:rPr>
              <w:t>10.</w:t>
            </w:r>
            <w:r w:rsidR="006348A0">
              <w:rPr>
                <w:rFonts w:eastAsiaTheme="minorEastAsia"/>
                <w:noProof/>
                <w:lang w:val="en-US"/>
              </w:rPr>
              <w:tab/>
            </w:r>
            <w:r w:rsidR="006348A0" w:rsidRPr="00BE01AF">
              <w:rPr>
                <w:rStyle w:val="Hyperlink"/>
                <w:noProof/>
              </w:rPr>
              <w:t>Overview</w:t>
            </w:r>
            <w:r w:rsidR="006348A0">
              <w:rPr>
                <w:noProof/>
                <w:webHidden/>
              </w:rPr>
              <w:tab/>
            </w:r>
            <w:r>
              <w:rPr>
                <w:noProof/>
                <w:webHidden/>
              </w:rPr>
              <w:fldChar w:fldCharType="begin"/>
            </w:r>
            <w:r w:rsidR="006348A0">
              <w:rPr>
                <w:noProof/>
                <w:webHidden/>
              </w:rPr>
              <w:instrText xml:space="preserve"> PAGEREF _Toc260920794 \h </w:instrText>
            </w:r>
            <w:r>
              <w:rPr>
                <w:noProof/>
                <w:webHidden/>
              </w:rPr>
            </w:r>
            <w:r>
              <w:rPr>
                <w:noProof/>
                <w:webHidden/>
              </w:rPr>
              <w:fldChar w:fldCharType="separate"/>
            </w:r>
            <w:r w:rsidR="006348A0">
              <w:rPr>
                <w:noProof/>
                <w:webHidden/>
              </w:rPr>
              <w:t>126</w:t>
            </w:r>
            <w:r>
              <w:rPr>
                <w:noProof/>
                <w:webHidden/>
              </w:rPr>
              <w:fldChar w:fldCharType="end"/>
            </w:r>
          </w:hyperlink>
        </w:p>
        <w:p w:rsidR="006348A0" w:rsidRDefault="00CD2427">
          <w:pPr>
            <w:pStyle w:val="TOC1"/>
            <w:tabs>
              <w:tab w:val="left" w:pos="660"/>
              <w:tab w:val="right" w:leader="dot" w:pos="9016"/>
            </w:tabs>
            <w:rPr>
              <w:rFonts w:eastAsiaTheme="minorEastAsia"/>
              <w:noProof/>
              <w:lang w:val="en-US"/>
            </w:rPr>
          </w:pPr>
          <w:hyperlink w:anchor="_Toc260920795" w:history="1">
            <w:r w:rsidR="006348A0" w:rsidRPr="00BE01AF">
              <w:rPr>
                <w:rStyle w:val="Hyperlink"/>
                <w:noProof/>
              </w:rPr>
              <w:t>11.</w:t>
            </w:r>
            <w:r w:rsidR="006348A0">
              <w:rPr>
                <w:rFonts w:eastAsiaTheme="minorEastAsia"/>
                <w:noProof/>
                <w:lang w:val="en-US"/>
              </w:rPr>
              <w:tab/>
            </w:r>
            <w:r w:rsidR="006348A0" w:rsidRPr="00BE01AF">
              <w:rPr>
                <w:rStyle w:val="Hyperlink"/>
                <w:noProof/>
              </w:rPr>
              <w:t>Appendix</w:t>
            </w:r>
            <w:r w:rsidR="006348A0">
              <w:rPr>
                <w:noProof/>
                <w:webHidden/>
              </w:rPr>
              <w:tab/>
            </w:r>
            <w:r>
              <w:rPr>
                <w:noProof/>
                <w:webHidden/>
              </w:rPr>
              <w:fldChar w:fldCharType="begin"/>
            </w:r>
            <w:r w:rsidR="006348A0">
              <w:rPr>
                <w:noProof/>
                <w:webHidden/>
              </w:rPr>
              <w:instrText xml:space="preserve"> PAGEREF _Toc260920795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CD2427">
          <w:pPr>
            <w:pStyle w:val="TOC2"/>
            <w:tabs>
              <w:tab w:val="left" w:pos="1100"/>
              <w:tab w:val="right" w:leader="dot" w:pos="9016"/>
            </w:tabs>
            <w:rPr>
              <w:rFonts w:eastAsiaTheme="minorEastAsia"/>
              <w:noProof/>
              <w:lang w:val="en-US"/>
            </w:rPr>
          </w:pPr>
          <w:hyperlink w:anchor="_Toc260920798" w:history="1">
            <w:r w:rsidR="006348A0" w:rsidRPr="00BE01AF">
              <w:rPr>
                <w:rStyle w:val="Hyperlink"/>
                <w:noProof/>
              </w:rPr>
              <w:t>11.1.</w:t>
            </w:r>
            <w:r w:rsidR="006348A0">
              <w:rPr>
                <w:rFonts w:eastAsiaTheme="minorEastAsia"/>
                <w:noProof/>
                <w:lang w:val="en-US"/>
              </w:rPr>
              <w:tab/>
            </w:r>
            <w:r w:rsidR="006348A0" w:rsidRPr="00BE01AF">
              <w:rPr>
                <w:rStyle w:val="Hyperlink"/>
                <w:noProof/>
              </w:rPr>
              <w:t>Bibliography - References</w:t>
            </w:r>
            <w:r w:rsidR="006348A0">
              <w:rPr>
                <w:noProof/>
                <w:webHidden/>
              </w:rPr>
              <w:tab/>
            </w:r>
            <w:r>
              <w:rPr>
                <w:noProof/>
                <w:webHidden/>
              </w:rPr>
              <w:fldChar w:fldCharType="begin"/>
            </w:r>
            <w:r w:rsidR="006348A0">
              <w:rPr>
                <w:noProof/>
                <w:webHidden/>
              </w:rPr>
              <w:instrText xml:space="preserve"> PAGEREF _Toc260920798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799" w:history="1">
            <w:r w:rsidR="006348A0" w:rsidRPr="00BE01AF">
              <w:rPr>
                <w:rStyle w:val="Hyperlink"/>
                <w:noProof/>
              </w:rPr>
              <w:t>11.1.1.</w:t>
            </w:r>
            <w:r w:rsidR="006348A0">
              <w:rPr>
                <w:rFonts w:eastAsiaTheme="minorEastAsia"/>
                <w:noProof/>
                <w:lang w:val="en-US"/>
              </w:rPr>
              <w:tab/>
            </w:r>
            <w:r w:rsidR="006348A0" w:rsidRPr="00BE01AF">
              <w:rPr>
                <w:rStyle w:val="Hyperlink"/>
                <w:noProof/>
              </w:rPr>
              <w:t>References from documentation</w:t>
            </w:r>
            <w:r w:rsidR="006348A0">
              <w:rPr>
                <w:noProof/>
                <w:webHidden/>
              </w:rPr>
              <w:tab/>
            </w:r>
            <w:r>
              <w:rPr>
                <w:noProof/>
                <w:webHidden/>
              </w:rPr>
              <w:fldChar w:fldCharType="begin"/>
            </w:r>
            <w:r w:rsidR="006348A0">
              <w:rPr>
                <w:noProof/>
                <w:webHidden/>
              </w:rPr>
              <w:instrText xml:space="preserve"> PAGEREF _Toc260920799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800" w:history="1">
            <w:r w:rsidR="006348A0" w:rsidRPr="00BE01AF">
              <w:rPr>
                <w:rStyle w:val="Hyperlink"/>
                <w:noProof/>
              </w:rPr>
              <w:t>11.1.2.</w:t>
            </w:r>
            <w:r w:rsidR="006348A0">
              <w:rPr>
                <w:rFonts w:eastAsiaTheme="minorEastAsia"/>
                <w:noProof/>
                <w:lang w:val="en-US"/>
              </w:rPr>
              <w:tab/>
            </w:r>
            <w:r w:rsidR="006348A0" w:rsidRPr="00BE01AF">
              <w:rPr>
                <w:rStyle w:val="Hyperlink"/>
                <w:noProof/>
              </w:rPr>
              <w:t>References from code</w:t>
            </w:r>
            <w:r w:rsidR="006348A0">
              <w:rPr>
                <w:noProof/>
                <w:webHidden/>
              </w:rPr>
              <w:tab/>
            </w:r>
            <w:r>
              <w:rPr>
                <w:noProof/>
                <w:webHidden/>
              </w:rPr>
              <w:fldChar w:fldCharType="begin"/>
            </w:r>
            <w:r w:rsidR="006348A0">
              <w:rPr>
                <w:noProof/>
                <w:webHidden/>
              </w:rPr>
              <w:instrText xml:space="preserve"> PAGEREF _Toc260920800 \h </w:instrText>
            </w:r>
            <w:r>
              <w:rPr>
                <w:noProof/>
                <w:webHidden/>
              </w:rPr>
            </w:r>
            <w:r>
              <w:rPr>
                <w:noProof/>
                <w:webHidden/>
              </w:rPr>
              <w:fldChar w:fldCharType="separate"/>
            </w:r>
            <w:r w:rsidR="006348A0">
              <w:rPr>
                <w:noProof/>
                <w:webHidden/>
              </w:rPr>
              <w:t>129</w:t>
            </w:r>
            <w:r>
              <w:rPr>
                <w:noProof/>
                <w:webHidden/>
              </w:rPr>
              <w:fldChar w:fldCharType="end"/>
            </w:r>
          </w:hyperlink>
        </w:p>
        <w:p w:rsidR="006348A0" w:rsidRDefault="00CD2427">
          <w:pPr>
            <w:pStyle w:val="TOC2"/>
            <w:tabs>
              <w:tab w:val="left" w:pos="1100"/>
              <w:tab w:val="right" w:leader="dot" w:pos="9016"/>
            </w:tabs>
            <w:rPr>
              <w:rFonts w:eastAsiaTheme="minorEastAsia"/>
              <w:noProof/>
              <w:lang w:val="en-US"/>
            </w:rPr>
          </w:pPr>
          <w:hyperlink w:anchor="_Toc260920801" w:history="1">
            <w:r w:rsidR="006348A0" w:rsidRPr="00BE01AF">
              <w:rPr>
                <w:rStyle w:val="Hyperlink"/>
                <w:noProof/>
              </w:rPr>
              <w:t>11.2.</w:t>
            </w:r>
            <w:r w:rsidR="006348A0">
              <w:rPr>
                <w:rFonts w:eastAsiaTheme="minorEastAsia"/>
                <w:noProof/>
                <w:lang w:val="en-US"/>
              </w:rPr>
              <w:tab/>
            </w:r>
            <w:r w:rsidR="006348A0" w:rsidRPr="00BE01AF">
              <w:rPr>
                <w:rStyle w:val="Hyperlink"/>
                <w:noProof/>
              </w:rPr>
              <w:t>Licenses</w:t>
            </w:r>
            <w:r w:rsidR="006348A0">
              <w:rPr>
                <w:noProof/>
                <w:webHidden/>
              </w:rPr>
              <w:tab/>
            </w:r>
            <w:r>
              <w:rPr>
                <w:noProof/>
                <w:webHidden/>
              </w:rPr>
              <w:fldChar w:fldCharType="begin"/>
            </w:r>
            <w:r w:rsidR="006348A0">
              <w:rPr>
                <w:noProof/>
                <w:webHidden/>
              </w:rPr>
              <w:instrText xml:space="preserve"> PAGEREF _Toc260920801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802" w:history="1">
            <w:r w:rsidR="006348A0" w:rsidRPr="00BE01AF">
              <w:rPr>
                <w:rStyle w:val="Hyperlink"/>
                <w:noProof/>
                <w:lang w:eastAsia="zh-CN"/>
              </w:rPr>
              <w:t>11.2.1.</w:t>
            </w:r>
            <w:r w:rsidR="006348A0">
              <w:rPr>
                <w:rFonts w:eastAsiaTheme="minorEastAsia"/>
                <w:noProof/>
                <w:lang w:val="en-US"/>
              </w:rPr>
              <w:tab/>
            </w:r>
            <w:r w:rsidR="006348A0" w:rsidRPr="00BE01AF">
              <w:rPr>
                <w:rStyle w:val="Hyperlink"/>
                <w:noProof/>
                <w:lang w:eastAsia="zh-CN"/>
              </w:rPr>
              <w:t>Free Stock Icons</w:t>
            </w:r>
            <w:r w:rsidR="006348A0">
              <w:rPr>
                <w:noProof/>
                <w:webHidden/>
              </w:rPr>
              <w:tab/>
            </w:r>
            <w:r>
              <w:rPr>
                <w:noProof/>
                <w:webHidden/>
              </w:rPr>
              <w:fldChar w:fldCharType="begin"/>
            </w:r>
            <w:r w:rsidR="006348A0">
              <w:rPr>
                <w:noProof/>
                <w:webHidden/>
              </w:rPr>
              <w:instrText xml:space="preserve"> PAGEREF _Toc260920802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CD2427">
          <w:pPr>
            <w:pStyle w:val="TOC3"/>
            <w:tabs>
              <w:tab w:val="left" w:pos="1320"/>
              <w:tab w:val="right" w:leader="dot" w:pos="9016"/>
            </w:tabs>
            <w:rPr>
              <w:rFonts w:eastAsiaTheme="minorEastAsia"/>
              <w:noProof/>
              <w:lang w:val="en-US"/>
            </w:rPr>
          </w:pPr>
          <w:hyperlink w:anchor="_Toc260920803" w:history="1">
            <w:r w:rsidR="006348A0" w:rsidRPr="00BE01AF">
              <w:rPr>
                <w:rStyle w:val="Hyperlink"/>
                <w:noProof/>
                <w:lang w:eastAsia="zh-CN"/>
              </w:rPr>
              <w:t>11.2.2.</w:t>
            </w:r>
            <w:r w:rsidR="006348A0">
              <w:rPr>
                <w:rFonts w:eastAsiaTheme="minorEastAsia"/>
                <w:noProof/>
                <w:lang w:val="en-US"/>
              </w:rPr>
              <w:tab/>
            </w:r>
            <w:r w:rsidR="006348A0" w:rsidRPr="00BE01AF">
              <w:rPr>
                <w:rStyle w:val="Hyperlink"/>
                <w:noProof/>
                <w:lang w:eastAsia="zh-CN"/>
              </w:rPr>
              <w:t>Women at Fitness Club Image</w:t>
            </w:r>
            <w:r w:rsidR="006348A0">
              <w:rPr>
                <w:noProof/>
                <w:webHidden/>
              </w:rPr>
              <w:tab/>
            </w:r>
            <w:r>
              <w:rPr>
                <w:noProof/>
                <w:webHidden/>
              </w:rPr>
              <w:fldChar w:fldCharType="begin"/>
            </w:r>
            <w:r w:rsidR="006348A0">
              <w:rPr>
                <w:noProof/>
                <w:webHidden/>
              </w:rPr>
              <w:instrText xml:space="preserve"> PAGEREF _Toc260920803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CD2427">
          <w:pPr>
            <w:pStyle w:val="TOC2"/>
            <w:tabs>
              <w:tab w:val="left" w:pos="1100"/>
              <w:tab w:val="right" w:leader="dot" w:pos="9016"/>
            </w:tabs>
            <w:rPr>
              <w:rFonts w:eastAsiaTheme="minorEastAsia"/>
              <w:noProof/>
              <w:lang w:val="en-US"/>
            </w:rPr>
          </w:pPr>
          <w:hyperlink w:anchor="_Toc260920804" w:history="1">
            <w:r w:rsidR="006348A0" w:rsidRPr="00BE01AF">
              <w:rPr>
                <w:rStyle w:val="Hyperlink"/>
                <w:noProof/>
              </w:rPr>
              <w:t>11.3.</w:t>
            </w:r>
            <w:r w:rsidR="006348A0">
              <w:rPr>
                <w:rFonts w:eastAsiaTheme="minorEastAsia"/>
                <w:noProof/>
                <w:lang w:val="en-US"/>
              </w:rPr>
              <w:tab/>
            </w:r>
            <w:r w:rsidR="006348A0" w:rsidRPr="00BE01AF">
              <w:rPr>
                <w:rStyle w:val="Hyperlink"/>
                <w:noProof/>
              </w:rPr>
              <w:t>Class Documentation</w:t>
            </w:r>
            <w:r w:rsidR="006348A0">
              <w:rPr>
                <w:noProof/>
                <w:webHidden/>
              </w:rPr>
              <w:tab/>
            </w:r>
            <w:r>
              <w:rPr>
                <w:noProof/>
                <w:webHidden/>
              </w:rPr>
              <w:fldChar w:fldCharType="begin"/>
            </w:r>
            <w:r w:rsidR="006348A0">
              <w:rPr>
                <w:noProof/>
                <w:webHidden/>
              </w:rPr>
              <w:instrText xml:space="preserve"> PAGEREF _Toc260920804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CD2427">
          <w:pPr>
            <w:pStyle w:val="TOC2"/>
            <w:tabs>
              <w:tab w:val="left" w:pos="1100"/>
              <w:tab w:val="right" w:leader="dot" w:pos="9016"/>
            </w:tabs>
            <w:rPr>
              <w:rFonts w:eastAsiaTheme="minorEastAsia"/>
              <w:noProof/>
              <w:lang w:val="en-US"/>
            </w:rPr>
          </w:pPr>
          <w:hyperlink w:anchor="_Toc260920805" w:history="1">
            <w:r w:rsidR="006348A0" w:rsidRPr="00BE01AF">
              <w:rPr>
                <w:rStyle w:val="Hyperlink"/>
                <w:noProof/>
              </w:rPr>
              <w:t>11.4.</w:t>
            </w:r>
            <w:r w:rsidR="006348A0">
              <w:rPr>
                <w:rFonts w:eastAsiaTheme="minorEastAsia"/>
                <w:noProof/>
                <w:lang w:val="en-US"/>
              </w:rPr>
              <w:tab/>
            </w:r>
            <w:r w:rsidR="006348A0" w:rsidRPr="00BE01AF">
              <w:rPr>
                <w:rStyle w:val="Hyperlink"/>
                <w:noProof/>
              </w:rPr>
              <w:t>Initial interface designs</w:t>
            </w:r>
            <w:r w:rsidR="006348A0">
              <w:rPr>
                <w:noProof/>
                <w:webHidden/>
              </w:rPr>
              <w:tab/>
            </w:r>
            <w:r>
              <w:rPr>
                <w:noProof/>
                <w:webHidden/>
              </w:rPr>
              <w:fldChar w:fldCharType="begin"/>
            </w:r>
            <w:r w:rsidR="006348A0">
              <w:rPr>
                <w:noProof/>
                <w:webHidden/>
              </w:rPr>
              <w:instrText xml:space="preserve"> PAGEREF _Toc260920805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CD2427">
          <w:pPr>
            <w:pStyle w:val="TOC2"/>
            <w:tabs>
              <w:tab w:val="left" w:pos="1100"/>
              <w:tab w:val="right" w:leader="dot" w:pos="9016"/>
            </w:tabs>
            <w:rPr>
              <w:rFonts w:eastAsiaTheme="minorEastAsia"/>
              <w:noProof/>
              <w:lang w:val="en-US"/>
            </w:rPr>
          </w:pPr>
          <w:hyperlink w:anchor="_Toc260920806" w:history="1">
            <w:r w:rsidR="006348A0" w:rsidRPr="00BE01AF">
              <w:rPr>
                <w:rStyle w:val="Hyperlink"/>
                <w:noProof/>
              </w:rPr>
              <w:t>11.5.</w:t>
            </w:r>
            <w:r w:rsidR="006348A0">
              <w:rPr>
                <w:rFonts w:eastAsiaTheme="minorEastAsia"/>
                <w:noProof/>
                <w:lang w:val="en-US"/>
              </w:rPr>
              <w:tab/>
            </w:r>
            <w:r w:rsidR="006348A0" w:rsidRPr="00BE01AF">
              <w:rPr>
                <w:rStyle w:val="Hyperlink"/>
                <w:noProof/>
              </w:rPr>
              <w:t>Course Logbook</w:t>
            </w:r>
            <w:r w:rsidR="006348A0">
              <w:rPr>
                <w:noProof/>
                <w:webHidden/>
              </w:rPr>
              <w:tab/>
            </w:r>
            <w:r>
              <w:rPr>
                <w:noProof/>
                <w:webHidden/>
              </w:rPr>
              <w:fldChar w:fldCharType="begin"/>
            </w:r>
            <w:r w:rsidR="006348A0">
              <w:rPr>
                <w:noProof/>
                <w:webHidden/>
              </w:rPr>
              <w:instrText xml:space="preserve"> PAGEREF _Toc260920806 \h </w:instrText>
            </w:r>
            <w:r>
              <w:rPr>
                <w:noProof/>
                <w:webHidden/>
              </w:rPr>
            </w:r>
            <w:r>
              <w:rPr>
                <w:noProof/>
                <w:webHidden/>
              </w:rPr>
              <w:fldChar w:fldCharType="separate"/>
            </w:r>
            <w:r w:rsidR="006348A0">
              <w:rPr>
                <w:noProof/>
                <w:webHidden/>
              </w:rPr>
              <w:t>132</w:t>
            </w:r>
            <w:r>
              <w:rPr>
                <w:noProof/>
                <w:webHidden/>
              </w:rPr>
              <w:fldChar w:fldCharType="end"/>
            </w:r>
          </w:hyperlink>
        </w:p>
        <w:p w:rsidR="002A760D" w:rsidRPr="00E35C9E" w:rsidRDefault="00CD2427" w:rsidP="00E35C9E">
          <w:pPr>
            <w:pStyle w:val="TOC3"/>
            <w:tabs>
              <w:tab w:val="left" w:pos="1320"/>
              <w:tab w:val="right" w:leader="dot" w:pos="9016"/>
            </w:tabs>
          </w:pPr>
          <w:r>
            <w:fldChar w:fldCharType="end"/>
          </w:r>
        </w:p>
      </w:sdtContent>
    </w:sdt>
    <w:p w:rsidR="001211B1" w:rsidRDefault="001211B1" w:rsidP="00542EEA">
      <w:pPr>
        <w:pStyle w:val="Heading1"/>
        <w:pageBreakBefore/>
        <w:numPr>
          <w:ilvl w:val="0"/>
          <w:numId w:val="7"/>
        </w:numPr>
        <w:spacing w:before="0"/>
      </w:pPr>
      <w:bookmarkStart w:id="1" w:name="_Toc260920728"/>
      <w:r w:rsidRPr="00A45C4A">
        <w:lastRenderedPageBreak/>
        <w:t>Current System</w:t>
      </w:r>
      <w:bookmarkEnd w:id="1"/>
    </w:p>
    <w:p w:rsidR="006A1575" w:rsidRDefault="006A1575" w:rsidP="006A1575">
      <w:pPr>
        <w:pStyle w:val="Heading2"/>
        <w:numPr>
          <w:ilvl w:val="1"/>
          <w:numId w:val="7"/>
        </w:numPr>
      </w:pPr>
      <w:bookmarkStart w:id="2" w:name="_Toc260920729"/>
      <w:r>
        <w:t>Interview</w:t>
      </w:r>
      <w:bookmarkEnd w:id="2"/>
    </w:p>
    <w:p w:rsidR="00692B48" w:rsidRPr="000A43FB" w:rsidRDefault="00692B48" w:rsidP="00071EF4">
      <w:pPr>
        <w:rPr>
          <w:b/>
        </w:rPr>
      </w:pPr>
      <w:r w:rsidRPr="000A43FB">
        <w:rPr>
          <w:b/>
        </w:rPr>
        <w:t>1. Do they use any software solution currently?</w:t>
      </w:r>
    </w:p>
    <w:p w:rsidR="00692B48" w:rsidRDefault="00692B48" w:rsidP="00071EF4">
      <w:r>
        <w:t xml:space="preserve">No. But they keep the member details in a </w:t>
      </w:r>
      <w:r w:rsidR="00363CEF">
        <w:t>single</w:t>
      </w:r>
      <w:r>
        <w:t xml:space="preserve"> access 2003 tale.</w:t>
      </w:r>
    </w:p>
    <w:p w:rsidR="000A43FB" w:rsidRDefault="00692B48" w:rsidP="00692B48">
      <w:r>
        <w:t>Everything else is booked manually.</w:t>
      </w:r>
    </w:p>
    <w:p w:rsidR="00692B48" w:rsidRPr="000A43FB" w:rsidRDefault="00692B48" w:rsidP="00071EF4">
      <w:pPr>
        <w:rPr>
          <w:b/>
        </w:rPr>
      </w:pPr>
      <w:r w:rsidRPr="000A43FB">
        <w:rPr>
          <w:b/>
        </w:rPr>
        <w:t>2. What kind of information handled/received by staff interactions during work?:</w:t>
      </w:r>
    </w:p>
    <w:p w:rsidR="00692B48" w:rsidRDefault="00692B48" w:rsidP="00071EF4">
      <w:pPr>
        <w:pStyle w:val="ListParagraph"/>
        <w:numPr>
          <w:ilvl w:val="0"/>
          <w:numId w:val="2"/>
        </w:numPr>
      </w:pPr>
      <w:r>
        <w:t>Induction booking in manual folder</w:t>
      </w:r>
    </w:p>
    <w:p w:rsidR="00692B48" w:rsidRDefault="00692B48" w:rsidP="00692B48">
      <w:pPr>
        <w:pStyle w:val="ListParagraph"/>
        <w:numPr>
          <w:ilvl w:val="0"/>
          <w:numId w:val="2"/>
        </w:numPr>
      </w:pPr>
      <w:r>
        <w:t>He also said member data input happens always after actual induction, because it initiates the card access process</w:t>
      </w:r>
    </w:p>
    <w:p w:rsidR="00692B48" w:rsidRDefault="00692B48" w:rsidP="00692B48">
      <w:pPr>
        <w:pStyle w:val="ListParagraph"/>
        <w:numPr>
          <w:ilvl w:val="0"/>
          <w:numId w:val="2"/>
        </w:numPr>
      </w:pPr>
      <w:r>
        <w:t>Class booking requests</w:t>
      </w:r>
    </w:p>
    <w:p w:rsidR="00692B48" w:rsidRDefault="00692B48" w:rsidP="00692B48">
      <w:pPr>
        <w:pStyle w:val="ListParagraph"/>
        <w:numPr>
          <w:ilvl w:val="0"/>
          <w:numId w:val="2"/>
        </w:numPr>
      </w:pPr>
      <w:r>
        <w:t>Trainer booking requests</w:t>
      </w:r>
    </w:p>
    <w:p w:rsidR="00692B48" w:rsidRDefault="00692B48" w:rsidP="00692B48">
      <w:pPr>
        <w:pStyle w:val="ListParagraph"/>
        <w:numPr>
          <w:ilvl w:val="0"/>
          <w:numId w:val="2"/>
        </w:numPr>
      </w:pPr>
      <w:r>
        <w:t>Trainer details</w:t>
      </w:r>
    </w:p>
    <w:p w:rsidR="000A43FB" w:rsidRDefault="00692B48" w:rsidP="000A43FB">
      <w:pPr>
        <w:pStyle w:val="ListParagraph"/>
        <w:numPr>
          <w:ilvl w:val="0"/>
          <w:numId w:val="2"/>
        </w:numPr>
      </w:pPr>
      <w:r>
        <w:t>Resource details (like minivan renting)</w:t>
      </w:r>
    </w:p>
    <w:p w:rsidR="00692B48" w:rsidRPr="000A43FB" w:rsidRDefault="00692B48" w:rsidP="00071EF4">
      <w:pPr>
        <w:rPr>
          <w:b/>
        </w:rPr>
      </w:pPr>
      <w:r w:rsidRPr="000A43FB">
        <w:rPr>
          <w:b/>
        </w:rPr>
        <w:t>3. What data do you record about members?</w:t>
      </w:r>
    </w:p>
    <w:p w:rsidR="00692B48" w:rsidRDefault="00692B48" w:rsidP="00692B48">
      <w:r>
        <w:t xml:space="preserve">- FirstName </w:t>
      </w:r>
      <w:r>
        <w:br/>
        <w:t xml:space="preserve">- LastName </w:t>
      </w:r>
      <w:r>
        <w:br/>
        <w:t xml:space="preserve">- SID </w:t>
      </w:r>
      <w:r>
        <w:br/>
        <w:t xml:space="preserve">- MembershipType (Student, Staff, Gym Member, SportsFederation, Gym + SportsFederation, Gym Alumni, Gym Shorterm, Gym SummerSchool, Community Monthly, Community PAYG) </w:t>
      </w:r>
      <w:r>
        <w:br/>
        <w:t xml:space="preserve">- Gender </w:t>
      </w:r>
      <w:r>
        <w:br/>
        <w:t xml:space="preserve">- Expire Date </w:t>
      </w:r>
      <w:r>
        <w:br/>
        <w:t xml:space="preserve">- Renewal (YES, NO) </w:t>
      </w:r>
      <w:r>
        <w:br/>
        <w:t xml:space="preserve">- Address </w:t>
      </w:r>
      <w:r>
        <w:br/>
        <w:t xml:space="preserve">- Email </w:t>
      </w:r>
      <w:r>
        <w:br/>
        <w:t xml:space="preserve">- Phone Number </w:t>
      </w:r>
      <w:r>
        <w:br/>
        <w:t xml:space="preserve">- Emergency Number </w:t>
      </w:r>
      <w:r>
        <w:br/>
        <w:t xml:space="preserve">- Nationality </w:t>
      </w:r>
      <w:r>
        <w:br/>
        <w:t xml:space="preserve">- Receipt Number </w:t>
      </w:r>
      <w:r>
        <w:br/>
        <w:t xml:space="preserve">- Money Taken (initials of the person who took the money) </w:t>
      </w:r>
      <w:r>
        <w:br/>
        <w:t>- Club (if applicable)</w:t>
      </w:r>
    </w:p>
    <w:p w:rsidR="00692B48" w:rsidRPr="000A43FB" w:rsidRDefault="00692B48" w:rsidP="00071EF4">
      <w:pPr>
        <w:rPr>
          <w:b/>
        </w:rPr>
      </w:pPr>
      <w:r w:rsidRPr="000A43FB">
        <w:rPr>
          <w:b/>
        </w:rPr>
        <w:t>4. What data do you record about trainers?</w:t>
      </w:r>
    </w:p>
    <w:p w:rsidR="000A43FB" w:rsidRDefault="00692B48" w:rsidP="000A43FB">
      <w:r>
        <w:t>-name</w:t>
      </w:r>
      <w:r>
        <w:br/>
        <w:t>-Date of birth</w:t>
      </w:r>
      <w:r>
        <w:br/>
        <w:t>-qualifications (what classes can they do)</w:t>
      </w:r>
      <w:r>
        <w:br/>
        <w:t>-inductioning (yes/no)</w:t>
      </w:r>
      <w:r>
        <w:br/>
        <w:t>-personal training (yes/no)</w:t>
      </w:r>
    </w:p>
    <w:p w:rsidR="00692B48" w:rsidRPr="000A43FB" w:rsidRDefault="00692B48" w:rsidP="00071EF4">
      <w:pPr>
        <w:rPr>
          <w:b/>
        </w:rPr>
      </w:pPr>
      <w:r w:rsidRPr="000A43FB">
        <w:rPr>
          <w:b/>
        </w:rPr>
        <w:t>5. What are the gym business hours (when is it open for member access)</w:t>
      </w:r>
    </w:p>
    <w:p w:rsidR="00692B48" w:rsidRDefault="00692B48" w:rsidP="000A43FB">
      <w:r>
        <w:t>8am-10pm</w:t>
      </w:r>
    </w:p>
    <w:p w:rsidR="00692B48" w:rsidRPr="000A43FB" w:rsidRDefault="00692B48" w:rsidP="000A0D21">
      <w:pPr>
        <w:rPr>
          <w:b/>
        </w:rPr>
      </w:pPr>
      <w:r w:rsidRPr="000A43FB">
        <w:rPr>
          <w:b/>
        </w:rPr>
        <w:t>6. What are the shift and lunch times?</w:t>
      </w:r>
    </w:p>
    <w:p w:rsidR="00692B48" w:rsidRDefault="00692B48" w:rsidP="000A0D21">
      <w:r>
        <w:t xml:space="preserve">- Shifts work from: </w:t>
      </w:r>
      <w:r>
        <w:br/>
        <w:t>- Early shift: 7:30 till 2:30/3:</w:t>
      </w:r>
      <w:r w:rsidR="000A43FB">
        <w:t xml:space="preserve">30 </w:t>
      </w:r>
      <w:r w:rsidR="000A43FB">
        <w:br/>
        <w:t xml:space="preserve">- Late shift: 1pm till 8pm </w:t>
      </w:r>
      <w:r>
        <w:br/>
        <w:t>Lunch time: 1pm till 1:30pm</w:t>
      </w:r>
      <w:r w:rsidR="001211B1">
        <w:br/>
      </w:r>
    </w:p>
    <w:p w:rsidR="006A1575" w:rsidRDefault="006A1575" w:rsidP="00542EEA">
      <w:pPr>
        <w:pStyle w:val="Heading2"/>
        <w:pageBreakBefore/>
        <w:numPr>
          <w:ilvl w:val="1"/>
          <w:numId w:val="7"/>
        </w:numPr>
      </w:pPr>
      <w:bookmarkStart w:id="3" w:name="_Toc260920730"/>
      <w:r>
        <w:lastRenderedPageBreak/>
        <w:t>Floor plan</w:t>
      </w:r>
      <w:bookmarkEnd w:id="3"/>
    </w:p>
    <w:p w:rsidR="00A45C4A" w:rsidRDefault="00A45C4A" w:rsidP="006A1575"/>
    <w:p w:rsidR="00692B48" w:rsidRDefault="00CD2427" w:rsidP="00692B48">
      <w:pPr>
        <w:rPr>
          <w:u w:val="single"/>
        </w:rPr>
      </w:pPr>
      <w:r>
        <w:rPr>
          <w:noProof/>
          <w:u w:val="single"/>
          <w:lang w:val="en-US" w:eastAsia="zh-TW"/>
        </w:rPr>
        <w:pict>
          <v:shape id="_x0000_s1465" type="#_x0000_t202" style="position:absolute;margin-left:2.65pt;margin-top:442.25pt;width:273.5pt;height:51.85pt;z-index:251829248;mso-width-relative:margin;mso-height-relative:margin" filled="f" stroked="f">
            <v:textbox>
              <w:txbxContent>
                <w:p w:rsidR="006348A0" w:rsidRPr="000A43FB" w:rsidRDefault="006348A0">
                  <w:pPr>
                    <w:rPr>
                      <w:b/>
                    </w:rPr>
                  </w:pPr>
                  <w:r>
                    <w:rPr>
                      <w:b/>
                    </w:rPr>
                    <w:t>Gym Floor Plan 1.1</w:t>
                  </w:r>
                </w:p>
              </w:txbxContent>
            </v:textbox>
          </v:shape>
        </w:pict>
      </w:r>
      <w:r w:rsidR="00E71AD6">
        <w:object w:dxaOrig="15850" w:dyaOrig="161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35pt;height:468pt" o:ole="">
            <v:imagedata r:id="rId8" o:title=""/>
          </v:shape>
          <o:OLEObject Type="Embed" ProgID="Visio.Drawing.11" ShapeID="_x0000_i1025" DrawAspect="Content" ObjectID="_1334704778" r:id="rId9"/>
        </w:object>
      </w:r>
      <w:r w:rsidR="00692B48">
        <w:rPr>
          <w:u w:val="single"/>
        </w:rPr>
        <w:br w:type="page"/>
      </w:r>
    </w:p>
    <w:p w:rsidR="00EE72BE" w:rsidRPr="00A45C4A" w:rsidRDefault="001211B1" w:rsidP="00542EEA">
      <w:pPr>
        <w:pStyle w:val="Heading2"/>
        <w:pageBreakBefore/>
        <w:numPr>
          <w:ilvl w:val="1"/>
          <w:numId w:val="9"/>
        </w:numPr>
      </w:pPr>
      <w:bookmarkStart w:id="4" w:name="_Toc260920731"/>
      <w:r>
        <w:lastRenderedPageBreak/>
        <w:t>Scenario</w:t>
      </w:r>
      <w:bookmarkEnd w:id="4"/>
    </w:p>
    <w:p w:rsidR="00A97F7C" w:rsidRDefault="00CD2427">
      <w:r w:rsidRPr="00CD2427">
        <w:rPr>
          <w:noProof/>
          <w:lang w:eastAsia="en-GB"/>
        </w:rPr>
        <w:pict>
          <v:shapetype id="_x0000_t32" coordsize="21600,21600" o:spt="32" o:oned="t" path="m,l21600,21600e" filled="f">
            <v:path arrowok="t" fillok="f" o:connecttype="none"/>
            <o:lock v:ext="edit" shapetype="t"/>
          </v:shapetype>
          <v:shape id="_x0000_s1046" type="#_x0000_t32" style="position:absolute;margin-left:190.9pt;margin-top:29.9pt;width:17.15pt;height:70.8pt;flip:x y;z-index:251677696" o:connectortype="straight"/>
        </w:pict>
      </w:r>
      <w:r w:rsidRPr="00CD2427">
        <w:rPr>
          <w:noProof/>
          <w:lang w:eastAsia="en-GB"/>
        </w:rPr>
        <w:pict>
          <v:shape id="_x0000_s1045" type="#_x0000_t32" style="position:absolute;margin-left:227.95pt;margin-top:43.9pt;width:52.6pt;height:54.6pt;flip:y;z-index:251676672" o:connectortype="straight"/>
        </w:pict>
      </w:r>
      <w:r w:rsidRPr="00CD2427">
        <w:rPr>
          <w:noProof/>
          <w:lang w:eastAsia="en-GB"/>
        </w:rPr>
        <w:pict>
          <v:shape id="_x0000_s1044" type="#_x0000_t32" style="position:absolute;margin-left:242.2pt;margin-top:91pt;width:86.35pt;height:15.9pt;flip:y;z-index:251675648" o:connectortype="straight"/>
        </w:pict>
      </w:r>
      <w:r w:rsidRPr="00CD2427">
        <w:rPr>
          <w:noProof/>
          <w:lang w:eastAsia="en-GB"/>
        </w:rPr>
        <w:pict>
          <v:shape id="_x0000_s1043" type="#_x0000_t32" style="position:absolute;margin-left:242.2pt;margin-top:131.7pt;width:74.95pt;height:31.75pt;z-index:251674624" o:connectortype="straight"/>
        </w:pict>
      </w:r>
      <w:r w:rsidRPr="00CD2427">
        <w:rPr>
          <w:noProof/>
          <w:lang w:eastAsia="en-GB"/>
        </w:rPr>
        <w:pict>
          <v:shape id="_x0000_s1042" type="#_x0000_t32" style="position:absolute;margin-left:339.7pt;margin-top:172.25pt;width:36.65pt;height:34.9pt;flip:x y;z-index:251673600" o:connectortype="straight"/>
        </w:pict>
      </w:r>
      <w:r w:rsidRPr="00CD2427">
        <w:rPr>
          <w:noProof/>
          <w:lang w:eastAsia="en-GB"/>
        </w:rPr>
        <w:pict>
          <v:shape id="_x0000_s1041" type="#_x0000_t32" style="position:absolute;margin-left:288.9pt;margin-top:172.25pt;width:45.05pt;height:40.65pt;flip:y;z-index:251672576" o:connectortype="straight"/>
        </w:pict>
      </w:r>
      <w:r w:rsidRPr="00CD2427">
        <w:rPr>
          <w:noProof/>
          <w:lang w:eastAsia="en-GB"/>
        </w:rPr>
        <w:pict>
          <v:shape id="_x0000_s1040" type="#_x0000_t32" style="position:absolute;margin-left:143.1pt;margin-top:135.15pt;width:36.7pt;height:74.3pt;flip:y;z-index:251671552" o:connectortype="straight"/>
        </w:pict>
      </w:r>
      <w:r w:rsidRPr="00CD2427">
        <w:rPr>
          <w:noProof/>
          <w:lang w:eastAsia="en-GB"/>
        </w:rPr>
        <w:pict>
          <v:shape id="_x0000_s1039" type="#_x0000_t32" style="position:absolute;margin-left:86.95pt;margin-top:124.4pt;width:80.45pt;height:14.9pt;flip:y;z-index:251670528" o:connectortype="straight"/>
        </w:pict>
      </w:r>
      <w:r w:rsidRPr="00CD2427">
        <w:rPr>
          <w:noProof/>
          <w:lang w:eastAsia="en-GB"/>
        </w:rPr>
        <w:pict>
          <v:shape id="_x0000_s1038" type="#_x0000_t32" style="position:absolute;margin-left:101pt;margin-top:65.45pt;width:71.05pt;height:43.95pt;z-index:251669504" o:connectortype="straight"/>
        </w:pict>
      </w:r>
      <w:r w:rsidRPr="00CD2427">
        <w:rPr>
          <w:noProof/>
          <w:lang w:eastAsia="en-GB"/>
        </w:rPr>
        <w:pict>
          <v:shape id="_x0000_s1035" type="#_x0000_t202" style="position:absolute;margin-left:242.2pt;margin-top:209.45pt;width:81.35pt;height:54.2pt;z-index:251666432" filled="f" stroked="f">
            <v:textbox style="mso-next-textbox:#_x0000_s1035">
              <w:txbxContent>
                <w:p w:rsidR="006348A0" w:rsidRDefault="006348A0" w:rsidP="00A97F7C">
                  <w:pPr>
                    <w:jc w:val="center"/>
                  </w:pPr>
                  <w:r>
                    <w:t>Classes run up to 3 times a week</w:t>
                  </w:r>
                </w:p>
              </w:txbxContent>
            </v:textbox>
          </v:shape>
        </w:pict>
      </w:r>
      <w:r w:rsidRPr="00CD2427">
        <w:rPr>
          <w:noProof/>
          <w:lang w:eastAsia="en-GB"/>
        </w:rPr>
        <w:pict>
          <v:shape id="_x0000_s1034" type="#_x0000_t202" style="position:absolute;margin-left:344.25pt;margin-top:203.85pt;width:72.9pt;height:20.55pt;z-index:251665408" filled="f" stroked="f">
            <v:textbox style="mso-next-textbox:#_x0000_s1034">
              <w:txbxContent>
                <w:p w:rsidR="006348A0" w:rsidRDefault="006348A0">
                  <w:r>
                    <w:t>&amp; Machines</w:t>
                  </w:r>
                </w:p>
              </w:txbxContent>
            </v:textbox>
          </v:shape>
        </w:pict>
      </w:r>
      <w:r w:rsidRPr="00CD2427">
        <w:rPr>
          <w:noProof/>
          <w:lang w:eastAsia="en-GB"/>
        </w:rPr>
        <w:pict>
          <v:shape id="_x0000_s1032" type="#_x0000_t202" style="position:absolute;margin-left:312.35pt;margin-top:155.25pt;width:72.9pt;height:28.05pt;z-index:251663360" filled="f" stroked="f">
            <v:textbox style="mso-next-textbox:#_x0000_s1032">
              <w:txbxContent>
                <w:p w:rsidR="006348A0" w:rsidRDefault="006348A0">
                  <w:r>
                    <w:t>10 Classes</w:t>
                  </w:r>
                </w:p>
              </w:txbxContent>
            </v:textbox>
          </v:shape>
        </w:pict>
      </w:r>
      <w:r w:rsidRPr="00CD2427">
        <w:rPr>
          <w:noProof/>
          <w:lang w:eastAsia="en-GB"/>
        </w:rPr>
        <w:pict>
          <v:shape id="_x0000_s1036" type="#_x0000_t202" style="position:absolute;margin-left:109.45pt;margin-top:209.45pt;width:72.9pt;height:20.55pt;z-index:251667456" filled="f" stroked="f">
            <v:textbox style="mso-next-textbox:#_x0000_s1036">
              <w:txbxContent>
                <w:p w:rsidR="006348A0" w:rsidRDefault="006348A0">
                  <w:r>
                    <w:t>Inductions</w:t>
                  </w:r>
                </w:p>
              </w:txbxContent>
            </v:textbox>
          </v:shape>
        </w:pict>
      </w:r>
      <w:r w:rsidRPr="00CD2427">
        <w:rPr>
          <w:noProof/>
          <w:lang w:eastAsia="en-GB"/>
        </w:rPr>
        <w:pict>
          <v:shape id="_x0000_s1028" type="#_x0000_t202" style="position:absolute;margin-left:58.9pt;margin-top:43.9pt;width:84.2pt;height:21.55pt;z-index:251659264" filled="f" stroked="f">
            <v:textbox style="mso-next-textbox:#_x0000_s1028">
              <w:txbxContent>
                <w:p w:rsidR="006348A0" w:rsidRDefault="006348A0">
                  <w:r>
                    <w:t>2 Managers</w:t>
                  </w:r>
                </w:p>
              </w:txbxContent>
            </v:textbox>
          </v:shape>
        </w:pict>
      </w:r>
      <w:r w:rsidRPr="00CD2427">
        <w:rPr>
          <w:noProof/>
          <w:lang w:eastAsia="en-GB"/>
        </w:rPr>
        <w:pict>
          <v:shape id="_x0000_s1037" type="#_x0000_t202" style="position:absolute;margin-left:28.1pt;margin-top:124.4pt;width:72.9pt;height:42.05pt;z-index:251668480" filled="f" stroked="f">
            <v:textbox style="mso-next-textbox:#_x0000_s1037">
              <w:txbxContent>
                <w:p w:rsidR="006348A0" w:rsidRDefault="006348A0">
                  <w:r>
                    <w:t>Customer Payments</w:t>
                  </w:r>
                </w:p>
              </w:txbxContent>
            </v:textbox>
          </v:shape>
        </w:pict>
      </w:r>
      <w:r w:rsidRPr="00CD2427">
        <w:rPr>
          <w:noProof/>
          <w:lang w:eastAsia="en-GB"/>
        </w:rPr>
        <w:pict>
          <v:shape id="_x0000_s1031" type="#_x0000_t202" style="position:absolute;margin-left:323.55pt;margin-top:81.35pt;width:82.35pt;height:28.05pt;z-index:251662336" filled="f" stroked="f">
            <v:textbox style="mso-next-textbox:#_x0000_s1031">
              <w:txbxContent>
                <w:p w:rsidR="006348A0" w:rsidRDefault="006348A0">
                  <w:r>
                    <w:t>200 Members</w:t>
                  </w:r>
                </w:p>
              </w:txbxContent>
            </v:textbox>
          </v:shape>
        </w:pict>
      </w:r>
      <w:r w:rsidRPr="00CD2427">
        <w:rPr>
          <w:noProof/>
          <w:lang w:eastAsia="en-GB"/>
        </w:rPr>
        <w:pict>
          <v:shape id="_x0000_s1030" type="#_x0000_t202" style="position:absolute;margin-left:242.2pt;margin-top:29.9pt;width:119.75pt;height:28.05pt;z-index:251661312" filled="f" stroked="f">
            <v:textbox style="mso-next-textbox:#_x0000_s1030">
              <w:txbxContent>
                <w:p w:rsidR="006348A0" w:rsidRDefault="006348A0">
                  <w:r>
                    <w:t>15 Fitness Instructors</w:t>
                  </w:r>
                </w:p>
              </w:txbxContent>
            </v:textbox>
          </v:shape>
        </w:pict>
      </w:r>
      <w:r w:rsidRPr="00CD2427">
        <w:rPr>
          <w:noProof/>
          <w:lang w:eastAsia="en-GB"/>
        </w:rPr>
        <w:pict>
          <v:shape id="_x0000_s1029" type="#_x0000_t202" style="position:absolute;margin-left:148.65pt;margin-top:15.85pt;width:84.2pt;height:21.55pt;z-index:251660288" filled="f" stroked="f">
            <v:textbox style="mso-next-textbox:#_x0000_s1029">
              <w:txbxContent>
                <w:p w:rsidR="006348A0" w:rsidRDefault="006348A0">
                  <w:r>
                    <w:t>2 Receptionists</w:t>
                  </w:r>
                </w:p>
              </w:txbxContent>
            </v:textbox>
          </v:shape>
        </w:pict>
      </w:r>
      <w:r w:rsidRPr="00CD2427">
        <w:rPr>
          <w:noProof/>
          <w:lang w:eastAsia="en-GB"/>
        </w:rPr>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_x0000_s1027" type="#_x0000_t71" style="position:absolute;margin-left:148.65pt;margin-top:76.65pt;width:119.7pt;height:89.8pt;z-index:251658240">
            <v:textbox style="mso-next-textbox:#_x0000_s1027">
              <w:txbxContent>
                <w:p w:rsidR="006348A0" w:rsidRDefault="006348A0" w:rsidP="00A97F7C">
                  <w:pPr>
                    <w:jc w:val="center"/>
                  </w:pPr>
                  <w:r>
                    <w:t>Current System</w:t>
                  </w:r>
                </w:p>
              </w:txbxContent>
            </v:textbox>
          </v:shape>
        </w:pict>
      </w:r>
    </w:p>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9962BD" w:rsidRDefault="009962BD"/>
    <w:p w:rsidR="009962BD" w:rsidRDefault="009962BD"/>
    <w:p w:rsidR="009962BD" w:rsidRDefault="009962BD"/>
    <w:p w:rsidR="009962BD" w:rsidRDefault="009962BD"/>
    <w:p w:rsidR="009962BD" w:rsidRDefault="009962BD"/>
    <w:p w:rsidR="009962BD" w:rsidRDefault="009962BD"/>
    <w:p w:rsidR="005B025F" w:rsidRDefault="00020373">
      <w:r>
        <w:t>Tr</w:t>
      </w:r>
      <w:r w:rsidR="004838C0">
        <w:t>e</w:t>
      </w:r>
      <w:r>
        <w:t xml:space="preserve">es leisure centre &amp; gym is </w:t>
      </w:r>
      <w:r w:rsidR="004838C0">
        <w:t>independently</w:t>
      </w:r>
      <w:r w:rsidR="005128E6">
        <w:t xml:space="preserve"> </w:t>
      </w:r>
      <w:r>
        <w:t xml:space="preserve">run and has no current </w:t>
      </w:r>
      <w:r w:rsidR="004838C0">
        <w:t>electronic</w:t>
      </w:r>
      <w:r>
        <w:t xml:space="preserve"> system for recording time tables, memberships or payment. There is an access database simple containing membership contact details but everything else is </w:t>
      </w:r>
      <w:r w:rsidR="004838C0">
        <w:t>recorded</w:t>
      </w:r>
      <w:r>
        <w:t xml:space="preserve"> by hand and kept on paper. </w:t>
      </w:r>
      <w:r w:rsidR="005128E6">
        <w:t xml:space="preserve">The staff books the inductions manually in an appointment book. </w:t>
      </w:r>
      <w:r>
        <w:t xml:space="preserve">There are 2 managers, 2 </w:t>
      </w:r>
      <w:r w:rsidR="004838C0">
        <w:t>receptionists</w:t>
      </w:r>
      <w:r>
        <w:t xml:space="preserve"> and 15 other members of staff, all the contact details and any other information is all stored on paper in the manager office. The gym has fitness machine which can be used by all of gym </w:t>
      </w:r>
      <w:r w:rsidR="004838C0">
        <w:t>members,</w:t>
      </w:r>
      <w:r>
        <w:t xml:space="preserve"> however a member can also book a personal trainer for 2 hour blocks </w:t>
      </w:r>
      <w:r w:rsidR="004838C0">
        <w:t>throughout</w:t>
      </w:r>
      <w:r>
        <w:t xml:space="preserve"> the day. The leisure </w:t>
      </w:r>
      <w:r w:rsidR="004838C0">
        <w:t>centre</w:t>
      </w:r>
      <w:r>
        <w:t xml:space="preserve"> also </w:t>
      </w:r>
      <w:r w:rsidR="004838C0">
        <w:t>offers</w:t>
      </w:r>
      <w:r>
        <w:t xml:space="preserve"> 10 other classes including yoga, spinning class and aerobics, a lot of the classes take</w:t>
      </w:r>
      <w:r w:rsidR="004838C0">
        <w:t xml:space="preserve"> place up to 3 times a week to meet the demand of the sym members. Each class can only have a certain number of members; each member can book themselves on a class however a certain number of spaces are always left empty to allow for </w:t>
      </w:r>
      <w:r w:rsidR="00730101">
        <w:t>walk-in’s</w:t>
      </w:r>
      <w:r w:rsidR="004838C0">
        <w:t>. If a member wishes to attend any of the classes or book a personal trainer they either phone the reception desk to arrange times or physically visit the gym.</w:t>
      </w:r>
      <w:r w:rsidR="005128E6">
        <w:t xml:space="preserve"> At present the record of payment is all on paper and the only information recorded is the initials of receiving staff.</w:t>
      </w:r>
    </w:p>
    <w:p w:rsidR="005128E6" w:rsidRDefault="005128E6">
      <w:r>
        <w:t>The trainers are employed specifically for the time constraints of the classes, therefore the system needs not to care about individual trainer availability as they sort out between each, if there is more than one trainer for a class.</w:t>
      </w:r>
    </w:p>
    <w:p w:rsidR="005128E6" w:rsidRDefault="005128E6" w:rsidP="005128E6">
      <w:r>
        <w:t>Currently there are no access rights at all, anyone can start up the access database and modify any data or write anything into the manual records. We also propose at least three user access level: manager, staff and customer (for booking class over internet).</w:t>
      </w:r>
    </w:p>
    <w:p w:rsidR="005128E6" w:rsidRPr="00D94DF3" w:rsidRDefault="005B025F" w:rsidP="00D94DF3">
      <w:pPr>
        <w:sectPr w:rsidR="005128E6" w:rsidRPr="00D94DF3" w:rsidSect="001A778E">
          <w:headerReference w:type="default" r:id="rId10"/>
          <w:footerReference w:type="default" r:id="rId11"/>
          <w:pgSz w:w="11906" w:h="16838"/>
          <w:pgMar w:top="1134" w:right="1440" w:bottom="1440" w:left="1440" w:header="709" w:footer="709" w:gutter="0"/>
          <w:cols w:space="708"/>
          <w:titlePg/>
          <w:docGrid w:linePitch="360"/>
        </w:sectPr>
      </w:pPr>
      <w:r>
        <w:br w:type="page"/>
      </w:r>
    </w:p>
    <w:p w:rsidR="005128E6" w:rsidRPr="001211B1" w:rsidRDefault="00CD2427" w:rsidP="00542EEA">
      <w:pPr>
        <w:pStyle w:val="Heading2"/>
        <w:pageBreakBefore/>
        <w:numPr>
          <w:ilvl w:val="1"/>
          <w:numId w:val="9"/>
        </w:numPr>
      </w:pPr>
      <w:r w:rsidRPr="00CD2427">
        <w:rPr>
          <w:noProof/>
        </w:rPr>
        <w:lastRenderedPageBreak/>
        <w:pict>
          <v:line id="_x0000_s1149" style="position:absolute;left:0;text-align:left;flip:x;z-index:251767808" from="480.6pt,66.75pt" to="534.6pt,75.75pt"/>
        </w:pict>
      </w:r>
      <w:r w:rsidRPr="00CD2427">
        <w:rPr>
          <w:noProof/>
        </w:rPr>
        <w:pict>
          <v:line id="_x0000_s1148" style="position:absolute;left:0;text-align:left;flip:x y;z-index:251766784" from="462.6pt,30.75pt" to="462.6pt,66.75pt"/>
        </w:pict>
      </w:r>
      <w:r w:rsidRPr="00CD2427">
        <w:rPr>
          <w:noProof/>
        </w:rPr>
        <w:pict>
          <v:line id="_x0000_s1147" style="position:absolute;left:0;text-align:left;flip:x y;z-index:251765760" from="399.6pt,84.75pt" to="435.6pt,84.75pt"/>
        </w:pict>
      </w:r>
      <w:r w:rsidRPr="00CD2427">
        <w:rPr>
          <w:noProof/>
        </w:rPr>
        <w:pict>
          <v:line id="_x0000_s1146" style="position:absolute;left:0;text-align:left;flip:x;z-index:251764736" from="147.6pt,84.75pt" to="192.6pt,93.75pt"/>
        </w:pict>
      </w:r>
      <w:r w:rsidRPr="00CD2427">
        <w:rPr>
          <w:noProof/>
        </w:rPr>
        <w:pict>
          <v:line id="_x0000_s1145" style="position:absolute;left:0;text-align:left;flip:y;z-index:251763712" from="219.6pt,39.75pt" to="228.6pt,75.75pt"/>
        </w:pict>
      </w:r>
      <w:r w:rsidRPr="00CD2427">
        <w:rPr>
          <w:noProof/>
        </w:rPr>
        <w:pict>
          <v:line id="_x0000_s1144" style="position:absolute;left:0;text-align:left;flip:x y;z-index:251762688" from="165.6pt,48.75pt" to="192.6pt,75.75pt"/>
        </w:pict>
      </w:r>
      <w:r w:rsidRPr="00CD2427">
        <w:rPr>
          <w:noProof/>
        </w:rPr>
        <w:pict>
          <v:line id="_x0000_s1143" style="position:absolute;left:0;text-align:left;flip:x y;z-index:251761664" from="102.6pt,246.75pt" to="111.6pt,257.55pt"/>
        </w:pict>
      </w:r>
      <w:r w:rsidRPr="00CD2427">
        <w:rPr>
          <w:noProof/>
        </w:rPr>
        <w:pict>
          <v:line id="_x0000_s1142" style="position:absolute;left:0;text-align:left;flip:y;z-index:251760640" from="101.1pt,273.75pt" to="111.6pt,295.5pt"/>
        </w:pict>
      </w:r>
      <w:r w:rsidRPr="00CD2427">
        <w:rPr>
          <w:noProof/>
        </w:rPr>
        <w:pict>
          <v:line id="_x0000_s1141" style="position:absolute;left:0;text-align:left;flip:x y;z-index:251759616" from="129.6pt,273.75pt" to="165.6pt,291.75pt"/>
        </w:pict>
      </w:r>
      <w:r w:rsidRPr="00CD2427">
        <w:rPr>
          <w:noProof/>
        </w:rPr>
        <w:pict>
          <v:line id="_x0000_s1140" style="position:absolute;left:0;text-align:left;flip:x;z-index:251758592" from="370.35pt,363.75pt" to="417.6pt,367.5pt"/>
        </w:pict>
      </w:r>
      <w:r w:rsidRPr="00CD2427">
        <w:rPr>
          <w:noProof/>
        </w:rPr>
        <w:pict>
          <v:shape id="_x0000_s1127" type="#_x0000_t202" style="position:absolute;left:0;text-align:left;margin-left:417.6pt;margin-top:354.75pt;width:63pt;height:18pt;z-index:251745280" stroked="f">
            <v:textbox style="mso-next-textbox:#_x0000_s1127">
              <w:txbxContent>
                <w:p w:rsidR="006348A0" w:rsidRPr="00373823" w:rsidRDefault="006348A0" w:rsidP="005128E6">
                  <w:pPr>
                    <w:rPr>
                      <w:rFonts w:ascii="Calibri" w:hAnsi="Calibri"/>
                      <w:sz w:val="20"/>
                      <w:szCs w:val="20"/>
                    </w:rPr>
                  </w:pPr>
                  <w:r>
                    <w:rPr>
                      <w:rFonts w:ascii="Calibri" w:hAnsi="Calibri"/>
                      <w:sz w:val="20"/>
                      <w:szCs w:val="20"/>
                    </w:rPr>
                    <w:t>Database</w:t>
                  </w:r>
                </w:p>
              </w:txbxContent>
            </v:textbox>
          </v:shape>
        </w:pict>
      </w:r>
      <w:r w:rsidRPr="00CD2427">
        <w:rPr>
          <w:noProof/>
        </w:rPr>
        <w:pict>
          <v:line id="_x0000_s1139" style="position:absolute;left:0;text-align:left;flip:x;z-index:251757568" from="291.6pt,426.75pt" to="318.6pt,453.75pt"/>
        </w:pict>
      </w:r>
      <w:r w:rsidRPr="00CD2427">
        <w:rPr>
          <w:noProof/>
        </w:rPr>
        <w:pict>
          <v:line id="_x0000_s1138" style="position:absolute;left:0;text-align:left;flip:x y;z-index:251756544" from="363.6pt,426.75pt" to="399.6pt,453.75pt"/>
        </w:pict>
      </w:r>
      <w:r w:rsidRPr="00CD2427">
        <w:rPr>
          <w:noProof/>
        </w:rPr>
        <w:pict>
          <v:line id="_x0000_s1137" style="position:absolute;left:0;text-align:left;flip:x;z-index:251755520" from="201.6pt,390.75pt" to="219.6pt,417.75pt"/>
        </w:pict>
      </w:r>
      <w:r w:rsidRPr="00CD2427">
        <w:rPr>
          <w:noProof/>
        </w:rPr>
        <w:pict>
          <v:line id="_x0000_s1136" style="position:absolute;left:0;text-align:left;flip:x y;z-index:251754496" from="336.6pt,372.75pt" to="336.6pt,408.75pt"/>
        </w:pict>
      </w:r>
      <w:r w:rsidRPr="00CD2427">
        <w:rPr>
          <w:noProof/>
        </w:rPr>
        <w:pict>
          <v:line id="_x0000_s1135" style="position:absolute;left:0;text-align:left;flip:x;z-index:251753472" from="291.6pt,372.75pt" to="318.6pt,381.75pt"/>
        </w:pict>
      </w:r>
      <w:r w:rsidRPr="00CD2427">
        <w:rPr>
          <w:noProof/>
        </w:rPr>
        <w:pict>
          <v:line id="_x0000_s1134" style="position:absolute;left:0;text-align:left;flip:x y;z-index:251752448" from="282.6pt,336.75pt" to="318.6pt,363.75pt"/>
        </w:pict>
      </w:r>
      <w:r w:rsidRPr="00CD2427">
        <w:rPr>
          <w:noProof/>
        </w:rPr>
        <w:pict>
          <v:shape id="_x0000_s1133" type="#_x0000_t202" style="position:absolute;left:0;text-align:left;margin-left:534.6pt;margin-top:300.75pt;width:54pt;height:18pt;z-index:251751424" stroked="f">
            <v:textbox style="mso-next-textbox:#_x0000_s1133">
              <w:txbxContent>
                <w:p w:rsidR="006348A0" w:rsidRPr="00373823" w:rsidRDefault="006348A0" w:rsidP="005128E6">
                  <w:pPr>
                    <w:rPr>
                      <w:rFonts w:ascii="Calibri" w:hAnsi="Calibri"/>
                      <w:sz w:val="20"/>
                      <w:szCs w:val="20"/>
                    </w:rPr>
                  </w:pPr>
                  <w:r>
                    <w:rPr>
                      <w:rFonts w:ascii="Calibri" w:hAnsi="Calibri"/>
                      <w:sz w:val="20"/>
                      <w:szCs w:val="20"/>
                    </w:rPr>
                    <w:t>Servers</w:t>
                  </w:r>
                </w:p>
              </w:txbxContent>
            </v:textbox>
          </v:shape>
        </w:pict>
      </w:r>
      <w:r w:rsidRPr="00CD2427">
        <w:rPr>
          <w:noProof/>
        </w:rPr>
        <w:pict>
          <v:shape id="_x0000_s1131" type="#_x0000_t202" style="position:absolute;left:0;text-align:left;margin-left:489.6pt;margin-top:192.75pt;width:63pt;height:27pt;z-index:251749376" stroked="f">
            <v:textbox style="mso-next-textbox:#_x0000_s1131">
              <w:txbxContent>
                <w:p w:rsidR="006348A0" w:rsidRPr="00373823" w:rsidRDefault="006348A0" w:rsidP="005128E6">
                  <w:pPr>
                    <w:rPr>
                      <w:rFonts w:ascii="Calibri" w:hAnsi="Calibri"/>
                      <w:sz w:val="20"/>
                      <w:szCs w:val="20"/>
                    </w:rPr>
                  </w:pPr>
                  <w:r>
                    <w:rPr>
                      <w:rFonts w:ascii="Calibri" w:hAnsi="Calibri"/>
                      <w:sz w:val="20"/>
                      <w:szCs w:val="20"/>
                    </w:rPr>
                    <w:t>Networking</w:t>
                  </w:r>
                </w:p>
              </w:txbxContent>
            </v:textbox>
          </v:shape>
        </w:pict>
      </w:r>
      <w:r w:rsidRPr="00CD2427">
        <w:rPr>
          <w:noProof/>
        </w:rPr>
        <w:pict>
          <v:shape id="_x0000_s1126" type="#_x0000_t202" style="position:absolute;left:0;text-align:left;margin-left:300.6pt;margin-top:408.75pt;width:81pt;height:27pt;z-index:251744256" stroked="f">
            <v:textbox style="mso-next-textbox:#_x0000_s1126">
              <w:txbxContent>
                <w:p w:rsidR="006348A0" w:rsidRPr="00373823" w:rsidRDefault="006348A0" w:rsidP="005128E6">
                  <w:pPr>
                    <w:rPr>
                      <w:rFonts w:ascii="Calibri" w:hAnsi="Calibri"/>
                      <w:sz w:val="20"/>
                      <w:szCs w:val="20"/>
                    </w:rPr>
                  </w:pPr>
                  <w:r>
                    <w:rPr>
                      <w:rFonts w:ascii="Calibri" w:hAnsi="Calibri"/>
                      <w:sz w:val="20"/>
                      <w:szCs w:val="20"/>
                    </w:rPr>
                    <w:t>Online system</w:t>
                  </w:r>
                </w:p>
              </w:txbxContent>
            </v:textbox>
          </v:shape>
        </w:pict>
      </w:r>
      <w:r w:rsidRPr="00CD2427">
        <w:rPr>
          <w:noProof/>
        </w:rPr>
        <w:pict>
          <v:shape id="_x0000_s1130" type="#_x0000_t202" style="position:absolute;left:0;text-align:left;margin-left:372.6pt;margin-top:453.75pt;width:81pt;height:18pt;z-index:251748352" stroked="f">
            <v:textbox style="mso-next-textbox:#_x0000_s1130">
              <w:txbxContent>
                <w:p w:rsidR="006348A0" w:rsidRPr="00373823" w:rsidRDefault="006348A0" w:rsidP="005128E6">
                  <w:pPr>
                    <w:rPr>
                      <w:rFonts w:ascii="Calibri" w:hAnsi="Calibri"/>
                      <w:sz w:val="20"/>
                      <w:szCs w:val="20"/>
                    </w:rPr>
                  </w:pPr>
                  <w:r>
                    <w:rPr>
                      <w:rFonts w:ascii="Calibri" w:hAnsi="Calibri"/>
                      <w:sz w:val="20"/>
                      <w:szCs w:val="20"/>
                    </w:rPr>
                    <w:t>Class Booking</w:t>
                  </w:r>
                </w:p>
              </w:txbxContent>
            </v:textbox>
          </v:shape>
        </w:pict>
      </w:r>
      <w:r w:rsidRPr="00CD2427">
        <w:rPr>
          <w:noProof/>
        </w:rPr>
        <w:pict>
          <v:shape id="_x0000_s1129" type="#_x0000_t202" style="position:absolute;left:0;text-align:left;margin-left:273.6pt;margin-top:453.75pt;width:63pt;height:27pt;z-index:251747328" stroked="f">
            <v:textbox style="mso-next-textbox:#_x0000_s1129">
              <w:txbxContent>
                <w:p w:rsidR="006348A0" w:rsidRPr="00373823" w:rsidRDefault="006348A0" w:rsidP="005128E6">
                  <w:pPr>
                    <w:rPr>
                      <w:rFonts w:ascii="Calibri" w:hAnsi="Calibri"/>
                      <w:sz w:val="20"/>
                      <w:szCs w:val="20"/>
                    </w:rPr>
                  </w:pPr>
                  <w:r>
                    <w:rPr>
                      <w:rFonts w:ascii="Calibri" w:hAnsi="Calibri"/>
                      <w:sz w:val="20"/>
                      <w:szCs w:val="20"/>
                    </w:rPr>
                    <w:t>Timetabling</w:t>
                  </w:r>
                </w:p>
              </w:txbxContent>
            </v:textbox>
          </v:shape>
        </w:pict>
      </w:r>
      <w:r w:rsidRPr="00CD2427">
        <w:rPr>
          <w:noProof/>
        </w:rPr>
        <w:pict>
          <v:shape id="_x0000_s1128" type="#_x0000_t202" style="position:absolute;left:0;text-align:left;margin-left:165.6pt;margin-top:408.75pt;width:63pt;height:18pt;z-index:251746304" stroked="f">
            <v:textbox style="mso-next-textbox:#_x0000_s1128">
              <w:txbxContent>
                <w:p w:rsidR="006348A0" w:rsidRPr="00373823" w:rsidRDefault="006348A0" w:rsidP="005128E6">
                  <w:pPr>
                    <w:rPr>
                      <w:rFonts w:ascii="Calibri" w:hAnsi="Calibri"/>
                      <w:sz w:val="20"/>
                      <w:szCs w:val="20"/>
                    </w:rPr>
                  </w:pPr>
                  <w:r>
                    <w:rPr>
                      <w:rFonts w:ascii="Calibri" w:hAnsi="Calibri"/>
                      <w:sz w:val="20"/>
                      <w:szCs w:val="20"/>
                    </w:rPr>
                    <w:t>Rotas</w:t>
                  </w:r>
                </w:p>
              </w:txbxContent>
            </v:textbox>
          </v:shape>
        </w:pict>
      </w:r>
      <w:r w:rsidRPr="00CD2427">
        <w:rPr>
          <w:noProof/>
        </w:rPr>
        <w:pict>
          <v:shape id="_x0000_s1125" type="#_x0000_t202" style="position:absolute;left:0;text-align:left;margin-left:201.6pt;margin-top:372.75pt;width:99pt;height:18pt;z-index:251743232" stroked="f">
            <v:textbox style="mso-next-textbox:#_x0000_s1125">
              <w:txbxContent>
                <w:p w:rsidR="006348A0" w:rsidRPr="00373823" w:rsidRDefault="006348A0" w:rsidP="005128E6">
                  <w:pPr>
                    <w:rPr>
                      <w:rFonts w:ascii="Calibri" w:hAnsi="Calibri"/>
                      <w:sz w:val="20"/>
                      <w:szCs w:val="20"/>
                    </w:rPr>
                  </w:pPr>
                  <w:r>
                    <w:rPr>
                      <w:rFonts w:ascii="Calibri" w:hAnsi="Calibri"/>
                      <w:sz w:val="20"/>
                      <w:szCs w:val="20"/>
                    </w:rPr>
                    <w:t>Back office systems</w:t>
                  </w:r>
                </w:p>
              </w:txbxContent>
            </v:textbox>
          </v:shape>
        </w:pict>
      </w:r>
      <w:r w:rsidRPr="00CD2427">
        <w:rPr>
          <w:noProof/>
        </w:rPr>
        <w:pict>
          <v:shape id="_x0000_s1124" type="#_x0000_t202" style="position:absolute;left:0;text-align:left;margin-left:246.6pt;margin-top:318.75pt;width:81pt;height:27pt;z-index:251742208" stroked="f">
            <v:textbox style="mso-next-textbox:#_x0000_s1124">
              <w:txbxContent>
                <w:p w:rsidR="006348A0" w:rsidRPr="00373823" w:rsidRDefault="006348A0" w:rsidP="005128E6">
                  <w:pPr>
                    <w:rPr>
                      <w:rFonts w:ascii="Calibri" w:hAnsi="Calibri"/>
                      <w:sz w:val="20"/>
                      <w:szCs w:val="20"/>
                    </w:rPr>
                  </w:pPr>
                  <w:r>
                    <w:rPr>
                      <w:rFonts w:ascii="Calibri" w:hAnsi="Calibri"/>
                      <w:sz w:val="20"/>
                      <w:szCs w:val="20"/>
                    </w:rPr>
                    <w:t>Log in/log out</w:t>
                  </w:r>
                </w:p>
              </w:txbxContent>
            </v:textbox>
          </v:shape>
        </w:pict>
      </w:r>
      <w:r w:rsidRPr="00CD2427">
        <w:rPr>
          <w:noProof/>
        </w:rPr>
        <w:pict>
          <v:shape id="_x0000_s1132" type="#_x0000_t202" style="position:absolute;left:0;text-align:left;margin-left:444.6pt;margin-top:300.75pt;width:63pt;height:18pt;z-index:251750400" stroked="f">
            <v:textbox style="mso-next-textbox:#_x0000_s1132">
              <w:txbxContent>
                <w:p w:rsidR="006348A0" w:rsidRPr="00373823" w:rsidRDefault="006348A0" w:rsidP="005128E6">
                  <w:pPr>
                    <w:rPr>
                      <w:rFonts w:ascii="Calibri" w:hAnsi="Calibri"/>
                      <w:sz w:val="20"/>
                      <w:szCs w:val="20"/>
                    </w:rPr>
                  </w:pPr>
                  <w:r>
                    <w:rPr>
                      <w:rFonts w:ascii="Calibri" w:hAnsi="Calibri"/>
                      <w:sz w:val="20"/>
                      <w:szCs w:val="20"/>
                    </w:rPr>
                    <w:t>Terminals</w:t>
                  </w:r>
                </w:p>
              </w:txbxContent>
            </v:textbox>
          </v:shape>
        </w:pict>
      </w:r>
      <w:r w:rsidRPr="00CD2427">
        <w:rPr>
          <w:noProof/>
        </w:rPr>
        <w:pict>
          <v:shape id="_x0000_s1121" type="#_x0000_t202" style="position:absolute;left:0;text-align:left;margin-left:66.6pt;margin-top:228.75pt;width:81pt;height:18pt;z-index:251739136" stroked="f">
            <v:textbox style="mso-next-textbox:#_x0000_s1121">
              <w:txbxContent>
                <w:p w:rsidR="006348A0" w:rsidRPr="00373823" w:rsidRDefault="006348A0" w:rsidP="005128E6">
                  <w:pPr>
                    <w:rPr>
                      <w:rFonts w:ascii="Calibri" w:hAnsi="Calibri"/>
                      <w:sz w:val="20"/>
                      <w:szCs w:val="20"/>
                    </w:rPr>
                  </w:pPr>
                  <w:r>
                    <w:rPr>
                      <w:rFonts w:ascii="Calibri" w:hAnsi="Calibri"/>
                      <w:sz w:val="20"/>
                      <w:szCs w:val="20"/>
                    </w:rPr>
                    <w:t>Implementation</w:t>
                  </w:r>
                </w:p>
              </w:txbxContent>
            </v:textbox>
          </v:shape>
        </w:pict>
      </w:r>
      <w:r w:rsidRPr="00CD2427">
        <w:rPr>
          <w:noProof/>
        </w:rPr>
        <w:pict>
          <v:shape id="_x0000_s1122" type="#_x0000_t202" style="position:absolute;left:0;text-align:left;margin-left:66.6pt;margin-top:291.75pt;width:1in;height:18pt;z-index:251740160" stroked="f">
            <v:textbox style="mso-next-textbox:#_x0000_s1122">
              <w:txbxContent>
                <w:p w:rsidR="006348A0" w:rsidRPr="00373823" w:rsidRDefault="006348A0" w:rsidP="005128E6">
                  <w:pPr>
                    <w:rPr>
                      <w:rFonts w:ascii="Calibri" w:hAnsi="Calibri"/>
                      <w:sz w:val="20"/>
                      <w:szCs w:val="20"/>
                    </w:rPr>
                  </w:pPr>
                  <w:r>
                    <w:rPr>
                      <w:rFonts w:ascii="Calibri" w:hAnsi="Calibri"/>
                      <w:sz w:val="20"/>
                      <w:szCs w:val="20"/>
                    </w:rPr>
                    <w:t>Maintenance</w:t>
                  </w:r>
                </w:p>
              </w:txbxContent>
            </v:textbox>
          </v:shape>
        </w:pict>
      </w:r>
      <w:r w:rsidRPr="00CD2427">
        <w:rPr>
          <w:noProof/>
        </w:rPr>
        <w:pict>
          <v:shape id="_x0000_s1123" type="#_x0000_t202" style="position:absolute;left:0;text-align:left;margin-left:165.6pt;margin-top:282.75pt;width:54pt;height:27pt;z-index:251741184" stroked="f">
            <v:textbox style="mso-next-textbox:#_x0000_s1123">
              <w:txbxContent>
                <w:p w:rsidR="006348A0" w:rsidRPr="00373823" w:rsidRDefault="006348A0" w:rsidP="005128E6">
                  <w:pPr>
                    <w:rPr>
                      <w:rFonts w:ascii="Calibri" w:hAnsi="Calibri"/>
                      <w:sz w:val="20"/>
                      <w:szCs w:val="20"/>
                    </w:rPr>
                  </w:pPr>
                  <w:r>
                    <w:rPr>
                      <w:rFonts w:ascii="Calibri" w:hAnsi="Calibri"/>
                      <w:sz w:val="20"/>
                      <w:szCs w:val="20"/>
                    </w:rPr>
                    <w:t>Training</w:t>
                  </w:r>
                </w:p>
              </w:txbxContent>
            </v:textbox>
          </v:shape>
        </w:pict>
      </w:r>
      <w:r w:rsidRPr="00CD2427">
        <w:rPr>
          <w:noProof/>
        </w:rPr>
        <w:pict>
          <v:shape id="_x0000_s1120" type="#_x0000_t202" style="position:absolute;left:0;text-align:left;margin-left:345.6pt;margin-top:66.75pt;width:63pt;height:36pt;z-index:251738112" stroked="f">
            <v:textbox style="mso-next-textbox:#_x0000_s1120">
              <w:txbxContent>
                <w:p w:rsidR="006348A0" w:rsidRPr="00373823" w:rsidRDefault="006348A0" w:rsidP="005128E6">
                  <w:pPr>
                    <w:rPr>
                      <w:rFonts w:ascii="Calibri" w:hAnsi="Calibri"/>
                      <w:sz w:val="20"/>
                      <w:szCs w:val="20"/>
                    </w:rPr>
                  </w:pPr>
                  <w:r>
                    <w:rPr>
                      <w:rFonts w:ascii="Calibri" w:hAnsi="Calibri"/>
                      <w:sz w:val="20"/>
                      <w:szCs w:val="20"/>
                    </w:rPr>
                    <w:t>Machinery/equipment</w:t>
                  </w:r>
                </w:p>
              </w:txbxContent>
            </v:textbox>
          </v:shape>
        </w:pict>
      </w:r>
      <w:r w:rsidRPr="00CD2427">
        <w:rPr>
          <w:noProof/>
        </w:rPr>
        <w:pict>
          <v:shape id="_x0000_s1119" type="#_x0000_t202" style="position:absolute;left:0;text-align:left;margin-left:534.6pt;margin-top:57.75pt;width:63pt;height:18pt;z-index:251737088" stroked="f">
            <v:textbox style="mso-next-textbox:#_x0000_s1119">
              <w:txbxContent>
                <w:p w:rsidR="006348A0" w:rsidRPr="00373823" w:rsidRDefault="006348A0" w:rsidP="005128E6">
                  <w:pPr>
                    <w:rPr>
                      <w:rFonts w:ascii="Calibri" w:hAnsi="Calibri"/>
                      <w:sz w:val="20"/>
                      <w:szCs w:val="20"/>
                    </w:rPr>
                  </w:pPr>
                  <w:r>
                    <w:rPr>
                      <w:rFonts w:ascii="Calibri" w:hAnsi="Calibri"/>
                      <w:sz w:val="20"/>
                      <w:szCs w:val="20"/>
                    </w:rPr>
                    <w:t>Facilities</w:t>
                  </w:r>
                </w:p>
              </w:txbxContent>
            </v:textbox>
          </v:shape>
        </w:pict>
      </w:r>
      <w:r w:rsidRPr="00CD2427">
        <w:rPr>
          <w:noProof/>
        </w:rPr>
        <w:pict>
          <v:shape id="_x0000_s1118" type="#_x0000_t202" style="position:absolute;left:0;text-align:left;margin-left:426.6pt;margin-top:12.75pt;width:90pt;height:18pt;z-index:251736064" stroked="f">
            <v:textbox style="mso-next-textbox:#_x0000_s1118">
              <w:txbxContent>
                <w:p w:rsidR="006348A0" w:rsidRPr="00373823" w:rsidRDefault="006348A0" w:rsidP="005128E6">
                  <w:pPr>
                    <w:rPr>
                      <w:rFonts w:ascii="Calibri" w:hAnsi="Calibri"/>
                      <w:sz w:val="20"/>
                      <w:szCs w:val="20"/>
                    </w:rPr>
                  </w:pPr>
                  <w:r>
                    <w:rPr>
                      <w:rFonts w:ascii="Calibri" w:hAnsi="Calibri"/>
                      <w:sz w:val="20"/>
                      <w:szCs w:val="20"/>
                    </w:rPr>
                    <w:t>Classes available</w:t>
                  </w:r>
                </w:p>
              </w:txbxContent>
            </v:textbox>
          </v:shape>
        </w:pict>
      </w:r>
      <w:r w:rsidRPr="00CD2427">
        <w:rPr>
          <w:noProof/>
        </w:rPr>
        <w:pict>
          <v:shape id="_x0000_s1117" type="#_x0000_t202" style="position:absolute;left:0;text-align:left;margin-left:210.6pt;margin-top:21.75pt;width:63pt;height:18pt;z-index:251735040" stroked="f">
            <v:textbox style="mso-next-textbox:#_x0000_s1117">
              <w:txbxContent>
                <w:p w:rsidR="006348A0" w:rsidRPr="00373823" w:rsidRDefault="006348A0" w:rsidP="005128E6">
                  <w:pPr>
                    <w:rPr>
                      <w:rFonts w:ascii="Calibri" w:hAnsi="Calibri"/>
                      <w:sz w:val="20"/>
                      <w:szCs w:val="20"/>
                    </w:rPr>
                  </w:pPr>
                  <w:r>
                    <w:rPr>
                      <w:rFonts w:ascii="Calibri" w:hAnsi="Calibri"/>
                      <w:sz w:val="20"/>
                      <w:szCs w:val="20"/>
                    </w:rPr>
                    <w:t>Class users</w:t>
                  </w:r>
                </w:p>
              </w:txbxContent>
            </v:textbox>
          </v:shape>
        </w:pict>
      </w:r>
      <w:r w:rsidRPr="00CD2427">
        <w:rPr>
          <w:noProof/>
        </w:rPr>
        <w:pict>
          <v:shape id="_x0000_s1116" type="#_x0000_t202" style="position:absolute;left:0;text-align:left;margin-left:102.6pt;margin-top:75.75pt;width:1in;height:36pt;z-index:251734016" stroked="f">
            <v:textbox style="mso-next-textbox:#_x0000_s1116">
              <w:txbxContent>
                <w:p w:rsidR="006348A0" w:rsidRPr="00373823" w:rsidRDefault="006348A0" w:rsidP="005128E6">
                  <w:pPr>
                    <w:rPr>
                      <w:rFonts w:ascii="Calibri" w:hAnsi="Calibri"/>
                      <w:sz w:val="20"/>
                      <w:szCs w:val="20"/>
                    </w:rPr>
                  </w:pPr>
                  <w:r>
                    <w:rPr>
                      <w:rFonts w:ascii="Calibri" w:hAnsi="Calibri"/>
                      <w:sz w:val="20"/>
                      <w:szCs w:val="20"/>
                    </w:rPr>
                    <w:t>Casual gym users</w:t>
                  </w:r>
                </w:p>
              </w:txbxContent>
            </v:textbox>
          </v:shape>
        </w:pict>
      </w:r>
      <w:r w:rsidRPr="00CD2427">
        <w:rPr>
          <w:noProof/>
        </w:rPr>
        <w:pict>
          <v:shape id="_x0000_s1115" type="#_x0000_t202" style="position:absolute;left:0;text-align:left;margin-left:129.6pt;margin-top:21.75pt;width:1in;height:36pt;z-index:251732992" stroked="f">
            <v:textbox style="mso-next-textbox:#_x0000_s1115">
              <w:txbxContent>
                <w:p w:rsidR="006348A0" w:rsidRPr="00373823" w:rsidRDefault="006348A0" w:rsidP="005128E6">
                  <w:pPr>
                    <w:rPr>
                      <w:rFonts w:ascii="Calibri" w:hAnsi="Calibri"/>
                      <w:sz w:val="20"/>
                      <w:szCs w:val="20"/>
                    </w:rPr>
                  </w:pPr>
                  <w:r>
                    <w:rPr>
                      <w:rFonts w:ascii="Calibri" w:hAnsi="Calibri"/>
                      <w:sz w:val="20"/>
                      <w:szCs w:val="20"/>
                    </w:rPr>
                    <w:t>Regular gym users</w:t>
                  </w:r>
                </w:p>
              </w:txbxContent>
            </v:textbox>
          </v:shape>
        </w:pict>
      </w:r>
      <w:r w:rsidRPr="00CD2427">
        <w:rPr>
          <w:noProof/>
        </w:rPr>
        <w:pict>
          <v:line id="_x0000_s1114" style="position:absolute;left:0;text-align:left;flip:x;z-index:251731968" from="156.6pt,219.75pt" to="282.6pt,264.75pt">
            <v:stroke endarrow="block"/>
          </v:line>
        </w:pict>
      </w:r>
      <w:r w:rsidRPr="00CD2427">
        <w:rPr>
          <w:noProof/>
        </w:rPr>
        <w:pict>
          <v:line id="_x0000_s1113" style="position:absolute;left:0;text-align:left;z-index:251730944" from="336.6pt,237.75pt" to="336.6pt,354.75pt">
            <v:stroke endarrow="block"/>
          </v:line>
        </w:pict>
      </w:r>
      <w:r w:rsidRPr="00CD2427">
        <w:rPr>
          <w:noProof/>
        </w:rPr>
        <w:pict>
          <v:shape id="_x0000_s1108" type="#_x0000_t202" style="position:absolute;left:0;text-align:left;margin-left:309.6pt;margin-top:354.75pt;width:1in;height:23.4pt;z-index:251725824" stroked="f">
            <v:textbox style="mso-next-textbox:#_x0000_s1108">
              <w:txbxContent>
                <w:p w:rsidR="006348A0" w:rsidRPr="00697C99" w:rsidRDefault="006348A0" w:rsidP="005128E6">
                  <w:pPr>
                    <w:jc w:val="center"/>
                    <w:rPr>
                      <w:rFonts w:ascii="Calibri" w:hAnsi="Calibri"/>
                      <w:u w:val="single"/>
                    </w:rPr>
                  </w:pPr>
                  <w:r>
                    <w:rPr>
                      <w:rFonts w:ascii="Calibri" w:hAnsi="Calibri"/>
                      <w:u w:val="single"/>
                    </w:rPr>
                    <w:t>Software</w:t>
                  </w:r>
                </w:p>
              </w:txbxContent>
            </v:textbox>
          </v:shape>
        </w:pict>
      </w:r>
      <w:r w:rsidRPr="00CD2427">
        <w:rPr>
          <w:noProof/>
        </w:rPr>
        <w:pict>
          <v:line id="_x0000_s1112" style="position:absolute;left:0;text-align:left;z-index:251729920" from="372.6pt,219.75pt" to="498.6pt,264.75pt">
            <v:stroke endarrow="block"/>
          </v:line>
        </w:pict>
      </w:r>
      <w:r w:rsidRPr="00CD2427">
        <w:rPr>
          <w:noProof/>
        </w:rPr>
        <w:pict>
          <v:line id="_x0000_s1111" style="position:absolute;left:0;text-align:left;flip:y;z-index:251728896" from="372.6pt,102.75pt" to="435.6pt,201.75pt">
            <v:stroke endarrow="block"/>
          </v:line>
        </w:pict>
      </w:r>
      <w:r w:rsidRPr="00CD2427">
        <w:rPr>
          <w:noProof/>
        </w:rPr>
        <w:pict>
          <v:shape id="_x0000_s1106" type="#_x0000_t202" style="position:absolute;left:0;text-align:left;margin-left:426.6pt;margin-top:66.75pt;width:1in;height:36pt;z-index:251723776" stroked="f">
            <v:textbox style="mso-next-textbox:#_x0000_s1106">
              <w:txbxContent>
                <w:p w:rsidR="006348A0" w:rsidRPr="00697C99" w:rsidRDefault="006348A0" w:rsidP="005128E6">
                  <w:pPr>
                    <w:jc w:val="center"/>
                    <w:rPr>
                      <w:rFonts w:ascii="Calibri" w:hAnsi="Calibri"/>
                      <w:u w:val="single"/>
                    </w:rPr>
                  </w:pPr>
                  <w:r>
                    <w:rPr>
                      <w:rFonts w:ascii="Calibri" w:hAnsi="Calibri"/>
                      <w:u w:val="single"/>
                    </w:rPr>
                    <w:t>Existing Features</w:t>
                  </w:r>
                </w:p>
              </w:txbxContent>
            </v:textbox>
          </v:shape>
        </w:pict>
      </w:r>
      <w:r w:rsidRPr="00CD2427">
        <w:rPr>
          <w:noProof/>
        </w:rPr>
        <w:pict>
          <v:line id="_x0000_s1110" style="position:absolute;left:0;text-align:left;flip:x y;z-index:251727872" from="228.6pt,99pt" to="282.6pt,198pt">
            <v:stroke endarrow="block"/>
          </v:line>
        </w:pict>
      </w:r>
      <w:r w:rsidRPr="00CD2427">
        <w:rPr>
          <w:noProof/>
        </w:rPr>
        <w:pict>
          <v:shape id="_x0000_s1105" type="#_x0000_t202" style="position:absolute;left:0;text-align:left;margin-left:174.6pt;margin-top:75.75pt;width:1in;height:23.4pt;z-index:251722752" stroked="f">
            <v:textbox style="mso-next-textbox:#_x0000_s1105">
              <w:txbxContent>
                <w:p w:rsidR="006348A0" w:rsidRPr="00697C99" w:rsidRDefault="006348A0" w:rsidP="005128E6">
                  <w:pPr>
                    <w:jc w:val="center"/>
                    <w:rPr>
                      <w:rFonts w:ascii="Calibri" w:hAnsi="Calibri"/>
                      <w:u w:val="single"/>
                    </w:rPr>
                  </w:pPr>
                  <w:r w:rsidRPr="00697C99">
                    <w:rPr>
                      <w:rFonts w:ascii="Calibri" w:hAnsi="Calibri"/>
                      <w:u w:val="single"/>
                    </w:rPr>
                    <w:t>Market</w:t>
                  </w:r>
                </w:p>
              </w:txbxContent>
            </v:textbox>
          </v:shape>
        </w:pict>
      </w:r>
      <w:r w:rsidRPr="00CD2427">
        <w:rPr>
          <w:noProof/>
        </w:rPr>
        <w:pict>
          <v:shape id="_x0000_s1107" type="#_x0000_t202" style="position:absolute;left:0;text-align:left;margin-left:84.6pt;margin-top:255.75pt;width:1in;height:23.4pt;z-index:251724800" stroked="f">
            <v:textbox style="mso-next-textbox:#_x0000_s1107">
              <w:txbxContent>
                <w:p w:rsidR="006348A0" w:rsidRPr="00697C99" w:rsidRDefault="006348A0" w:rsidP="005128E6">
                  <w:pPr>
                    <w:jc w:val="center"/>
                    <w:rPr>
                      <w:rFonts w:ascii="Calibri" w:hAnsi="Calibri"/>
                      <w:u w:val="single"/>
                    </w:rPr>
                  </w:pPr>
                  <w:r>
                    <w:rPr>
                      <w:rFonts w:ascii="Calibri" w:hAnsi="Calibri"/>
                      <w:u w:val="single"/>
                    </w:rPr>
                    <w:t>Cost</w:t>
                  </w:r>
                </w:p>
              </w:txbxContent>
            </v:textbox>
          </v:shape>
        </w:pict>
      </w:r>
      <w:r w:rsidRPr="00CD2427">
        <w:rPr>
          <w:noProof/>
        </w:rPr>
        <w:pict>
          <v:shape id="_x0000_s1109" type="#_x0000_t202" style="position:absolute;left:0;text-align:left;margin-left:498.6pt;margin-top:246.75pt;width:1in;height:23.4pt;z-index:251726848" stroked="f">
            <v:textbox style="mso-next-textbox:#_x0000_s1109">
              <w:txbxContent>
                <w:p w:rsidR="006348A0" w:rsidRPr="00697C99" w:rsidRDefault="006348A0" w:rsidP="005128E6">
                  <w:pPr>
                    <w:jc w:val="center"/>
                    <w:rPr>
                      <w:rFonts w:ascii="Calibri" w:hAnsi="Calibri"/>
                      <w:u w:val="single"/>
                    </w:rPr>
                  </w:pPr>
                  <w:r>
                    <w:rPr>
                      <w:rFonts w:ascii="Calibri" w:hAnsi="Calibri"/>
                      <w:u w:val="single"/>
                    </w:rPr>
                    <w:t>Hardware</w:t>
                  </w:r>
                </w:p>
              </w:txbxContent>
            </v:textbox>
          </v:shape>
        </w:pict>
      </w:r>
      <w:r w:rsidRPr="00CD2427">
        <w:rPr>
          <w:noProof/>
        </w:rPr>
        <w:pict>
          <v:shape id="_x0000_s1104" type="#_x0000_t202" style="position:absolute;left:0;text-align:left;margin-left:270pt;margin-top:196.35pt;width:107.35pt;height:33.7pt;z-index:251721728" filled="f" stroked="f">
            <v:textbox style="mso-next-textbox:#_x0000_s1104">
              <w:txbxContent>
                <w:p w:rsidR="006348A0" w:rsidRPr="00697C99" w:rsidRDefault="006348A0" w:rsidP="005128E6">
                  <w:pPr>
                    <w:jc w:val="center"/>
                    <w:rPr>
                      <w:rFonts w:ascii="Calibri" w:hAnsi="Calibri"/>
                      <w:b/>
                      <w:u w:val="single"/>
                    </w:rPr>
                  </w:pPr>
                  <w:r w:rsidRPr="00697C99">
                    <w:rPr>
                      <w:rFonts w:ascii="Calibri" w:hAnsi="Calibri"/>
                      <w:b/>
                      <w:u w:val="single"/>
                    </w:rPr>
                    <w:t>Gym Management System</w:t>
                  </w:r>
                </w:p>
              </w:txbxContent>
            </v:textbox>
          </v:shape>
        </w:pict>
      </w:r>
      <w:r w:rsidRPr="00CD2427">
        <w:rPr>
          <w:noProof/>
        </w:rPr>
        <w:pict>
          <v:line id="_x0000_s1151" style="position:absolute;left:0;text-align:left;flip:x y;z-index:251769856" from="534.6pt,264.75pt" to="552.6pt,300.75pt"/>
        </w:pict>
      </w:r>
      <w:r w:rsidRPr="00CD2427">
        <w:rPr>
          <w:noProof/>
        </w:rPr>
        <w:pict>
          <v:line id="_x0000_s1150" style="position:absolute;left:0;text-align:left;flip:x y;z-index:251768832" from="507.6pt,210.75pt" to="525.6pt,246.75pt"/>
        </w:pict>
      </w:r>
      <w:bookmarkStart w:id="5" w:name="_Toc260920732"/>
      <w:r w:rsidR="005128E6" w:rsidRPr="001211B1">
        <w:t>Rich Picture</w:t>
      </w:r>
      <w:bookmarkEnd w:id="5"/>
    </w:p>
    <w:p w:rsidR="005128E6" w:rsidRDefault="005128E6" w:rsidP="005128E6">
      <w:pPr>
        <w:jc w:val="center"/>
        <w:rPr>
          <w:rFonts w:ascii="Calibri" w:hAnsi="Calibri"/>
          <w:b/>
          <w:u w:val="single"/>
        </w:rPr>
      </w:pPr>
    </w:p>
    <w:p w:rsidR="005128E6" w:rsidRPr="00697C99" w:rsidRDefault="00CD2427" w:rsidP="005128E6">
      <w:pPr>
        <w:jc w:val="center"/>
        <w:rPr>
          <w:rFonts w:ascii="Calibri" w:hAnsi="Calibri"/>
        </w:rPr>
      </w:pPr>
      <w:r w:rsidRPr="00CD2427">
        <w:rPr>
          <w:rFonts w:ascii="Calibri" w:hAnsi="Calibri"/>
          <w:noProof/>
        </w:rPr>
        <w:pict>
          <v:line id="_x0000_s1152" style="position:absolute;left:0;text-align:left;flip:x;z-index:251770880" from="462.6pt,213.85pt" to="516.6pt,249.85pt"/>
        </w:pict>
      </w:r>
    </w:p>
    <w:p w:rsidR="00632403" w:rsidRDefault="00632403" w:rsidP="005B025F">
      <w:pPr>
        <w:jc w:val="center"/>
        <w:rPr>
          <w:u w:val="single"/>
        </w:rPr>
        <w:sectPr w:rsidR="00632403" w:rsidSect="005128E6">
          <w:pgSz w:w="16838" w:h="11906" w:orient="landscape"/>
          <w:pgMar w:top="1440" w:right="1440" w:bottom="1440" w:left="1440" w:header="709" w:footer="709" w:gutter="0"/>
          <w:cols w:space="708"/>
          <w:docGrid w:linePitch="360"/>
        </w:sectPr>
      </w:pPr>
    </w:p>
    <w:p w:rsidR="00620D62" w:rsidRDefault="00620D62" w:rsidP="00542EEA">
      <w:pPr>
        <w:pStyle w:val="Heading2"/>
        <w:pageBreakBefore/>
        <w:numPr>
          <w:ilvl w:val="1"/>
          <w:numId w:val="9"/>
        </w:numPr>
      </w:pPr>
      <w:bookmarkStart w:id="6" w:name="_Toc260920733"/>
      <w:r>
        <w:lastRenderedPageBreak/>
        <w:t>Use Case</w:t>
      </w:r>
      <w:bookmarkEnd w:id="6"/>
    </w:p>
    <w:p w:rsidR="00620D62" w:rsidRDefault="00620D62" w:rsidP="00620D62">
      <w:pPr>
        <w:rPr>
          <w:lang w:eastAsia="zh-CN"/>
        </w:rPr>
      </w:pPr>
    </w:p>
    <w:p w:rsidR="00620D62" w:rsidRPr="00620D62" w:rsidRDefault="00620D62" w:rsidP="00620D62">
      <w:pPr>
        <w:rPr>
          <w:lang w:eastAsia="zh-CN"/>
        </w:rPr>
      </w:pPr>
    </w:p>
    <w:p w:rsidR="00620D62" w:rsidRPr="00620D62" w:rsidRDefault="00620D62" w:rsidP="00620D62">
      <w:pPr>
        <w:rPr>
          <w:lang w:eastAsia="zh-CN"/>
        </w:rPr>
      </w:pPr>
      <w:r>
        <w:object w:dxaOrig="8044" w:dyaOrig="13049">
          <v:shape id="_x0000_i1026" type="#_x0000_t75" style="width:383.35pt;height:622pt" o:ole="">
            <v:imagedata r:id="rId12" o:title=""/>
          </v:shape>
          <o:OLEObject Type="Embed" ProgID="Visio.Drawing.11" ShapeID="_x0000_i1026" DrawAspect="Content" ObjectID="_1334704779" r:id="rId13"/>
        </w:object>
      </w:r>
    </w:p>
    <w:p w:rsidR="009962BD" w:rsidRDefault="009962BD" w:rsidP="00620D62">
      <w:pPr>
        <w:pStyle w:val="Heading2"/>
        <w:pageBreakBefore/>
        <w:numPr>
          <w:ilvl w:val="1"/>
          <w:numId w:val="9"/>
        </w:numPr>
      </w:pPr>
      <w:bookmarkStart w:id="7" w:name="_Toc260920734"/>
      <w:r>
        <w:lastRenderedPageBreak/>
        <w:t>Current Data Flow Diagram</w:t>
      </w:r>
      <w:bookmarkEnd w:id="7"/>
    </w:p>
    <w:p w:rsidR="009962BD" w:rsidRDefault="009962BD" w:rsidP="009962BD">
      <w:pPr>
        <w:pStyle w:val="Heading3"/>
        <w:numPr>
          <w:ilvl w:val="2"/>
          <w:numId w:val="9"/>
        </w:numPr>
      </w:pPr>
      <w:bookmarkStart w:id="8" w:name="_Toc260920735"/>
      <w:r w:rsidRPr="00107EB2">
        <w:t>Data Dictionary</w:t>
      </w:r>
      <w:bookmarkEnd w:id="8"/>
    </w:p>
    <w:p w:rsidR="009962BD" w:rsidRPr="009962BD" w:rsidRDefault="009962BD" w:rsidP="009962BD"/>
    <w:p w:rsidR="009962BD" w:rsidRDefault="009962BD" w:rsidP="009962BD">
      <w:pPr>
        <w:rPr>
          <w:b/>
        </w:rPr>
      </w:pPr>
      <w:bookmarkStart w:id="9" w:name="_Toc225018699"/>
      <w:bookmarkStart w:id="10" w:name="_Toc260082963"/>
      <w:r w:rsidRPr="009962BD">
        <w:rPr>
          <w:b/>
        </w:rPr>
        <w:t>Data Flows</w:t>
      </w:r>
      <w:bookmarkEnd w:id="9"/>
      <w:bookmarkEnd w:id="10"/>
    </w:p>
    <w:p w:rsidR="009962BD" w:rsidRPr="009962BD" w:rsidRDefault="009962BD" w:rsidP="009962BD">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67"/>
        <w:gridCol w:w="3271"/>
        <w:gridCol w:w="5304"/>
      </w:tblGrid>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271" w:type="dxa"/>
          </w:tcPr>
          <w:p w:rsidR="009962BD" w:rsidRPr="00911835" w:rsidRDefault="009962BD" w:rsidP="00620D62">
            <w:pPr>
              <w:jc w:val="both"/>
              <w:rPr>
                <w:rFonts w:cs="Arial"/>
                <w:bCs/>
                <w:sz w:val="20"/>
                <w:szCs w:val="20"/>
              </w:rPr>
            </w:pPr>
            <w:r w:rsidRPr="00911835">
              <w:rPr>
                <w:rFonts w:cs="Arial"/>
                <w:bCs/>
                <w:sz w:val="20"/>
                <w:szCs w:val="20"/>
              </w:rPr>
              <w:t>Data</w:t>
            </w:r>
          </w:p>
        </w:tc>
        <w:tc>
          <w:tcPr>
            <w:tcW w:w="5304" w:type="dxa"/>
          </w:tcPr>
          <w:p w:rsidR="009962BD" w:rsidRPr="00911835" w:rsidRDefault="009962BD" w:rsidP="00620D62">
            <w:pPr>
              <w:jc w:val="both"/>
              <w:rPr>
                <w:rFonts w:cs="Arial"/>
                <w:bCs/>
                <w:i/>
                <w:sz w:val="20"/>
                <w:szCs w:val="20"/>
              </w:rPr>
            </w:pPr>
            <w:r w:rsidRPr="00911835">
              <w:rPr>
                <w:rFonts w:cs="Arial"/>
                <w:bCs/>
                <w:i/>
                <w:sz w:val="20"/>
                <w:szCs w:val="20"/>
              </w:rPr>
              <w:t>Description</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address</w:t>
            </w:r>
          </w:p>
        </w:tc>
        <w:tc>
          <w:tcPr>
            <w:tcW w:w="5304" w:type="dxa"/>
          </w:tcPr>
          <w:p w:rsidR="009962BD" w:rsidRPr="00911835" w:rsidRDefault="009962BD" w:rsidP="00620D62">
            <w:pPr>
              <w:ind w:left="318" w:hanging="318"/>
              <w:rPr>
                <w:rFonts w:cs="Arial"/>
                <w:sz w:val="20"/>
                <w:szCs w:val="20"/>
              </w:rPr>
            </w:pPr>
            <w:r>
              <w:rPr>
                <w:rFonts w:cs="Arial"/>
                <w:sz w:val="20"/>
                <w:szCs w:val="20"/>
              </w:rPr>
              <w:t>= houseNumber + postCod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classBookingInfo</w:t>
            </w:r>
          </w:p>
        </w:tc>
        <w:tc>
          <w:tcPr>
            <w:tcW w:w="5304" w:type="dxa"/>
          </w:tcPr>
          <w:p w:rsidR="009962BD" w:rsidRPr="00911835" w:rsidRDefault="009962BD" w:rsidP="00620D62">
            <w:pPr>
              <w:ind w:left="318" w:hanging="318"/>
              <w:rPr>
                <w:rFonts w:cs="Arial"/>
                <w:sz w:val="20"/>
                <w:szCs w:val="20"/>
              </w:rPr>
            </w:pPr>
            <w:r>
              <w:rPr>
                <w:rFonts w:cs="Arial"/>
                <w:sz w:val="20"/>
                <w:szCs w:val="20"/>
              </w:rPr>
              <w:t>= { trainerName + className + roomNumber + date + time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classBookingRequest</w:t>
            </w:r>
          </w:p>
        </w:tc>
        <w:tc>
          <w:tcPr>
            <w:tcW w:w="5304" w:type="dxa"/>
          </w:tcPr>
          <w:p w:rsidR="009962BD" w:rsidRPr="00911835" w:rsidRDefault="009962BD" w:rsidP="00620D62">
            <w:pPr>
              <w:ind w:left="318" w:hanging="318"/>
              <w:rPr>
                <w:rFonts w:cs="Arial"/>
                <w:sz w:val="20"/>
                <w:szCs w:val="20"/>
              </w:rPr>
            </w:pPr>
            <w:r>
              <w:rPr>
                <w:rFonts w:cs="Arial"/>
                <w:sz w:val="20"/>
                <w:szCs w:val="20"/>
              </w:rPr>
              <w:t>= trainerName + className + roomNumber + classStartDate + classStartTime + classLength</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classStartDate</w:t>
            </w:r>
          </w:p>
        </w:tc>
        <w:tc>
          <w:tcPr>
            <w:tcW w:w="5304" w:type="dxa"/>
          </w:tcPr>
          <w:p w:rsidR="009962BD" w:rsidRPr="00911835" w:rsidRDefault="009962BD" w:rsidP="00620D62">
            <w:pPr>
              <w:rPr>
                <w:rFonts w:cs="Arial"/>
                <w:sz w:val="20"/>
                <w:szCs w:val="20"/>
              </w:rPr>
            </w:pPr>
            <w:r>
              <w:rPr>
                <w:rFonts w:cs="Arial"/>
                <w:sz w:val="20"/>
                <w:szCs w:val="20"/>
              </w:rPr>
              <w:t>= dat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date</w:t>
            </w:r>
          </w:p>
        </w:tc>
        <w:tc>
          <w:tcPr>
            <w:tcW w:w="5304" w:type="dxa"/>
          </w:tcPr>
          <w:p w:rsidR="009962BD" w:rsidRPr="00911835" w:rsidRDefault="009962BD" w:rsidP="00620D62">
            <w:pPr>
              <w:rPr>
                <w:rFonts w:cs="Arial"/>
                <w:sz w:val="20"/>
                <w:szCs w:val="20"/>
              </w:rPr>
            </w:pPr>
            <w:r w:rsidRPr="00911835">
              <w:rPr>
                <w:sz w:val="20"/>
                <w:szCs w:val="20"/>
              </w:rPr>
              <w:t>= day + month + year</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sidRPr="00911835">
              <w:rPr>
                <w:sz w:val="20"/>
                <w:szCs w:val="20"/>
              </w:rPr>
              <w:t>day</w:t>
            </w:r>
          </w:p>
        </w:tc>
        <w:tc>
          <w:tcPr>
            <w:tcW w:w="5304" w:type="dxa"/>
          </w:tcPr>
          <w:p w:rsidR="009962BD" w:rsidRPr="00911835" w:rsidRDefault="009962BD" w:rsidP="00620D62">
            <w:pPr>
              <w:rPr>
                <w:sz w:val="20"/>
                <w:szCs w:val="20"/>
              </w:rPr>
            </w:pPr>
            <w:r w:rsidRPr="00911835">
              <w:rPr>
                <w:sz w:val="20"/>
                <w:szCs w:val="20"/>
              </w:rPr>
              <w:t>*number between 1-31*</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Pr>
                <w:sz w:val="20"/>
                <w:szCs w:val="20"/>
              </w:rPr>
              <w:t>gender</w:t>
            </w:r>
          </w:p>
        </w:tc>
        <w:tc>
          <w:tcPr>
            <w:tcW w:w="5304" w:type="dxa"/>
          </w:tcPr>
          <w:p w:rsidR="009962BD" w:rsidRPr="00911835" w:rsidRDefault="009962BD" w:rsidP="00620D62">
            <w:pPr>
              <w:rPr>
                <w:sz w:val="20"/>
                <w:szCs w:val="20"/>
              </w:rPr>
            </w:pPr>
            <w:r>
              <w:rPr>
                <w:sz w:val="20"/>
                <w:szCs w:val="20"/>
              </w:rPr>
              <w:t>= [ Male | Female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name</w:t>
            </w:r>
          </w:p>
        </w:tc>
        <w:tc>
          <w:tcPr>
            <w:tcW w:w="5304" w:type="dxa"/>
          </w:tcPr>
          <w:p w:rsidR="009962BD" w:rsidRPr="00911835" w:rsidRDefault="009962BD" w:rsidP="00620D62">
            <w:pPr>
              <w:rPr>
                <w:rFonts w:cs="Arial"/>
                <w:i/>
                <w:sz w:val="20"/>
                <w:szCs w:val="20"/>
              </w:rPr>
            </w:pPr>
            <w:r w:rsidRPr="00911835">
              <w:rPr>
                <w:sz w:val="20"/>
                <w:szCs w:val="20"/>
              </w:rPr>
              <w:t>= (nameTitle) + { [ forename | initial ] } + surnam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nameTitle</w:t>
            </w:r>
          </w:p>
        </w:tc>
        <w:tc>
          <w:tcPr>
            <w:tcW w:w="5304" w:type="dxa"/>
          </w:tcPr>
          <w:p w:rsidR="009962BD" w:rsidRPr="00911835" w:rsidRDefault="009962BD" w:rsidP="00620D62">
            <w:pPr>
              <w:rPr>
                <w:rFonts w:cs="Arial"/>
                <w:i/>
                <w:sz w:val="20"/>
                <w:szCs w:val="20"/>
              </w:rPr>
            </w:pPr>
            <w:r w:rsidRPr="00911835">
              <w:rPr>
                <w:sz w:val="20"/>
                <w:szCs w:val="20"/>
              </w:rPr>
              <w:t>= [“Mrs” | “Ms” | “Mr”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sessionType</w:t>
            </w:r>
          </w:p>
        </w:tc>
        <w:tc>
          <w:tcPr>
            <w:tcW w:w="5304" w:type="dxa"/>
          </w:tcPr>
          <w:p w:rsidR="009962BD" w:rsidRPr="00911835" w:rsidRDefault="009962BD" w:rsidP="00620D62">
            <w:pPr>
              <w:ind w:left="318" w:hanging="318"/>
              <w:rPr>
                <w:rFonts w:cs="Arial"/>
                <w:sz w:val="20"/>
                <w:szCs w:val="20"/>
              </w:rPr>
            </w:pPr>
            <w:r>
              <w:rPr>
                <w:rFonts w:cs="Arial"/>
                <w:sz w:val="20"/>
                <w:szCs w:val="20"/>
              </w:rPr>
              <w:t>= [ Induction | Personal Training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trainerBookingInfo</w:t>
            </w:r>
          </w:p>
        </w:tc>
        <w:tc>
          <w:tcPr>
            <w:tcW w:w="5304" w:type="dxa"/>
          </w:tcPr>
          <w:p w:rsidR="009962BD" w:rsidRPr="00911835" w:rsidRDefault="009962BD" w:rsidP="00620D62">
            <w:pPr>
              <w:ind w:left="318" w:hanging="318"/>
              <w:rPr>
                <w:rFonts w:cs="Arial"/>
                <w:sz w:val="20"/>
                <w:szCs w:val="20"/>
              </w:rPr>
            </w:pPr>
            <w:r>
              <w:rPr>
                <w:rFonts w:cs="Arial"/>
                <w:sz w:val="20"/>
                <w:szCs w:val="20"/>
              </w:rPr>
              <w:t>= { trainerName + sessionType + roomNumber + sessionStartDate + sessionStartTime + sessionLength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trainerBookingRequest</w:t>
            </w:r>
          </w:p>
        </w:tc>
        <w:tc>
          <w:tcPr>
            <w:tcW w:w="5304" w:type="dxa"/>
          </w:tcPr>
          <w:p w:rsidR="009962BD" w:rsidRPr="00911835" w:rsidRDefault="009962BD" w:rsidP="00620D62">
            <w:pPr>
              <w:ind w:left="318" w:hanging="318"/>
              <w:rPr>
                <w:rFonts w:cs="Arial"/>
                <w:sz w:val="20"/>
                <w:szCs w:val="20"/>
              </w:rPr>
            </w:pPr>
            <w:r>
              <w:rPr>
                <w:rFonts w:cs="Arial"/>
                <w:sz w:val="20"/>
                <w:szCs w:val="20"/>
              </w:rPr>
              <w:t>= trainerName + sessionType + roomNumber + sessionStartDate + sessionStartTime + sessionLength</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trainerName</w:t>
            </w:r>
          </w:p>
        </w:tc>
        <w:tc>
          <w:tcPr>
            <w:tcW w:w="5304" w:type="dxa"/>
          </w:tcPr>
          <w:p w:rsidR="009962BD" w:rsidRPr="00911835" w:rsidRDefault="009962BD" w:rsidP="00620D62">
            <w:pPr>
              <w:ind w:left="318" w:hanging="318"/>
              <w:rPr>
                <w:rFonts w:cs="Arial"/>
                <w:sz w:val="20"/>
                <w:szCs w:val="20"/>
              </w:rPr>
            </w:pPr>
            <w:r>
              <w:rPr>
                <w:rFonts w:cs="Arial"/>
                <w:sz w:val="20"/>
                <w:szCs w:val="20"/>
              </w:rPr>
              <w:t>= nam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sidRPr="00911835">
              <w:rPr>
                <w:sz w:val="20"/>
                <w:szCs w:val="20"/>
              </w:rPr>
              <w:t>year</w:t>
            </w:r>
          </w:p>
        </w:tc>
        <w:tc>
          <w:tcPr>
            <w:tcW w:w="5304" w:type="dxa"/>
          </w:tcPr>
          <w:p w:rsidR="009962BD" w:rsidRPr="00911835" w:rsidRDefault="009962BD" w:rsidP="00620D62">
            <w:pPr>
              <w:rPr>
                <w:sz w:val="20"/>
                <w:szCs w:val="20"/>
              </w:rPr>
            </w:pPr>
            <w:r w:rsidRPr="00911835">
              <w:rPr>
                <w:sz w:val="20"/>
                <w:szCs w:val="20"/>
              </w:rPr>
              <w:t>*the current year*</w:t>
            </w:r>
          </w:p>
        </w:tc>
      </w:tr>
    </w:tbl>
    <w:p w:rsidR="009962BD" w:rsidRDefault="009962BD" w:rsidP="009962BD">
      <w:pPr>
        <w:rPr>
          <w:b/>
        </w:rPr>
      </w:pPr>
      <w:bookmarkStart w:id="11" w:name="_Toc225018700"/>
      <w:bookmarkStart w:id="12" w:name="_Toc260082964"/>
    </w:p>
    <w:p w:rsidR="009962BD" w:rsidRDefault="009962BD" w:rsidP="009962BD">
      <w:pPr>
        <w:rPr>
          <w:b/>
        </w:rPr>
      </w:pPr>
    </w:p>
    <w:p w:rsidR="009962BD" w:rsidRDefault="009962BD" w:rsidP="009962BD">
      <w:pPr>
        <w:rPr>
          <w:b/>
        </w:rPr>
      </w:pPr>
    </w:p>
    <w:p w:rsidR="009962BD" w:rsidRDefault="009962BD" w:rsidP="009962BD">
      <w:pPr>
        <w:rPr>
          <w:b/>
        </w:rPr>
      </w:pPr>
      <w:r w:rsidRPr="009962BD">
        <w:rPr>
          <w:b/>
        </w:rPr>
        <w:t>Data Stores</w:t>
      </w:r>
      <w:bookmarkEnd w:id="11"/>
      <w:bookmarkEnd w:id="12"/>
    </w:p>
    <w:p w:rsidR="009962BD" w:rsidRDefault="009962BD" w:rsidP="009962BD"/>
    <w:tbl>
      <w:tblPr>
        <w:tblpPr w:leftFromText="180" w:rightFromText="180" w:vertAnchor="text" w:horzAnchor="margin" w:tblpYSpec="insid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67"/>
        <w:gridCol w:w="3253"/>
        <w:gridCol w:w="5322"/>
      </w:tblGrid>
      <w:tr w:rsidR="009962BD" w:rsidRPr="00911835" w:rsidTr="00620D62">
        <w:tc>
          <w:tcPr>
            <w:tcW w:w="674" w:type="dxa"/>
            <w:tcBorders>
              <w:top w:val="single" w:sz="4" w:space="0" w:color="auto"/>
              <w:left w:val="single" w:sz="4" w:space="0" w:color="auto"/>
              <w:bottom w:val="single" w:sz="4" w:space="0" w:color="auto"/>
              <w:right w:val="single" w:sz="4" w:space="0" w:color="auto"/>
            </w:tcBorders>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323" w:type="dxa"/>
            <w:tcBorders>
              <w:top w:val="single" w:sz="4" w:space="0" w:color="auto"/>
              <w:left w:val="single" w:sz="4" w:space="0" w:color="auto"/>
              <w:bottom w:val="single" w:sz="4" w:space="0" w:color="auto"/>
              <w:right w:val="single" w:sz="4" w:space="0" w:color="auto"/>
            </w:tcBorders>
          </w:tcPr>
          <w:p w:rsidR="009962BD" w:rsidRPr="00911835" w:rsidRDefault="009962BD" w:rsidP="00620D62">
            <w:pPr>
              <w:tabs>
                <w:tab w:val="left" w:pos="318"/>
              </w:tabs>
              <w:jc w:val="both"/>
              <w:rPr>
                <w:rFonts w:cs="Arial"/>
                <w:sz w:val="20"/>
                <w:szCs w:val="20"/>
              </w:rPr>
            </w:pPr>
            <w:r w:rsidRPr="00911835">
              <w:rPr>
                <w:rFonts w:cs="Arial"/>
                <w:sz w:val="20"/>
                <w:szCs w:val="20"/>
              </w:rPr>
              <w:t>Data</w:t>
            </w:r>
          </w:p>
        </w:tc>
        <w:tc>
          <w:tcPr>
            <w:tcW w:w="5467" w:type="dxa"/>
            <w:tcBorders>
              <w:top w:val="single" w:sz="4" w:space="0" w:color="auto"/>
              <w:left w:val="single" w:sz="4" w:space="0" w:color="auto"/>
              <w:bottom w:val="single" w:sz="4" w:space="0" w:color="auto"/>
              <w:right w:val="single" w:sz="4" w:space="0" w:color="auto"/>
            </w:tcBorders>
          </w:tcPr>
          <w:p w:rsidR="009962BD" w:rsidRPr="00911835" w:rsidRDefault="009962BD" w:rsidP="00620D62">
            <w:pPr>
              <w:ind w:left="318" w:hanging="318"/>
              <w:rPr>
                <w:rFonts w:cs="Arial"/>
                <w:i/>
                <w:sz w:val="20"/>
                <w:szCs w:val="20"/>
              </w:rPr>
            </w:pPr>
            <w:r w:rsidRPr="00911835">
              <w:rPr>
                <w:rFonts w:cs="Arial"/>
                <w:i/>
                <w:sz w:val="20"/>
                <w:szCs w:val="20"/>
              </w:rPr>
              <w:t>Description</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M1</w:t>
            </w:r>
          </w:p>
        </w:tc>
        <w:tc>
          <w:tcPr>
            <w:tcW w:w="3323" w:type="dxa"/>
          </w:tcPr>
          <w:p w:rsidR="009962BD" w:rsidRPr="00911835" w:rsidRDefault="009962BD" w:rsidP="00620D62">
            <w:pPr>
              <w:tabs>
                <w:tab w:val="left" w:pos="318"/>
              </w:tabs>
              <w:jc w:val="both"/>
              <w:rPr>
                <w:rFonts w:cs="Arial"/>
                <w:sz w:val="20"/>
                <w:szCs w:val="20"/>
              </w:rPr>
            </w:pPr>
            <w:r>
              <w:rPr>
                <w:sz w:val="20"/>
                <w:szCs w:val="20"/>
              </w:rPr>
              <w:t>memberRecord</w:t>
            </w:r>
          </w:p>
        </w:tc>
        <w:tc>
          <w:tcPr>
            <w:tcW w:w="5467" w:type="dxa"/>
          </w:tcPr>
          <w:p w:rsidR="009962BD" w:rsidRPr="00911835" w:rsidRDefault="009962BD" w:rsidP="00620D62">
            <w:pPr>
              <w:rPr>
                <w:rFonts w:cs="Arial"/>
                <w:sz w:val="20"/>
                <w:szCs w:val="20"/>
              </w:rPr>
            </w:pPr>
            <w:r w:rsidRPr="00911835">
              <w:rPr>
                <w:rFonts w:cs="Arial"/>
                <w:sz w:val="20"/>
                <w:szCs w:val="20"/>
              </w:rPr>
              <w:t xml:space="preserve">= { </w:t>
            </w:r>
            <w:r>
              <w:rPr>
                <w:rFonts w:cs="Arial"/>
                <w:sz w:val="20"/>
                <w:szCs w:val="20"/>
              </w:rPr>
              <w:t>memberDetails</w:t>
            </w:r>
            <w:r w:rsidRPr="00911835">
              <w:rPr>
                <w:rFonts w:cs="Arial"/>
                <w:sz w:val="20"/>
                <w:szCs w:val="20"/>
              </w:rPr>
              <w:t xml:space="preserve"> }</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2</w:t>
            </w:r>
          </w:p>
        </w:tc>
        <w:tc>
          <w:tcPr>
            <w:tcW w:w="3323" w:type="dxa"/>
          </w:tcPr>
          <w:p w:rsidR="009962BD" w:rsidRPr="00911835" w:rsidRDefault="009962BD" w:rsidP="00620D62">
            <w:pPr>
              <w:tabs>
                <w:tab w:val="left" w:pos="318"/>
              </w:tabs>
              <w:jc w:val="both"/>
              <w:rPr>
                <w:sz w:val="20"/>
                <w:szCs w:val="20"/>
              </w:rPr>
            </w:pPr>
            <w:r>
              <w:rPr>
                <w:sz w:val="20"/>
                <w:szCs w:val="20"/>
              </w:rPr>
              <w:t>TrainerAppBook</w:t>
            </w:r>
          </w:p>
        </w:tc>
        <w:tc>
          <w:tcPr>
            <w:tcW w:w="5467" w:type="dxa"/>
          </w:tcPr>
          <w:p w:rsidR="009962BD" w:rsidRPr="00911835" w:rsidRDefault="009962BD" w:rsidP="00620D62">
            <w:pPr>
              <w:rPr>
                <w:rFonts w:cs="Arial"/>
                <w:sz w:val="20"/>
                <w:szCs w:val="20"/>
              </w:rPr>
            </w:pPr>
            <w:r>
              <w:rPr>
                <w:rFonts w:cs="Arial"/>
                <w:sz w:val="20"/>
                <w:szCs w:val="20"/>
              </w:rPr>
              <w:t>= trainerBookingInfo</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3</w:t>
            </w:r>
          </w:p>
        </w:tc>
        <w:tc>
          <w:tcPr>
            <w:tcW w:w="3323" w:type="dxa"/>
          </w:tcPr>
          <w:p w:rsidR="009962BD" w:rsidRPr="00911835" w:rsidRDefault="009962BD" w:rsidP="00620D62">
            <w:pPr>
              <w:tabs>
                <w:tab w:val="left" w:pos="318"/>
              </w:tabs>
              <w:rPr>
                <w:rFonts w:cs="Arial"/>
                <w:sz w:val="20"/>
                <w:szCs w:val="20"/>
              </w:rPr>
            </w:pPr>
            <w:r>
              <w:rPr>
                <w:rFonts w:cs="Arial"/>
                <w:sz w:val="20"/>
                <w:szCs w:val="20"/>
              </w:rPr>
              <w:t>ClassTimeTable</w:t>
            </w:r>
          </w:p>
        </w:tc>
        <w:tc>
          <w:tcPr>
            <w:tcW w:w="5467" w:type="dxa"/>
          </w:tcPr>
          <w:p w:rsidR="009962BD" w:rsidRPr="00911835" w:rsidRDefault="009962BD" w:rsidP="00620D62">
            <w:pPr>
              <w:ind w:left="318" w:hanging="318"/>
              <w:rPr>
                <w:rFonts w:cs="Times New Roman"/>
                <w:sz w:val="20"/>
                <w:szCs w:val="20"/>
              </w:rPr>
            </w:pPr>
            <w:r>
              <w:rPr>
                <w:rFonts w:cs="Times New Roman"/>
                <w:sz w:val="20"/>
                <w:szCs w:val="20"/>
              </w:rPr>
              <w:t>= classBookingInfo</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4</w:t>
            </w:r>
          </w:p>
        </w:tc>
        <w:tc>
          <w:tcPr>
            <w:tcW w:w="3323" w:type="dxa"/>
          </w:tcPr>
          <w:p w:rsidR="009962BD" w:rsidRPr="00911835" w:rsidRDefault="009962BD" w:rsidP="00620D62">
            <w:pPr>
              <w:tabs>
                <w:tab w:val="left" w:pos="318"/>
              </w:tabs>
              <w:rPr>
                <w:rFonts w:cs="Arial"/>
                <w:sz w:val="20"/>
                <w:szCs w:val="20"/>
              </w:rPr>
            </w:pPr>
            <w:r>
              <w:rPr>
                <w:rFonts w:cs="Arial"/>
                <w:sz w:val="20"/>
                <w:szCs w:val="20"/>
              </w:rPr>
              <w:t>TrainerRecords</w:t>
            </w:r>
          </w:p>
        </w:tc>
        <w:tc>
          <w:tcPr>
            <w:tcW w:w="5467" w:type="dxa"/>
          </w:tcPr>
          <w:p w:rsidR="009962BD" w:rsidRPr="00911835" w:rsidRDefault="009962BD" w:rsidP="00620D62">
            <w:pPr>
              <w:ind w:left="318" w:hanging="318"/>
              <w:rPr>
                <w:rFonts w:cs="Arial"/>
                <w:sz w:val="20"/>
                <w:szCs w:val="20"/>
              </w:rPr>
            </w:pPr>
            <w:r>
              <w:rPr>
                <w:rFonts w:cs="Arial"/>
                <w:sz w:val="20"/>
                <w:szCs w:val="20"/>
              </w:rPr>
              <w:t>= { trainerDetails }</w:t>
            </w:r>
          </w:p>
        </w:tc>
      </w:tr>
    </w:tbl>
    <w:p w:rsidR="009962BD" w:rsidRDefault="009962BD" w:rsidP="009962BD">
      <w:pPr>
        <w:rPr>
          <w:b/>
        </w:rPr>
      </w:pPr>
      <w:bookmarkStart w:id="13" w:name="_Toc225018701"/>
      <w:bookmarkStart w:id="14" w:name="_Toc260082965"/>
    </w:p>
    <w:p w:rsidR="009962BD" w:rsidRDefault="009962BD" w:rsidP="009962BD">
      <w:pPr>
        <w:rPr>
          <w:b/>
        </w:rPr>
      </w:pPr>
    </w:p>
    <w:p w:rsidR="009962BD" w:rsidRDefault="009962BD" w:rsidP="009962BD">
      <w:pPr>
        <w:rPr>
          <w:b/>
        </w:rPr>
      </w:pPr>
    </w:p>
    <w:p w:rsidR="009962BD" w:rsidRDefault="009962BD" w:rsidP="009962BD">
      <w:pPr>
        <w:rPr>
          <w:b/>
        </w:rPr>
      </w:pPr>
    </w:p>
    <w:p w:rsidR="009962BD" w:rsidRDefault="009962BD" w:rsidP="009962BD">
      <w:pPr>
        <w:rPr>
          <w:b/>
        </w:rPr>
      </w:pPr>
    </w:p>
    <w:p w:rsidR="009962BD" w:rsidRDefault="009962BD" w:rsidP="009962BD">
      <w:pPr>
        <w:rPr>
          <w:b/>
        </w:rPr>
      </w:pPr>
      <w:r w:rsidRPr="009962BD">
        <w:rPr>
          <w:b/>
        </w:rPr>
        <w:t>Forms Data Dictionary</w:t>
      </w:r>
      <w:bookmarkEnd w:id="13"/>
      <w:bookmarkEnd w:id="14"/>
    </w:p>
    <w:p w:rsidR="009962BD" w:rsidRDefault="009962BD" w:rsidP="009962BD">
      <w:pPr>
        <w:rPr>
          <w:b/>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71"/>
        <w:gridCol w:w="3321"/>
        <w:gridCol w:w="5472"/>
      </w:tblGrid>
      <w:tr w:rsidR="009962BD" w:rsidRPr="00911835" w:rsidTr="00620D62">
        <w:trPr>
          <w:trHeight w:val="332"/>
        </w:trPr>
        <w:tc>
          <w:tcPr>
            <w:tcW w:w="671"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321" w:type="dxa"/>
          </w:tcPr>
          <w:p w:rsidR="009962BD" w:rsidRPr="00911835" w:rsidRDefault="009962BD" w:rsidP="00620D62">
            <w:pPr>
              <w:jc w:val="both"/>
              <w:rPr>
                <w:rFonts w:cs="Arial"/>
                <w:bCs/>
                <w:sz w:val="20"/>
                <w:szCs w:val="20"/>
              </w:rPr>
            </w:pPr>
            <w:r w:rsidRPr="00911835">
              <w:rPr>
                <w:rFonts w:cs="Arial"/>
                <w:bCs/>
                <w:sz w:val="20"/>
                <w:szCs w:val="20"/>
              </w:rPr>
              <w:t>Data</w:t>
            </w:r>
          </w:p>
        </w:tc>
        <w:tc>
          <w:tcPr>
            <w:tcW w:w="5472" w:type="dxa"/>
          </w:tcPr>
          <w:p w:rsidR="009962BD" w:rsidRPr="00911835" w:rsidRDefault="009962BD" w:rsidP="00620D62">
            <w:pPr>
              <w:jc w:val="both"/>
              <w:rPr>
                <w:rFonts w:cs="Arial"/>
                <w:bCs/>
                <w:i/>
                <w:sz w:val="20"/>
                <w:szCs w:val="20"/>
              </w:rPr>
            </w:pPr>
            <w:r w:rsidRPr="00911835">
              <w:rPr>
                <w:rFonts w:cs="Arial"/>
                <w:bCs/>
                <w:i/>
                <w:sz w:val="20"/>
                <w:szCs w:val="20"/>
              </w:rPr>
              <w:t>Description</w:t>
            </w:r>
          </w:p>
        </w:tc>
      </w:tr>
      <w:tr w:rsidR="009962BD" w:rsidRPr="00911835" w:rsidTr="00620D62">
        <w:tc>
          <w:tcPr>
            <w:tcW w:w="9464" w:type="dxa"/>
            <w:gridSpan w:val="3"/>
            <w:shd w:val="clear" w:color="auto" w:fill="E6E6E6"/>
          </w:tcPr>
          <w:p w:rsidR="009962BD" w:rsidRPr="00911835" w:rsidRDefault="009962BD" w:rsidP="00620D62">
            <w:pPr>
              <w:jc w:val="center"/>
              <w:rPr>
                <w:b/>
                <w:sz w:val="20"/>
                <w:szCs w:val="20"/>
              </w:rPr>
            </w:pPr>
            <w:r>
              <w:rPr>
                <w:b/>
                <w:sz w:val="20"/>
                <w:szCs w:val="20"/>
              </w:rPr>
              <w:t>Member Details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expireDate</w:t>
            </w:r>
          </w:p>
        </w:tc>
        <w:tc>
          <w:tcPr>
            <w:tcW w:w="5472" w:type="dxa"/>
          </w:tcPr>
          <w:p w:rsidR="009962BD" w:rsidRPr="00FC3AAA" w:rsidRDefault="009962BD" w:rsidP="00620D62">
            <w:pPr>
              <w:rPr>
                <w:sz w:val="20"/>
                <w:szCs w:val="20"/>
              </w:rPr>
            </w:pPr>
            <w:r>
              <w:rPr>
                <w:sz w:val="20"/>
                <w:szCs w:val="20"/>
              </w:rPr>
              <w:t>= date</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sz w:val="20"/>
                <w:szCs w:val="20"/>
              </w:rPr>
              <w:t>memberDetails</w:t>
            </w:r>
          </w:p>
        </w:tc>
        <w:tc>
          <w:tcPr>
            <w:tcW w:w="5472" w:type="dxa"/>
          </w:tcPr>
          <w:p w:rsidR="009962BD" w:rsidRPr="00FC3AAA" w:rsidRDefault="009962BD" w:rsidP="00620D62">
            <w:pPr>
              <w:rPr>
                <w:rFonts w:cs="Arial"/>
                <w:i/>
                <w:sz w:val="20"/>
                <w:szCs w:val="20"/>
              </w:rPr>
            </w:pPr>
            <w:r w:rsidRPr="00FC3AAA">
              <w:rPr>
                <w:sz w:val="20"/>
                <w:szCs w:val="20"/>
              </w:rPr>
              <w:t xml:space="preserve">= </w:t>
            </w:r>
            <w:r>
              <w:rPr>
                <w:sz w:val="20"/>
                <w:szCs w:val="20"/>
              </w:rPr>
              <w:t>memberName + SID +</w:t>
            </w:r>
            <w:r w:rsidRPr="00FC3AAA">
              <w:rPr>
                <w:sz w:val="20"/>
                <w:szCs w:val="20"/>
              </w:rPr>
              <w:t xml:space="preserve"> </w:t>
            </w:r>
            <w:r>
              <w:rPr>
                <w:sz w:val="20"/>
                <w:szCs w:val="20"/>
              </w:rPr>
              <w:t>membershipType + gender +</w:t>
            </w:r>
            <w:r w:rsidRPr="00FC3AAA">
              <w:rPr>
                <w:sz w:val="20"/>
                <w:szCs w:val="20"/>
              </w:rPr>
              <w:t xml:space="preserve"> </w:t>
            </w:r>
            <w:r>
              <w:rPr>
                <w:sz w:val="20"/>
                <w:szCs w:val="20"/>
              </w:rPr>
              <w:t xml:space="preserve"> </w:t>
            </w:r>
            <w:r>
              <w:rPr>
                <w:sz w:val="20"/>
                <w:szCs w:val="20"/>
              </w:rPr>
              <w:br/>
              <w:t xml:space="preserve">   expireDate + r</w:t>
            </w:r>
            <w:r w:rsidRPr="00FC3AAA">
              <w:rPr>
                <w:sz w:val="20"/>
                <w:szCs w:val="20"/>
              </w:rPr>
              <w:t xml:space="preserve">enewal </w:t>
            </w:r>
            <w:r>
              <w:rPr>
                <w:sz w:val="20"/>
                <w:szCs w:val="20"/>
              </w:rPr>
              <w:t>+</w:t>
            </w:r>
            <w:r w:rsidRPr="00FC3AAA">
              <w:rPr>
                <w:sz w:val="20"/>
                <w:szCs w:val="20"/>
              </w:rPr>
              <w:t xml:space="preserve"> </w:t>
            </w:r>
            <w:r>
              <w:rPr>
                <w:sz w:val="20"/>
                <w:szCs w:val="20"/>
              </w:rPr>
              <w:t>address +</w:t>
            </w:r>
            <w:r w:rsidRPr="00FC3AAA">
              <w:rPr>
                <w:sz w:val="20"/>
                <w:szCs w:val="20"/>
              </w:rPr>
              <w:t xml:space="preserve"> </w:t>
            </w:r>
            <w:r>
              <w:rPr>
                <w:sz w:val="20"/>
                <w:szCs w:val="20"/>
              </w:rPr>
              <w:t>email + phoneNumber +</w:t>
            </w:r>
            <w:r w:rsidRPr="00FC3AAA">
              <w:rPr>
                <w:sz w:val="20"/>
                <w:szCs w:val="20"/>
              </w:rPr>
              <w:t xml:space="preserve"> </w:t>
            </w:r>
            <w:r>
              <w:rPr>
                <w:sz w:val="20"/>
                <w:szCs w:val="20"/>
              </w:rPr>
              <w:t xml:space="preserve">  </w:t>
            </w:r>
            <w:r>
              <w:rPr>
                <w:sz w:val="20"/>
                <w:szCs w:val="20"/>
              </w:rPr>
              <w:br/>
              <w:t xml:space="preserve">   e</w:t>
            </w:r>
            <w:r w:rsidRPr="00FC3AAA">
              <w:rPr>
                <w:sz w:val="20"/>
                <w:szCs w:val="20"/>
              </w:rPr>
              <w:t>mergency</w:t>
            </w:r>
            <w:r>
              <w:rPr>
                <w:sz w:val="20"/>
                <w:szCs w:val="20"/>
              </w:rPr>
              <w:t>Number +</w:t>
            </w:r>
            <w:r w:rsidRPr="00FC3AAA">
              <w:rPr>
                <w:sz w:val="20"/>
                <w:szCs w:val="20"/>
              </w:rPr>
              <w:t xml:space="preserve"> </w:t>
            </w:r>
            <w:r>
              <w:rPr>
                <w:sz w:val="20"/>
                <w:szCs w:val="20"/>
              </w:rPr>
              <w:t>nationality +</w:t>
            </w:r>
            <w:r w:rsidRPr="00FC3AAA">
              <w:rPr>
                <w:sz w:val="20"/>
                <w:szCs w:val="20"/>
              </w:rPr>
              <w:t xml:space="preserve"> </w:t>
            </w:r>
            <w:r>
              <w:rPr>
                <w:sz w:val="20"/>
                <w:szCs w:val="20"/>
              </w:rPr>
              <w:t>receiptNumber +</w:t>
            </w:r>
            <w:r w:rsidRPr="00FC3AAA">
              <w:rPr>
                <w:sz w:val="20"/>
                <w:szCs w:val="20"/>
              </w:rPr>
              <w:t xml:space="preserve"> </w:t>
            </w:r>
            <w:r>
              <w:rPr>
                <w:sz w:val="20"/>
                <w:szCs w:val="20"/>
              </w:rPr>
              <w:t xml:space="preserve"> </w:t>
            </w:r>
            <w:r>
              <w:rPr>
                <w:sz w:val="20"/>
                <w:szCs w:val="20"/>
              </w:rPr>
              <w:br/>
              <w:t xml:space="preserve">   m</w:t>
            </w:r>
            <w:r w:rsidRPr="00FC3AAA">
              <w:rPr>
                <w:sz w:val="20"/>
                <w:szCs w:val="20"/>
              </w:rPr>
              <w:t>one</w:t>
            </w:r>
            <w:r>
              <w:rPr>
                <w:sz w:val="20"/>
                <w:szCs w:val="20"/>
              </w:rPr>
              <w:t>y</w:t>
            </w:r>
            <w:r w:rsidRPr="00FC3AAA">
              <w:rPr>
                <w:sz w:val="20"/>
                <w:szCs w:val="20"/>
              </w:rPr>
              <w:t>Taken</w:t>
            </w:r>
            <w:r>
              <w:rPr>
                <w:sz w:val="20"/>
                <w:szCs w:val="20"/>
              </w:rPr>
              <w:t xml:space="preserve"> +</w:t>
            </w:r>
            <w:r w:rsidRPr="00FC3AAA">
              <w:rPr>
                <w:sz w:val="20"/>
                <w:szCs w:val="20"/>
              </w:rPr>
              <w:t xml:space="preserve"> </w:t>
            </w:r>
            <w:r>
              <w:rPr>
                <w:sz w:val="20"/>
                <w:szCs w:val="20"/>
              </w:rPr>
              <w:t xml:space="preserve">( club </w:t>
            </w:r>
            <w:r w:rsidRPr="00FC3AAA">
              <w:rPr>
                <w:sz w:val="20"/>
                <w:szCs w:val="20"/>
              </w:rPr>
              <w:t>)</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memberDetailsForm</w:t>
            </w:r>
          </w:p>
        </w:tc>
        <w:tc>
          <w:tcPr>
            <w:tcW w:w="5472" w:type="dxa"/>
          </w:tcPr>
          <w:p w:rsidR="009962BD" w:rsidRPr="00FC3AAA" w:rsidRDefault="009962BD" w:rsidP="00620D62">
            <w:pPr>
              <w:rPr>
                <w:sz w:val="20"/>
                <w:szCs w:val="20"/>
              </w:rPr>
            </w:pPr>
            <w:r>
              <w:rPr>
                <w:sz w:val="20"/>
                <w:szCs w:val="20"/>
              </w:rPr>
              <w:t xml:space="preserve"> = memberDetails</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DetailsFormBlank</w:t>
            </w:r>
          </w:p>
        </w:tc>
        <w:tc>
          <w:tcPr>
            <w:tcW w:w="5472" w:type="dxa"/>
          </w:tcPr>
          <w:p w:rsidR="009962BD" w:rsidRDefault="009962BD" w:rsidP="00620D62">
            <w:pPr>
              <w:rPr>
                <w:sz w:val="20"/>
                <w:szCs w:val="20"/>
              </w:rPr>
            </w:pPr>
            <w:r w:rsidRPr="00911835">
              <w:rPr>
                <w:sz w:val="20"/>
                <w:szCs w:val="20"/>
              </w:rPr>
              <w:t xml:space="preserve">= </w:t>
            </w:r>
            <w:r>
              <w:rPr>
                <w:sz w:val="20"/>
                <w:szCs w:val="20"/>
              </w:rPr>
              <w:t>memberDetailsForm</w:t>
            </w:r>
            <w:r w:rsidRPr="00911835">
              <w:rPr>
                <w:sz w:val="20"/>
                <w:szCs w:val="20"/>
              </w:rPr>
              <w:t xml:space="preserve"> </w:t>
            </w:r>
          </w:p>
          <w:p w:rsidR="009962BD" w:rsidRPr="00911835" w:rsidRDefault="009962BD" w:rsidP="00620D62">
            <w:pPr>
              <w:rPr>
                <w:sz w:val="20"/>
                <w:szCs w:val="20"/>
              </w:rPr>
            </w:pPr>
            <w:r w:rsidRPr="00911835">
              <w:rPr>
                <w:sz w:val="20"/>
                <w:szCs w:val="20"/>
              </w:rPr>
              <w:t>*Blank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DetailsFormFilled</w:t>
            </w:r>
          </w:p>
        </w:tc>
        <w:tc>
          <w:tcPr>
            <w:tcW w:w="5472" w:type="dxa"/>
          </w:tcPr>
          <w:p w:rsidR="009962BD" w:rsidRPr="00911835" w:rsidRDefault="009962BD" w:rsidP="00620D62">
            <w:pPr>
              <w:rPr>
                <w:sz w:val="20"/>
                <w:szCs w:val="20"/>
              </w:rPr>
            </w:pPr>
            <w:r w:rsidRPr="00911835">
              <w:rPr>
                <w:sz w:val="20"/>
                <w:szCs w:val="20"/>
              </w:rPr>
              <w:t xml:space="preserve">= </w:t>
            </w:r>
            <w:r>
              <w:rPr>
                <w:sz w:val="20"/>
                <w:szCs w:val="20"/>
              </w:rPr>
              <w:t>memberDetailsForm</w:t>
            </w:r>
          </w:p>
          <w:p w:rsidR="009962BD" w:rsidRPr="00911835" w:rsidRDefault="009962BD" w:rsidP="00620D62">
            <w:pPr>
              <w:rPr>
                <w:sz w:val="20"/>
                <w:szCs w:val="20"/>
              </w:rPr>
            </w:pPr>
            <w:r w:rsidRPr="00911835">
              <w:rPr>
                <w:sz w:val="20"/>
                <w:szCs w:val="20"/>
              </w:rPr>
              <w:t>*Filled with valid data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shipType</w:t>
            </w:r>
          </w:p>
        </w:tc>
        <w:tc>
          <w:tcPr>
            <w:tcW w:w="5472" w:type="dxa"/>
          </w:tcPr>
          <w:p w:rsidR="009962BD" w:rsidRPr="00911835" w:rsidRDefault="009962BD" w:rsidP="00620D62">
            <w:pPr>
              <w:rPr>
                <w:sz w:val="20"/>
                <w:szCs w:val="20"/>
              </w:rPr>
            </w:pPr>
            <w:r>
              <w:rPr>
                <w:sz w:val="20"/>
                <w:szCs w:val="20"/>
              </w:rPr>
              <w:t xml:space="preserve">= [ </w:t>
            </w:r>
            <w:r w:rsidRPr="00FC3AAA">
              <w:rPr>
                <w:sz w:val="20"/>
                <w:szCs w:val="20"/>
              </w:rPr>
              <w:t>Student</w:t>
            </w:r>
            <w:r>
              <w:rPr>
                <w:sz w:val="20"/>
                <w:szCs w:val="20"/>
              </w:rPr>
              <w:t xml:space="preserve"> |</w:t>
            </w:r>
            <w:r w:rsidRPr="00FC3AAA">
              <w:rPr>
                <w:sz w:val="20"/>
                <w:szCs w:val="20"/>
              </w:rPr>
              <w:t xml:space="preserve"> Staff</w:t>
            </w:r>
            <w:r>
              <w:rPr>
                <w:sz w:val="20"/>
                <w:szCs w:val="20"/>
              </w:rPr>
              <w:t xml:space="preserve"> |</w:t>
            </w:r>
            <w:r w:rsidRPr="00FC3AAA">
              <w:rPr>
                <w:sz w:val="20"/>
                <w:szCs w:val="20"/>
              </w:rPr>
              <w:t xml:space="preserve"> Gym Member</w:t>
            </w:r>
            <w:r>
              <w:rPr>
                <w:sz w:val="20"/>
                <w:szCs w:val="20"/>
              </w:rPr>
              <w:t xml:space="preserve"> |</w:t>
            </w:r>
            <w:r w:rsidRPr="00FC3AAA">
              <w:rPr>
                <w:sz w:val="20"/>
                <w:szCs w:val="20"/>
              </w:rPr>
              <w:t xml:space="preserve"> SportsFederation</w:t>
            </w:r>
            <w:r>
              <w:rPr>
                <w:sz w:val="20"/>
                <w:szCs w:val="20"/>
              </w:rPr>
              <w:t xml:space="preserve"> |</w:t>
            </w:r>
            <w:r w:rsidRPr="00FC3AAA">
              <w:rPr>
                <w:sz w:val="20"/>
                <w:szCs w:val="20"/>
              </w:rPr>
              <w:t xml:space="preserve"> Gym</w:t>
            </w:r>
            <w:r>
              <w:rPr>
                <w:sz w:val="20"/>
                <w:szCs w:val="20"/>
              </w:rPr>
              <w:t xml:space="preserve"> And</w:t>
            </w:r>
            <w:r w:rsidRPr="00FC3AAA">
              <w:rPr>
                <w:sz w:val="20"/>
                <w:szCs w:val="20"/>
              </w:rPr>
              <w:t xml:space="preserve">  SportsFederation</w:t>
            </w:r>
            <w:r>
              <w:rPr>
                <w:sz w:val="20"/>
                <w:szCs w:val="20"/>
              </w:rPr>
              <w:t xml:space="preserve"> |</w:t>
            </w:r>
            <w:r w:rsidRPr="00FC3AAA">
              <w:rPr>
                <w:sz w:val="20"/>
                <w:szCs w:val="20"/>
              </w:rPr>
              <w:t xml:space="preserve"> Gym Alumni</w:t>
            </w:r>
            <w:r>
              <w:rPr>
                <w:sz w:val="20"/>
                <w:szCs w:val="20"/>
              </w:rPr>
              <w:t xml:space="preserve"> |</w:t>
            </w:r>
            <w:r w:rsidRPr="00FC3AAA">
              <w:rPr>
                <w:sz w:val="20"/>
                <w:szCs w:val="20"/>
              </w:rPr>
              <w:t xml:space="preserve"> Gym Shor</w:t>
            </w:r>
            <w:r>
              <w:rPr>
                <w:sz w:val="20"/>
                <w:szCs w:val="20"/>
              </w:rPr>
              <w:t>t</w:t>
            </w:r>
            <w:r w:rsidRPr="00FC3AAA">
              <w:rPr>
                <w:sz w:val="20"/>
                <w:szCs w:val="20"/>
              </w:rPr>
              <w:t>term</w:t>
            </w:r>
            <w:r>
              <w:rPr>
                <w:sz w:val="20"/>
                <w:szCs w:val="20"/>
              </w:rPr>
              <w:t xml:space="preserve"> |</w:t>
            </w:r>
            <w:r w:rsidRPr="00FC3AAA">
              <w:rPr>
                <w:sz w:val="20"/>
                <w:szCs w:val="20"/>
              </w:rPr>
              <w:t xml:space="preserve"> Gym SummerSchool</w:t>
            </w:r>
            <w:r>
              <w:rPr>
                <w:sz w:val="20"/>
                <w:szCs w:val="20"/>
              </w:rPr>
              <w:t xml:space="preserve"> |</w:t>
            </w:r>
            <w:r w:rsidRPr="00FC3AAA">
              <w:rPr>
                <w:sz w:val="20"/>
                <w:szCs w:val="20"/>
              </w:rPr>
              <w:t xml:space="preserve"> Community Monthly</w:t>
            </w:r>
            <w:r>
              <w:rPr>
                <w:sz w:val="20"/>
                <w:szCs w:val="20"/>
              </w:rPr>
              <w:t xml:space="preserve"> |</w:t>
            </w:r>
            <w:r w:rsidRPr="00FC3AAA">
              <w:rPr>
                <w:sz w:val="20"/>
                <w:szCs w:val="20"/>
              </w:rPr>
              <w:t xml:space="preserve"> Community PAYG</w:t>
            </w:r>
            <w:r>
              <w:rPr>
                <w:sz w:val="20"/>
                <w:szCs w:val="20"/>
              </w:rPr>
              <w:t xml:space="preserve">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moneyTaken</w:t>
            </w:r>
          </w:p>
        </w:tc>
        <w:tc>
          <w:tcPr>
            <w:tcW w:w="5472" w:type="dxa"/>
          </w:tcPr>
          <w:p w:rsidR="009962BD" w:rsidRDefault="009962BD" w:rsidP="00620D62">
            <w:pPr>
              <w:rPr>
                <w:sz w:val="20"/>
                <w:szCs w:val="20"/>
              </w:rPr>
            </w:pPr>
            <w:r>
              <w:rPr>
                <w:sz w:val="20"/>
                <w:szCs w:val="20"/>
              </w:rPr>
              <w:t>= { initials }</w:t>
            </w:r>
          </w:p>
          <w:p w:rsidR="009962BD" w:rsidRDefault="009962BD" w:rsidP="00620D62">
            <w:pPr>
              <w:rPr>
                <w:sz w:val="20"/>
                <w:szCs w:val="20"/>
              </w:rPr>
            </w:pPr>
            <w:r>
              <w:rPr>
                <w:sz w:val="20"/>
                <w:szCs w:val="20"/>
              </w:rPr>
              <w:t>*</w:t>
            </w:r>
            <w:r w:rsidRPr="00FC3AAA">
              <w:rPr>
                <w:sz w:val="20"/>
                <w:szCs w:val="20"/>
              </w:rPr>
              <w:t xml:space="preserve"> initials of the person who took the money</w:t>
            </w:r>
            <w:r>
              <w:rPr>
                <w:sz w:val="20"/>
                <w:szCs w:val="20"/>
              </w:rPr>
              <w:t>*</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Renewal</w:t>
            </w:r>
          </w:p>
        </w:tc>
        <w:tc>
          <w:tcPr>
            <w:tcW w:w="5472" w:type="dxa"/>
          </w:tcPr>
          <w:p w:rsidR="009962BD" w:rsidRDefault="009962BD" w:rsidP="00620D62">
            <w:pPr>
              <w:rPr>
                <w:sz w:val="20"/>
                <w:szCs w:val="20"/>
              </w:rPr>
            </w:pPr>
            <w:r>
              <w:rPr>
                <w:sz w:val="20"/>
                <w:szCs w:val="20"/>
              </w:rPr>
              <w:t>= [ yes | no ]</w:t>
            </w:r>
          </w:p>
        </w:tc>
      </w:tr>
      <w:tr w:rsidR="009962BD" w:rsidRPr="00911835" w:rsidTr="00620D62">
        <w:tc>
          <w:tcPr>
            <w:tcW w:w="9464" w:type="dxa"/>
            <w:gridSpan w:val="3"/>
            <w:shd w:val="clear" w:color="auto" w:fill="E6E6E6"/>
          </w:tcPr>
          <w:p w:rsidR="009962BD" w:rsidRPr="00911835" w:rsidRDefault="009962BD" w:rsidP="00620D62">
            <w:pPr>
              <w:jc w:val="center"/>
              <w:rPr>
                <w:b/>
                <w:sz w:val="20"/>
                <w:szCs w:val="20"/>
              </w:rPr>
            </w:pPr>
            <w:r>
              <w:rPr>
                <w:b/>
                <w:sz w:val="20"/>
                <w:szCs w:val="20"/>
              </w:rPr>
              <w:t>Trainer Details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dateOfBirth</w:t>
            </w:r>
          </w:p>
        </w:tc>
        <w:tc>
          <w:tcPr>
            <w:tcW w:w="5472" w:type="dxa"/>
          </w:tcPr>
          <w:p w:rsidR="009962BD" w:rsidRPr="00911835" w:rsidRDefault="009962BD" w:rsidP="00620D62">
            <w:pPr>
              <w:rPr>
                <w:sz w:val="20"/>
                <w:szCs w:val="20"/>
              </w:rPr>
            </w:pPr>
            <w:r>
              <w:rPr>
                <w:sz w:val="20"/>
                <w:szCs w:val="20"/>
              </w:rPr>
              <w:t>= date</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rFonts w:cs="Arial"/>
                <w:sz w:val="20"/>
                <w:szCs w:val="20"/>
              </w:rPr>
              <w:t>inductioning</w:t>
            </w:r>
          </w:p>
        </w:tc>
        <w:tc>
          <w:tcPr>
            <w:tcW w:w="5472" w:type="dxa"/>
          </w:tcPr>
          <w:p w:rsidR="009962BD" w:rsidRPr="00911835" w:rsidRDefault="009962BD" w:rsidP="00620D62">
            <w:pPr>
              <w:rPr>
                <w:rFonts w:cs="Arial"/>
                <w:sz w:val="20"/>
                <w:szCs w:val="20"/>
              </w:rPr>
            </w:pPr>
            <w:r>
              <w:rPr>
                <w:rFonts w:cs="Arial"/>
                <w:sz w:val="20"/>
                <w:szCs w:val="20"/>
              </w:rPr>
              <w:t>= [ yes | no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personalTraining</w:t>
            </w:r>
          </w:p>
        </w:tc>
        <w:tc>
          <w:tcPr>
            <w:tcW w:w="5472" w:type="dxa"/>
          </w:tcPr>
          <w:p w:rsidR="009962BD" w:rsidRPr="00911835" w:rsidRDefault="009962BD" w:rsidP="00620D62">
            <w:pPr>
              <w:rPr>
                <w:sz w:val="20"/>
                <w:szCs w:val="20"/>
              </w:rPr>
            </w:pPr>
            <w:r>
              <w:rPr>
                <w:rFonts w:cs="Arial"/>
                <w:sz w:val="20"/>
                <w:szCs w:val="20"/>
              </w:rPr>
              <w:t>= [ yes | no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sz w:val="20"/>
                <w:szCs w:val="20"/>
              </w:rPr>
              <w:t>trainerDetails</w:t>
            </w:r>
          </w:p>
        </w:tc>
        <w:tc>
          <w:tcPr>
            <w:tcW w:w="5472" w:type="dxa"/>
          </w:tcPr>
          <w:p w:rsidR="009962BD" w:rsidRPr="00911835" w:rsidRDefault="009962BD" w:rsidP="00620D62">
            <w:pPr>
              <w:rPr>
                <w:rFonts w:cs="Arial"/>
                <w:sz w:val="20"/>
                <w:szCs w:val="20"/>
              </w:rPr>
            </w:pPr>
            <w:r w:rsidRPr="00911835">
              <w:rPr>
                <w:sz w:val="20"/>
                <w:szCs w:val="20"/>
              </w:rPr>
              <w:t xml:space="preserve">= </w:t>
            </w:r>
            <w:r>
              <w:rPr>
                <w:sz w:val="20"/>
                <w:szCs w:val="20"/>
              </w:rPr>
              <w:t>trainerName + dateOfBirth + qualifications + inductioning + personalTraining</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w:t>
            </w:r>
          </w:p>
        </w:tc>
        <w:tc>
          <w:tcPr>
            <w:tcW w:w="5472" w:type="dxa"/>
          </w:tcPr>
          <w:p w:rsidR="009962BD" w:rsidRPr="00911835" w:rsidRDefault="009962BD" w:rsidP="00620D62">
            <w:pPr>
              <w:rPr>
                <w:sz w:val="20"/>
                <w:szCs w:val="20"/>
              </w:rPr>
            </w:pPr>
            <w:r>
              <w:rPr>
                <w:sz w:val="20"/>
                <w:szCs w:val="20"/>
              </w:rPr>
              <w:t>= trainerDetails</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Blank</w:t>
            </w:r>
          </w:p>
        </w:tc>
        <w:tc>
          <w:tcPr>
            <w:tcW w:w="5472" w:type="dxa"/>
          </w:tcPr>
          <w:p w:rsidR="009962BD" w:rsidRDefault="009962BD" w:rsidP="00620D62">
            <w:pPr>
              <w:rPr>
                <w:sz w:val="20"/>
                <w:szCs w:val="20"/>
              </w:rPr>
            </w:pPr>
            <w:r>
              <w:rPr>
                <w:sz w:val="20"/>
                <w:szCs w:val="20"/>
              </w:rPr>
              <w:t>= trainerDetailsForm</w:t>
            </w:r>
          </w:p>
          <w:p w:rsidR="009962BD" w:rsidRPr="00911835" w:rsidRDefault="009962BD" w:rsidP="00620D62">
            <w:pPr>
              <w:rPr>
                <w:sz w:val="20"/>
                <w:szCs w:val="20"/>
              </w:rPr>
            </w:pPr>
            <w:r w:rsidRPr="00911835">
              <w:rPr>
                <w:sz w:val="20"/>
                <w:szCs w:val="20"/>
              </w:rPr>
              <w:t>*Blank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Filled</w:t>
            </w:r>
          </w:p>
        </w:tc>
        <w:tc>
          <w:tcPr>
            <w:tcW w:w="5472" w:type="dxa"/>
          </w:tcPr>
          <w:p w:rsidR="009962BD" w:rsidRDefault="009962BD" w:rsidP="00620D62">
            <w:pPr>
              <w:rPr>
                <w:sz w:val="20"/>
                <w:szCs w:val="20"/>
              </w:rPr>
            </w:pPr>
            <w:r>
              <w:rPr>
                <w:sz w:val="20"/>
                <w:szCs w:val="20"/>
              </w:rPr>
              <w:t>= trainerDetailsForm</w:t>
            </w:r>
          </w:p>
          <w:p w:rsidR="009962BD" w:rsidRPr="00911835" w:rsidRDefault="009962BD" w:rsidP="00620D62">
            <w:pPr>
              <w:rPr>
                <w:sz w:val="20"/>
                <w:szCs w:val="20"/>
              </w:rPr>
            </w:pPr>
            <w:r w:rsidRPr="00911835">
              <w:rPr>
                <w:sz w:val="20"/>
                <w:szCs w:val="20"/>
              </w:rPr>
              <w:t>*Filled with valid data *</w:t>
            </w:r>
          </w:p>
        </w:tc>
      </w:tr>
    </w:tbl>
    <w:p w:rsidR="009962BD" w:rsidRDefault="009962BD" w:rsidP="009962BD"/>
    <w:p w:rsidR="00620D62" w:rsidRDefault="00620D62" w:rsidP="00620D62">
      <w:bookmarkStart w:id="15" w:name="_Toc260082966"/>
    </w:p>
    <w:p w:rsidR="00620D62" w:rsidRDefault="00620D62" w:rsidP="00620D62"/>
    <w:p w:rsidR="009962BD" w:rsidRPr="00107EB2" w:rsidRDefault="009962BD" w:rsidP="00542EEA">
      <w:pPr>
        <w:pStyle w:val="Heading3"/>
        <w:pageBreakBefore/>
        <w:numPr>
          <w:ilvl w:val="2"/>
          <w:numId w:val="9"/>
        </w:numPr>
      </w:pPr>
      <w:bookmarkStart w:id="16" w:name="_Toc260920736"/>
      <w:r w:rsidRPr="00107EB2">
        <w:lastRenderedPageBreak/>
        <w:t>Data Flow Diagram</w:t>
      </w:r>
      <w:bookmarkEnd w:id="15"/>
      <w:bookmarkEnd w:id="16"/>
    </w:p>
    <w:p w:rsidR="009962BD" w:rsidRDefault="00620D62" w:rsidP="00620D62">
      <w:pPr>
        <w:pStyle w:val="Heading4"/>
        <w:numPr>
          <w:ilvl w:val="3"/>
          <w:numId w:val="9"/>
        </w:numPr>
      </w:pPr>
      <w:bookmarkStart w:id="17" w:name="_Toc260082967"/>
      <w:r>
        <w:t>Level  0</w:t>
      </w:r>
      <w:bookmarkEnd w:id="17"/>
      <w:r>
        <w:t xml:space="preserve"> Current Dataflow Diagram</w:t>
      </w:r>
    </w:p>
    <w:p w:rsidR="00620D62" w:rsidRPr="00620D62" w:rsidRDefault="00620D62" w:rsidP="00620D62"/>
    <w:p w:rsidR="009962BD" w:rsidRDefault="009962BD" w:rsidP="009962BD">
      <w:r>
        <w:object w:dxaOrig="9303" w:dyaOrig="7778">
          <v:shape id="_x0000_i1027" type="#_x0000_t75" style="width:464pt;height:388.65pt" o:ole="">
            <v:imagedata r:id="rId14" o:title=""/>
          </v:shape>
          <o:OLEObject Type="Embed" ProgID="Visio.Drawing.11" ShapeID="_x0000_i1027" DrawAspect="Content" ObjectID="_1334704780" r:id="rId15"/>
        </w:object>
      </w:r>
    </w:p>
    <w:p w:rsidR="009962BD" w:rsidRDefault="009962BD" w:rsidP="009962BD"/>
    <w:p w:rsidR="009962BD" w:rsidRDefault="009962BD" w:rsidP="009962BD"/>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620D62" w:rsidRDefault="00620D62" w:rsidP="009962BD">
      <w:pPr>
        <w:rPr>
          <w:lang w:eastAsia="zh-CN"/>
        </w:rPr>
        <w:sectPr w:rsidR="00620D62" w:rsidSect="00943621">
          <w:pgSz w:w="11906" w:h="16838"/>
          <w:pgMar w:top="1440" w:right="1440" w:bottom="1440" w:left="1440" w:header="709" w:footer="709" w:gutter="0"/>
          <w:cols w:space="708"/>
          <w:docGrid w:linePitch="360"/>
        </w:sectPr>
      </w:pPr>
    </w:p>
    <w:p w:rsidR="009962BD" w:rsidRDefault="00620D62" w:rsidP="00542EEA">
      <w:pPr>
        <w:pStyle w:val="Heading4"/>
        <w:pageBreakBefore/>
        <w:numPr>
          <w:ilvl w:val="3"/>
          <w:numId w:val="9"/>
        </w:numPr>
        <w:spacing w:before="0"/>
        <w:rPr>
          <w:lang w:eastAsia="zh-CN"/>
        </w:rPr>
      </w:pPr>
      <w:r>
        <w:lastRenderedPageBreak/>
        <w:t>Level  1 Current Dataflow Diagram</w:t>
      </w:r>
    </w:p>
    <w:p w:rsidR="00620D62" w:rsidRDefault="00620D62" w:rsidP="009962BD">
      <w:pPr>
        <w:rPr>
          <w:lang w:eastAsia="zh-CN"/>
        </w:rPr>
      </w:pPr>
      <w:r>
        <w:object w:dxaOrig="15824" w:dyaOrig="10420">
          <v:shape id="_x0000_i1028" type="#_x0000_t75" style="width:651.35pt;height:430pt" o:ole="">
            <v:imagedata r:id="rId16" o:title=""/>
          </v:shape>
          <o:OLEObject Type="Embed" ProgID="Visio.Drawing.11" ShapeID="_x0000_i1028" DrawAspect="Content" ObjectID="_1334704781" r:id="rId17"/>
        </w:object>
      </w:r>
    </w:p>
    <w:p w:rsidR="00620D62" w:rsidRDefault="00620D62" w:rsidP="009962BD">
      <w:pPr>
        <w:rPr>
          <w:lang w:eastAsia="zh-CN"/>
        </w:rPr>
        <w:sectPr w:rsidR="00620D62" w:rsidSect="00620D62">
          <w:pgSz w:w="16838" w:h="11906" w:orient="landscape"/>
          <w:pgMar w:top="1440" w:right="1440" w:bottom="1440" w:left="1440" w:header="709" w:footer="709" w:gutter="0"/>
          <w:cols w:space="708"/>
          <w:docGrid w:linePitch="360"/>
        </w:sectPr>
      </w:pPr>
    </w:p>
    <w:p w:rsidR="003717FB" w:rsidRDefault="003717FB" w:rsidP="00620D62">
      <w:pPr>
        <w:pStyle w:val="Heading1"/>
        <w:pageBreakBefore/>
        <w:numPr>
          <w:ilvl w:val="0"/>
          <w:numId w:val="9"/>
        </w:numPr>
      </w:pPr>
      <w:bookmarkStart w:id="18" w:name="_Toc260920737"/>
      <w:r w:rsidRPr="003717FB">
        <w:lastRenderedPageBreak/>
        <w:t>Proposed System</w:t>
      </w:r>
      <w:bookmarkEnd w:id="18"/>
    </w:p>
    <w:p w:rsidR="001211B1" w:rsidRPr="001211B1" w:rsidRDefault="001211B1" w:rsidP="001211B1">
      <w:pPr>
        <w:rPr>
          <w:lang w:eastAsia="zh-CN"/>
        </w:rPr>
      </w:pPr>
    </w:p>
    <w:p w:rsidR="00692B48" w:rsidRDefault="00D94DF3" w:rsidP="00D94DF3">
      <w:r>
        <w:t xml:space="preserve">The proposed system will be able to hold the </w:t>
      </w:r>
      <w:r w:rsidR="003E1696">
        <w:t xml:space="preserve">member and </w:t>
      </w:r>
      <w:r>
        <w:t>staff</w:t>
      </w:r>
      <w:r w:rsidR="00664430">
        <w:t xml:space="preserve"> details</w:t>
      </w:r>
      <w:r>
        <w:t xml:space="preserve">, which will be set and edited by the manager and viewed by the members of staff. The manager will also be able to add new classes to the system for example if the gym decided to start teaching a spin class then the information about the class would need to be added to the system so that members could be booked on that particular class. The program also needs to be able to book members on class induction and/or personal training session. There needs to be a facility that can record information about new members, and then record the </w:t>
      </w:r>
      <w:r w:rsidR="000A0D21">
        <w:t>member’s</w:t>
      </w:r>
      <w:r>
        <w:t xml:space="preserve"> progress throughout their membership. For example it would include classes they have attended and target weight.</w:t>
      </w:r>
      <w:r w:rsidR="00DA1AA7">
        <w:t xml:space="preserve"> </w:t>
      </w:r>
    </w:p>
    <w:p w:rsidR="00DA1AA7" w:rsidRDefault="00DA1AA7" w:rsidP="00D94DF3">
      <w:r>
        <w:t xml:space="preserve">There needs to be access rights implemented within the gym to make sure that the system is secure and that all information is kept safe. </w:t>
      </w:r>
      <w:r w:rsidR="00E50F62">
        <w:t xml:space="preserve">Different security levels can be controlled by giving certain user names access to only certain areas of the system. For example fitness instructors can only view staff rotas, </w:t>
      </w:r>
      <w:r w:rsidR="004C0BE5">
        <w:t>enrol members on a class, view class information, view member information and alter member information, where as the manager can do all of this and have the added privileges of editing staff information, staff rotas, class information and adding brand new classes to the system.</w:t>
      </w:r>
    </w:p>
    <w:p w:rsidR="000A0D21" w:rsidRDefault="000A0D21" w:rsidP="00D94DF3">
      <w:r>
        <w:t xml:space="preserve">This will be implemented on to two computers situated at the front desk, for use by the receptionist and the fitness instructors. There will also be a computer in the manager’s office </w:t>
      </w:r>
      <w:r w:rsidR="00DA1AA7">
        <w:t>so that they can do work in private.</w:t>
      </w:r>
    </w:p>
    <w:p w:rsidR="00064991" w:rsidRDefault="006C2A8C">
      <w:r>
        <w:rPr>
          <w:noProof/>
          <w:lang w:val="en-US"/>
        </w:rPr>
        <w:drawing>
          <wp:anchor distT="0" distB="0" distL="114300" distR="114300" simplePos="0" relativeHeight="251771904" behindDoc="0" locked="0" layoutInCell="1" allowOverlap="1">
            <wp:simplePos x="0" y="0"/>
            <wp:positionH relativeFrom="column">
              <wp:posOffset>619125</wp:posOffset>
            </wp:positionH>
            <wp:positionV relativeFrom="paragraph">
              <wp:posOffset>55880</wp:posOffset>
            </wp:positionV>
            <wp:extent cx="4061460" cy="1596390"/>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r="15117"/>
                    <a:stretch>
                      <a:fillRect/>
                    </a:stretch>
                  </pic:blipFill>
                  <pic:spPr bwMode="auto">
                    <a:xfrm>
                      <a:off x="0" y="0"/>
                      <a:ext cx="4061460" cy="1596390"/>
                    </a:xfrm>
                    <a:prstGeom prst="rect">
                      <a:avLst/>
                    </a:prstGeom>
                    <a:noFill/>
                    <a:ln w="9525">
                      <a:noFill/>
                      <a:miter lim="800000"/>
                      <a:headEnd/>
                      <a:tailEnd/>
                    </a:ln>
                  </pic:spPr>
                </pic:pic>
              </a:graphicData>
            </a:graphic>
          </wp:anchor>
        </w:drawing>
      </w:r>
      <w:r>
        <w:br w:type="page"/>
      </w:r>
    </w:p>
    <w:p w:rsidR="006348A0" w:rsidRDefault="006348A0" w:rsidP="006348A0">
      <w:pPr>
        <w:pStyle w:val="Heading2"/>
        <w:pageBreakBefore/>
        <w:numPr>
          <w:ilvl w:val="1"/>
          <w:numId w:val="21"/>
        </w:numPr>
      </w:pPr>
      <w:bookmarkStart w:id="19" w:name="_Toc260920738"/>
      <w:r>
        <w:lastRenderedPageBreak/>
        <w:t>Version Control</w:t>
      </w:r>
      <w:bookmarkEnd w:id="19"/>
    </w:p>
    <w:p w:rsidR="006348A0" w:rsidRDefault="006348A0" w:rsidP="006348A0">
      <w:pPr>
        <w:rPr>
          <w:lang w:eastAsia="zh-CN"/>
        </w:rPr>
      </w:pPr>
    </w:p>
    <w:p w:rsidR="006348A0" w:rsidRDefault="006348A0" w:rsidP="006348A0">
      <w:pPr>
        <w:rPr>
          <w:lang w:eastAsia="zh-CN"/>
        </w:rPr>
      </w:pPr>
      <w:r>
        <w:rPr>
          <w:lang w:eastAsia="zh-CN"/>
        </w:rPr>
        <w:t>Complete project version control can be found here:</w:t>
      </w:r>
    </w:p>
    <w:p w:rsidR="006348A0" w:rsidRDefault="006348A0" w:rsidP="006348A0">
      <w:pPr>
        <w:rPr>
          <w:lang w:eastAsia="zh-CN"/>
        </w:rPr>
      </w:pPr>
    </w:p>
    <w:p w:rsidR="006348A0" w:rsidRDefault="00CD2427" w:rsidP="006348A0">
      <w:pPr>
        <w:rPr>
          <w:lang w:eastAsia="zh-CN"/>
        </w:rPr>
      </w:pPr>
      <w:hyperlink r:id="rId19" w:history="1">
        <w:r w:rsidR="006348A0" w:rsidRPr="00295188">
          <w:rPr>
            <w:rStyle w:val="Hyperlink"/>
            <w:lang w:eastAsia="zh-CN"/>
          </w:rPr>
          <w:t>http://code.google.com/p/anglia-gym/</w:t>
        </w:r>
      </w:hyperlink>
    </w:p>
    <w:p w:rsidR="006348A0" w:rsidRDefault="006348A0" w:rsidP="006348A0">
      <w:pPr>
        <w:rPr>
          <w:lang w:eastAsia="zh-CN"/>
        </w:rPr>
      </w:pPr>
    </w:p>
    <w:p w:rsidR="006348A0" w:rsidRPr="006348A0" w:rsidRDefault="006348A0" w:rsidP="006348A0">
      <w:pPr>
        <w:rPr>
          <w:lang w:eastAsia="zh-CN"/>
        </w:rPr>
      </w:pPr>
    </w:p>
    <w:p w:rsidR="003E1696" w:rsidRDefault="003E1696" w:rsidP="006348A0">
      <w:pPr>
        <w:pStyle w:val="Heading2"/>
        <w:numPr>
          <w:ilvl w:val="1"/>
          <w:numId w:val="21"/>
        </w:numPr>
      </w:pPr>
      <w:bookmarkStart w:id="20" w:name="_Toc260920739"/>
      <w:r>
        <w:t>Gantt chart</w:t>
      </w:r>
      <w:bookmarkEnd w:id="20"/>
    </w:p>
    <w:p w:rsidR="003E1696" w:rsidRDefault="003E1696" w:rsidP="003E1696"/>
    <w:p w:rsidR="00A113E0" w:rsidRDefault="00064991" w:rsidP="00064991">
      <w:r>
        <w:t>We have constructed two gantt charts</w:t>
      </w:r>
      <w:r w:rsidR="004715F8">
        <w:t xml:space="preserve">, one of these gantt charts has been constructed </w:t>
      </w:r>
      <w:r w:rsidR="00A113E0">
        <w:t xml:space="preserve">One of these gantt charts was constructed in Microsoft project that particular gantt chart shows just the stages of the entire process from the start of the requirement analysis until the project has been completed and implemented. However it does to specify tasks it is just a top level plan. </w:t>
      </w:r>
    </w:p>
    <w:p w:rsidR="007A511E" w:rsidRDefault="00A113E0" w:rsidP="00064991">
      <w:r>
        <w:t>The other however was constructed using a piece of project management software called ‘dot project’, we have chosen this software because it is accessed online and can be accessed and edite</w:t>
      </w:r>
      <w:r w:rsidR="00336F4C">
        <w:t>d by any member of the group. E</w:t>
      </w:r>
      <w:r>
        <w:t xml:space="preserve">ach task is given a start and end date, it is also required that a member the group to be assigned to completing the task, more than one member can be assigned to a task. This means that if a new task is decided then any member can log on and assign themselves to that task. It keeps the plan up to date and allows any member of the group to check the time or place of a meeting. Dot Project also has the capability to upload documents and share them with each member of the group, a member can edit that document and upload a new version. This means that we can </w:t>
      </w:r>
      <w:r w:rsidR="00A463C9">
        <w:t>study any changes to make sure we don’t lose any important information.</w:t>
      </w:r>
    </w:p>
    <w:p w:rsidR="007A511E" w:rsidRPr="001211B1" w:rsidRDefault="007A511E" w:rsidP="007A511E">
      <w:pPr>
        <w:jc w:val="center"/>
        <w:rPr>
          <w:b/>
          <w:u w:val="single"/>
        </w:rPr>
      </w:pPr>
    </w:p>
    <w:p w:rsidR="007A511E" w:rsidRPr="001211B1" w:rsidRDefault="001211B1" w:rsidP="001211B1">
      <w:pPr>
        <w:pStyle w:val="NoSpacing"/>
        <w:rPr>
          <w:b/>
        </w:rPr>
      </w:pPr>
      <w:r w:rsidRPr="001211B1">
        <w:rPr>
          <w:b/>
        </w:rPr>
        <w:t>M</w:t>
      </w:r>
      <w:r w:rsidR="007A511E" w:rsidRPr="001211B1">
        <w:rPr>
          <w:b/>
        </w:rPr>
        <w:t>icrosoft Project</w:t>
      </w:r>
    </w:p>
    <w:p w:rsidR="001211B1" w:rsidRPr="001211B1" w:rsidRDefault="001211B1" w:rsidP="001211B1">
      <w:pPr>
        <w:rPr>
          <w:lang w:eastAsia="zh-CN"/>
        </w:rPr>
      </w:pPr>
    </w:p>
    <w:p w:rsidR="007A511E" w:rsidRDefault="007A511E" w:rsidP="007A511E">
      <w:r>
        <w:t>Microsoft Project is a project management software program it is designed to assist project managers. The program allows you to track project progress, budgets, resources, developments and analyzing workloads.</w:t>
      </w:r>
    </w:p>
    <w:p w:rsidR="007A511E" w:rsidRDefault="007A511E" w:rsidP="007A511E">
      <w:r>
        <w:t>The program also allows you to create critical path schedules from the information that is entered. There is also user options so that different classes of users  can be defined to control different access levels.</w:t>
      </w:r>
    </w:p>
    <w:p w:rsidR="007A511E" w:rsidRDefault="007A511E" w:rsidP="007A511E">
      <w:r>
        <w:t>Resources can easily be assigned to different tasks to make sure that deadlines are met &amp; all users are aware of what needs to be done. Finances can easily be controlled which can improve cost estimates.</w:t>
      </w:r>
    </w:p>
    <w:p w:rsidR="007A511E" w:rsidRPr="007A511E" w:rsidRDefault="007A511E" w:rsidP="00064991">
      <w:pPr>
        <w:rPr>
          <w:b/>
        </w:rPr>
        <w:sectPr w:rsidR="007A511E" w:rsidRPr="007A511E" w:rsidSect="00620D62">
          <w:pgSz w:w="11906" w:h="16838"/>
          <w:pgMar w:top="1440" w:right="1440" w:bottom="1440" w:left="1440" w:header="709" w:footer="709" w:gutter="0"/>
          <w:cols w:space="708"/>
          <w:docGrid w:linePitch="360"/>
        </w:sectPr>
      </w:pPr>
    </w:p>
    <w:p w:rsidR="00692B48" w:rsidRDefault="006C2A8C">
      <w:r>
        <w:rPr>
          <w:noProof/>
          <w:lang w:val="en-US"/>
        </w:rPr>
        <w:lastRenderedPageBreak/>
        <w:drawing>
          <wp:anchor distT="0" distB="0" distL="114300" distR="114300" simplePos="0" relativeHeight="251772928" behindDoc="0" locked="0" layoutInCell="1" allowOverlap="1">
            <wp:simplePos x="0" y="0"/>
            <wp:positionH relativeFrom="column">
              <wp:posOffset>-444500</wp:posOffset>
            </wp:positionH>
            <wp:positionV relativeFrom="paragraph">
              <wp:posOffset>2671445</wp:posOffset>
            </wp:positionV>
            <wp:extent cx="9617710" cy="3562350"/>
            <wp:effectExtent l="19050" t="0" r="254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967" t="30122" r="2965" b="9091"/>
                    <a:stretch>
                      <a:fillRect/>
                    </a:stretch>
                  </pic:blipFill>
                  <pic:spPr bwMode="auto">
                    <a:xfrm>
                      <a:off x="0" y="0"/>
                      <a:ext cx="9617710" cy="3562350"/>
                    </a:xfrm>
                    <a:prstGeom prst="rect">
                      <a:avLst/>
                    </a:prstGeom>
                    <a:noFill/>
                    <a:ln w="9525">
                      <a:noFill/>
                      <a:miter lim="800000"/>
                      <a:headEnd/>
                      <a:tailEnd/>
                    </a:ln>
                  </pic:spPr>
                </pic:pic>
              </a:graphicData>
            </a:graphic>
          </wp:anchor>
        </w:drawing>
      </w:r>
      <w:r>
        <w:t xml:space="preserve">     </w:t>
      </w:r>
      <w:r w:rsidR="00064991">
        <w:rPr>
          <w:b/>
          <w:noProof/>
          <w:u w:val="single"/>
          <w:lang w:val="en-US"/>
        </w:rPr>
        <w:drawing>
          <wp:anchor distT="0" distB="0" distL="114300" distR="114300" simplePos="0" relativeHeight="251773952" behindDoc="0" locked="0" layoutInCell="1" allowOverlap="1">
            <wp:simplePos x="0" y="0"/>
            <wp:positionH relativeFrom="column">
              <wp:posOffset>19050</wp:posOffset>
            </wp:positionH>
            <wp:positionV relativeFrom="paragraph">
              <wp:posOffset>0</wp:posOffset>
            </wp:positionV>
            <wp:extent cx="8863693" cy="2576945"/>
            <wp:effectExtent l="19050" t="0" r="0" b="0"/>
            <wp:wrapSquare wrapText="bothSides"/>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b="51886"/>
                    <a:stretch>
                      <a:fillRect/>
                    </a:stretch>
                  </pic:blipFill>
                  <pic:spPr bwMode="auto">
                    <a:xfrm>
                      <a:off x="0" y="0"/>
                      <a:ext cx="8863693" cy="2576945"/>
                    </a:xfrm>
                    <a:prstGeom prst="rect">
                      <a:avLst/>
                    </a:prstGeom>
                    <a:noFill/>
                    <a:ln w="9525">
                      <a:noFill/>
                      <a:miter lim="800000"/>
                      <a:headEnd/>
                      <a:tailEnd/>
                    </a:ln>
                  </pic:spPr>
                </pic:pic>
              </a:graphicData>
            </a:graphic>
          </wp:anchor>
        </w:drawing>
      </w:r>
    </w:p>
    <w:p w:rsidR="004D4C61" w:rsidRPr="001211B1" w:rsidRDefault="004D4C61" w:rsidP="006348A0">
      <w:pPr>
        <w:pStyle w:val="Heading2"/>
        <w:pageBreakBefore/>
        <w:numPr>
          <w:ilvl w:val="1"/>
          <w:numId w:val="21"/>
        </w:numPr>
      </w:pPr>
      <w:bookmarkStart w:id="21" w:name="_Toc260920740"/>
      <w:r w:rsidRPr="001211B1">
        <w:lastRenderedPageBreak/>
        <w:t>Critical Path</w:t>
      </w:r>
      <w:r w:rsidR="001211B1">
        <w:br/>
      </w:r>
      <w:r w:rsidR="00CD2427" w:rsidRPr="00CD2427">
        <w:rPr>
          <w:noProof/>
        </w:rPr>
        <w:pict>
          <v:shape id="_x0000_s1414" type="#_x0000_t202" style="position:absolute;left:0;text-align:left;margin-left:140.5pt;margin-top:542.85pt;width:23.4pt;height:25pt;z-index:251826176;mso-position-horizontal-relative:text;mso-position-vertical-relative:text;mso-width-relative:margin;mso-height-relative:margin" filled="f" stroked="f">
            <v:textbox style="mso-next-textbox:#_x0000_s1414">
              <w:txbxContent>
                <w:p w:rsidR="006348A0" w:rsidRPr="00042A00" w:rsidRDefault="006348A0" w:rsidP="004D4C61">
                  <w:pPr>
                    <w:rPr>
                      <w:sz w:val="16"/>
                      <w:szCs w:val="16"/>
                    </w:rPr>
                  </w:pPr>
                  <w:r>
                    <w:rPr>
                      <w:sz w:val="16"/>
                      <w:szCs w:val="16"/>
                    </w:rPr>
                    <w:t>15</w:t>
                  </w:r>
                </w:p>
              </w:txbxContent>
            </v:textbox>
          </v:shape>
        </w:pict>
      </w:r>
      <w:r w:rsidR="00CD2427" w:rsidRPr="00CD2427">
        <w:rPr>
          <w:noProof/>
        </w:rPr>
        <w:pict>
          <v:shape id="_x0000_s1413" type="#_x0000_t202" style="position:absolute;left:0;text-align:left;margin-left:65.85pt;margin-top:542.85pt;width:18.65pt;height:25pt;z-index:251825152;mso-position-horizontal-relative:text;mso-position-vertical-relative:text;mso-width-relative:margin;mso-height-relative:margin" filled="f" stroked="f">
            <v:textbox style="mso-next-textbox:#_x0000_s1413">
              <w:txbxContent>
                <w:p w:rsidR="006348A0" w:rsidRPr="00042A00" w:rsidRDefault="006348A0" w:rsidP="004D4C61">
                  <w:pPr>
                    <w:rPr>
                      <w:sz w:val="16"/>
                      <w:szCs w:val="16"/>
                    </w:rPr>
                  </w:pPr>
                  <w:r>
                    <w:rPr>
                      <w:sz w:val="16"/>
                      <w:szCs w:val="16"/>
                    </w:rPr>
                    <w:t>5</w:t>
                  </w:r>
                </w:p>
              </w:txbxContent>
            </v:textbox>
          </v:shape>
        </w:pict>
      </w:r>
      <w:r w:rsidR="00CD2427" w:rsidRPr="00CD2427">
        <w:rPr>
          <w:noProof/>
        </w:rPr>
        <w:pict>
          <v:shape id="_x0000_s1412" type="#_x0000_t202" style="position:absolute;left:0;text-align:left;margin-left:-8.05pt;margin-top:542.85pt;width:18.65pt;height:18.3pt;z-index:251824128;mso-position-horizontal-relative:text;mso-position-vertical-relative:text;mso-width-relative:margin;mso-height-relative:margin" filled="f" stroked="f">
            <v:textbox style="mso-next-textbox:#_x0000_s1412">
              <w:txbxContent>
                <w:p w:rsidR="006348A0" w:rsidRPr="00042A00" w:rsidRDefault="006348A0" w:rsidP="004D4C61">
                  <w:pPr>
                    <w:rPr>
                      <w:sz w:val="16"/>
                      <w:szCs w:val="16"/>
                    </w:rPr>
                  </w:pPr>
                  <w:r w:rsidRPr="00042A00">
                    <w:rPr>
                      <w:sz w:val="16"/>
                      <w:szCs w:val="16"/>
                    </w:rPr>
                    <w:t>0</w:t>
                  </w:r>
                </w:p>
              </w:txbxContent>
            </v:textbox>
          </v:shape>
        </w:pict>
      </w:r>
      <w:r w:rsidR="00CD2427" w:rsidRPr="00CD2427">
        <w:rPr>
          <w:noProof/>
        </w:rPr>
        <w:pict>
          <v:shape id="_x0000_s1411" type="#_x0000_t202" style="position:absolute;left:0;text-align:left;margin-left:437.55pt;margin-top:572.25pt;width:43.95pt;height:21.15pt;z-index:251823104;mso-position-horizontal-relative:text;mso-position-vertical-relative:text;mso-width-relative:margin;mso-height-relative:margin" filled="f" stroked="f">
            <v:textbox style="mso-next-textbox:#_x0000_s1411">
              <w:txbxContent>
                <w:p w:rsidR="006348A0" w:rsidRPr="00FD15B6" w:rsidRDefault="006348A0" w:rsidP="004D4C61">
                  <w:pPr>
                    <w:rPr>
                      <w:sz w:val="18"/>
                      <w:szCs w:val="18"/>
                    </w:rPr>
                  </w:pPr>
                  <w:r>
                    <w:rPr>
                      <w:sz w:val="18"/>
                      <w:szCs w:val="18"/>
                    </w:rPr>
                    <w:t>5 Days</w:t>
                  </w:r>
                </w:p>
              </w:txbxContent>
            </v:textbox>
          </v:shape>
        </w:pict>
      </w:r>
      <w:r w:rsidR="00CD2427" w:rsidRPr="00CD2427">
        <w:rPr>
          <w:noProof/>
        </w:rPr>
        <w:pict>
          <v:shape id="_x0000_s1410" type="#_x0000_t202" style="position:absolute;left:0;text-align:left;margin-left:379.05pt;margin-top:540pt;width:43.95pt;height:21.15pt;z-index:251822080;mso-position-horizontal-relative:text;mso-position-vertical-relative:text;mso-width-relative:margin;mso-height-relative:margin" filled="f" stroked="f">
            <v:textbox style="mso-next-textbox:#_x0000_s1410">
              <w:txbxContent>
                <w:p w:rsidR="006348A0" w:rsidRPr="00FD15B6" w:rsidRDefault="006348A0" w:rsidP="004D4C61">
                  <w:pPr>
                    <w:rPr>
                      <w:sz w:val="18"/>
                      <w:szCs w:val="18"/>
                    </w:rPr>
                  </w:pPr>
                  <w:r>
                    <w:rPr>
                      <w:sz w:val="18"/>
                      <w:szCs w:val="18"/>
                    </w:rPr>
                    <w:t>5 Days</w:t>
                  </w:r>
                </w:p>
              </w:txbxContent>
            </v:textbox>
          </v:shape>
        </w:pict>
      </w:r>
      <w:r w:rsidR="00CD2427" w:rsidRPr="00CD2427">
        <w:rPr>
          <w:noProof/>
        </w:rPr>
        <w:pict>
          <v:shape id="_x0000_s1409" type="#_x0000_t202" style="position:absolute;left:0;text-align:left;margin-left:304.75pt;margin-top:540pt;width:43.95pt;height:21.15pt;z-index:251821056;mso-position-horizontal-relative:text;mso-position-vertical-relative:text;mso-width-relative:margin;mso-height-relative:margin" filled="f" stroked="f">
            <v:textbox style="mso-next-textbox:#_x0000_s1409">
              <w:txbxContent>
                <w:p w:rsidR="006348A0" w:rsidRPr="00FD15B6" w:rsidRDefault="006348A0" w:rsidP="004D4C61">
                  <w:pPr>
                    <w:rPr>
                      <w:sz w:val="18"/>
                      <w:szCs w:val="18"/>
                    </w:rPr>
                  </w:pPr>
                  <w:r>
                    <w:rPr>
                      <w:sz w:val="18"/>
                      <w:szCs w:val="18"/>
                    </w:rPr>
                    <w:t>10 Days</w:t>
                  </w:r>
                </w:p>
              </w:txbxContent>
            </v:textbox>
          </v:shape>
        </w:pict>
      </w:r>
      <w:r w:rsidR="00CD2427" w:rsidRPr="00CD2427">
        <w:rPr>
          <w:noProof/>
        </w:rPr>
        <w:pict>
          <v:shape id="_x0000_s1408" type="#_x0000_t202" style="position:absolute;left:0;text-align:left;margin-left:230.45pt;margin-top:540pt;width:43.95pt;height:21.15pt;z-index:251820032;mso-position-horizontal-relative:text;mso-position-vertical-relative:text;mso-width-relative:margin;mso-height-relative:margin" filled="f" stroked="f">
            <v:textbox style="mso-next-textbox:#_x0000_s1408">
              <w:txbxContent>
                <w:p w:rsidR="006348A0" w:rsidRPr="00FD15B6" w:rsidRDefault="006348A0" w:rsidP="004D4C61">
                  <w:pPr>
                    <w:rPr>
                      <w:sz w:val="18"/>
                      <w:szCs w:val="18"/>
                    </w:rPr>
                  </w:pPr>
                  <w:r>
                    <w:rPr>
                      <w:sz w:val="18"/>
                      <w:szCs w:val="18"/>
                    </w:rPr>
                    <w:t>5 Days</w:t>
                  </w:r>
                </w:p>
              </w:txbxContent>
            </v:textbox>
          </v:shape>
        </w:pict>
      </w:r>
      <w:r w:rsidR="00CD2427" w:rsidRPr="00CD2427">
        <w:rPr>
          <w:noProof/>
        </w:rPr>
        <w:pict>
          <v:shape id="_x0000_s1407" type="#_x0000_t202" style="position:absolute;left:0;text-align:left;margin-left:156.15pt;margin-top:540pt;width:43.95pt;height:21.15pt;z-index:251819008;mso-position-horizontal-relative:text;mso-position-vertical-relative:text;mso-width-relative:margin;mso-height-relative:margin" filled="f" stroked="f">
            <v:textbox style="mso-next-textbox:#_x0000_s1407">
              <w:txbxContent>
                <w:p w:rsidR="006348A0" w:rsidRPr="00FD15B6" w:rsidRDefault="006348A0" w:rsidP="004D4C61">
                  <w:pPr>
                    <w:rPr>
                      <w:sz w:val="18"/>
                      <w:szCs w:val="18"/>
                    </w:rPr>
                  </w:pPr>
                  <w:r>
                    <w:rPr>
                      <w:sz w:val="18"/>
                      <w:szCs w:val="18"/>
                    </w:rPr>
                    <w:t>25 Days</w:t>
                  </w:r>
                </w:p>
              </w:txbxContent>
            </v:textbox>
          </v:shape>
        </w:pict>
      </w:r>
      <w:r w:rsidR="00CD2427" w:rsidRPr="00CD2427">
        <w:rPr>
          <w:noProof/>
        </w:rPr>
        <w:pict>
          <v:shape id="_x0000_s1406" type="#_x0000_t202" style="position:absolute;left:0;text-align:left;margin-left:87.6pt;margin-top:540pt;width:43.95pt;height:21.15pt;z-index:251817984;mso-position-horizontal-relative:text;mso-position-vertical-relative:text;mso-width-relative:margin;mso-height-relative:margin" filled="f" stroked="f">
            <v:textbox style="mso-next-textbox:#_x0000_s1406">
              <w:txbxContent>
                <w:p w:rsidR="006348A0" w:rsidRPr="00FD15B6" w:rsidRDefault="006348A0" w:rsidP="004D4C61">
                  <w:pPr>
                    <w:rPr>
                      <w:sz w:val="18"/>
                      <w:szCs w:val="18"/>
                    </w:rPr>
                  </w:pPr>
                  <w:r>
                    <w:rPr>
                      <w:sz w:val="18"/>
                      <w:szCs w:val="18"/>
                    </w:rPr>
                    <w:t>10 Days</w:t>
                  </w:r>
                </w:p>
              </w:txbxContent>
            </v:textbox>
          </v:shape>
        </w:pict>
      </w:r>
      <w:r w:rsidR="00CD2427" w:rsidRPr="00CD2427">
        <w:rPr>
          <w:noProof/>
        </w:rPr>
        <w:pict>
          <v:shape id="_x0000_s1405" type="#_x0000_t202" style="position:absolute;left:0;text-align:left;margin-left:13.3pt;margin-top:540pt;width:43.95pt;height:21.15pt;z-index:251816960;mso-position-horizontal-relative:text;mso-position-vertical-relative:text;mso-width-relative:margin;mso-height-relative:margin" filled="f" stroked="f">
            <v:textbox style="mso-next-textbox:#_x0000_s1405">
              <w:txbxContent>
                <w:p w:rsidR="006348A0" w:rsidRPr="00FD15B6" w:rsidRDefault="006348A0" w:rsidP="004D4C61">
                  <w:pPr>
                    <w:rPr>
                      <w:sz w:val="18"/>
                      <w:szCs w:val="18"/>
                    </w:rPr>
                  </w:pPr>
                  <w:r>
                    <w:rPr>
                      <w:sz w:val="18"/>
                      <w:szCs w:val="18"/>
                    </w:rPr>
                    <w:t>5 Days</w:t>
                  </w:r>
                </w:p>
              </w:txbxContent>
            </v:textbox>
          </v:shape>
        </w:pict>
      </w:r>
      <w:r w:rsidR="00CD2427" w:rsidRPr="00CD2427">
        <w:rPr>
          <w:noProof/>
        </w:rPr>
        <w:pict>
          <v:shape id="_x0000_s1404" type="#_x0000_t202" style="position:absolute;left:0;text-align:left;margin-left:87.6pt;margin-top:556.65pt;width:68.55pt;height:21.15pt;z-index:251815936;mso-position-horizontal-relative:text;mso-position-vertical-relative:text;mso-width-relative:margin;mso-height-relative:margin" filled="f" stroked="f">
            <v:textbox style="mso-next-textbox:#_x0000_s1404">
              <w:txbxContent>
                <w:p w:rsidR="006348A0" w:rsidRPr="00FD15B6" w:rsidRDefault="006348A0" w:rsidP="004D4C61">
                  <w:pPr>
                    <w:rPr>
                      <w:sz w:val="18"/>
                      <w:szCs w:val="18"/>
                    </w:rPr>
                  </w:pPr>
                  <w:r>
                    <w:rPr>
                      <w:sz w:val="18"/>
                      <w:szCs w:val="18"/>
                    </w:rPr>
                    <w:t>Design</w:t>
                  </w:r>
                </w:p>
              </w:txbxContent>
            </v:textbox>
          </v:shape>
        </w:pict>
      </w:r>
      <w:r w:rsidR="00CD2427" w:rsidRPr="00CD2427">
        <w:rPr>
          <w:noProof/>
        </w:rPr>
        <w:pict>
          <v:shape id="_x0000_s1403" type="#_x0000_t32" style="position:absolute;left:0;text-align:left;margin-left:442.9pt;margin-top:566.3pt;width:0;height:43.35pt;z-index:251814912;mso-position-horizontal-relative:text;mso-position-vertical-relative:text" o:connectortype="straight">
            <v:stroke endarrow="block"/>
          </v:shape>
        </w:pict>
      </w:r>
      <w:r w:rsidR="00CD2427" w:rsidRPr="00CD2427">
        <w:rPr>
          <w:noProof/>
        </w:rPr>
        <w:pict>
          <v:shape id="_x0000_s1402" type="#_x0000_t202" style="position:absolute;left:0;text-align:left;margin-left:428.75pt;margin-top:608.9pt;width:24.6pt;height:21.15pt;z-index:251813888;mso-position-horizontal-relative:text;mso-position-vertical-relative:text;mso-width-relative:margin;mso-height-relative:margin" filled="f" stroked="f">
            <v:textbox style="mso-next-textbox:#_x0000_s1402">
              <w:txbxContent>
                <w:p w:rsidR="006348A0" w:rsidRPr="00055FDF" w:rsidRDefault="006348A0" w:rsidP="004D4C61">
                  <w:pPr>
                    <w:rPr>
                      <w:sz w:val="20"/>
                      <w:szCs w:val="20"/>
                    </w:rPr>
                  </w:pPr>
                  <w:r>
                    <w:rPr>
                      <w:sz w:val="20"/>
                      <w:szCs w:val="20"/>
                    </w:rPr>
                    <w:t>8</w:t>
                  </w:r>
                </w:p>
              </w:txbxContent>
            </v:textbox>
          </v:shape>
        </w:pict>
      </w:r>
      <w:r w:rsidR="00CD2427" w:rsidRPr="00CD2427">
        <w:rPr>
          <w:noProof/>
        </w:rPr>
        <w:pict>
          <v:shape id="_x0000_s1401" type="#_x0000_t32" style="position:absolute;left:0;text-align:left;margin-left:444.45pt;margin-top:620.4pt;width:10.45pt;height:.05pt;z-index:251812864;mso-position-horizontal-relative:text;mso-position-vertical-relative:text" o:connectortype="straight"/>
        </w:pict>
      </w:r>
      <w:r w:rsidR="00CD2427" w:rsidRPr="00CD2427">
        <w:rPr>
          <w:noProof/>
        </w:rPr>
        <w:pict>
          <v:shape id="_x0000_s1400" type="#_x0000_t32" style="position:absolute;left:0;text-align:left;margin-left:444.45pt;margin-top:609.6pt;width:0;height:20.45pt;z-index:251811840;mso-position-horizontal-relative:text;mso-position-vertical-relative:text" o:connectortype="straight"/>
        </w:pict>
      </w:r>
      <w:r w:rsidR="00CD2427" w:rsidRPr="00CD2427">
        <w:rPr>
          <w:noProof/>
        </w:rPr>
        <w:pict>
          <v:oval id="_x0000_s1399" style="position:absolute;left:0;text-align:left;margin-left:433.4pt;margin-top:609.65pt;width:21.5pt;height:20.45pt;z-index:251810816;mso-position-horizontal-relative:text;mso-position-vertical-relative:text"/>
        </w:pict>
      </w:r>
      <w:r w:rsidR="00CD2427" w:rsidRPr="00CD2427">
        <w:rPr>
          <w:noProof/>
        </w:rPr>
        <w:pict>
          <v:shape id="_x0000_s1398" type="#_x0000_t202" style="position:absolute;left:0;text-align:left;margin-left:2.75pt;margin-top:556.7pt;width:68.55pt;height:21.15pt;z-index:251809792;mso-position-horizontal-relative:text;mso-position-vertical-relative:text;mso-width-relative:margin;mso-height-relative:margin" filled="f" stroked="f">
            <v:textbox style="mso-next-textbox:#_x0000_s1398">
              <w:txbxContent>
                <w:p w:rsidR="006348A0" w:rsidRPr="00FD15B6" w:rsidRDefault="006348A0" w:rsidP="004D4C61">
                  <w:pPr>
                    <w:rPr>
                      <w:sz w:val="18"/>
                      <w:szCs w:val="18"/>
                    </w:rPr>
                  </w:pPr>
                  <w:r>
                    <w:rPr>
                      <w:sz w:val="18"/>
                      <w:szCs w:val="18"/>
                    </w:rPr>
                    <w:t>Requirements</w:t>
                  </w:r>
                </w:p>
              </w:txbxContent>
            </v:textbox>
          </v:shape>
        </w:pict>
      </w:r>
      <w:r w:rsidR="00CD2427" w:rsidRPr="00CD2427">
        <w:rPr>
          <w:noProof/>
        </w:rPr>
        <w:pict>
          <v:shape id="_x0000_s1397" type="#_x0000_t202" style="position:absolute;left:0;text-align:left;margin-left:147.95pt;margin-top:556.7pt;width:68.55pt;height:21.15pt;z-index:251808768;mso-position-horizontal-relative:text;mso-position-vertical-relative:text;mso-width-relative:margin;mso-height-relative:margin" filled="f" stroked="f">
            <v:textbox style="mso-next-textbox:#_x0000_s1397">
              <w:txbxContent>
                <w:p w:rsidR="006348A0" w:rsidRPr="00FD15B6" w:rsidRDefault="006348A0" w:rsidP="004D4C61">
                  <w:pPr>
                    <w:rPr>
                      <w:sz w:val="18"/>
                      <w:szCs w:val="18"/>
                    </w:rPr>
                  </w:pPr>
                  <w:r>
                    <w:rPr>
                      <w:sz w:val="18"/>
                      <w:szCs w:val="18"/>
                    </w:rPr>
                    <w:t>Construction</w:t>
                  </w:r>
                </w:p>
              </w:txbxContent>
            </v:textbox>
          </v:shape>
        </w:pict>
      </w:r>
      <w:r w:rsidR="00CD2427" w:rsidRPr="00CD2427">
        <w:rPr>
          <w:noProof/>
        </w:rPr>
        <w:pict>
          <v:shape id="_x0000_s1396" type="#_x0000_t202" style="position:absolute;left:0;text-align:left;margin-left:223.05pt;margin-top:556.7pt;width:68.55pt;height:21.15pt;z-index:251807744;mso-position-horizontal-relative:text;mso-position-vertical-relative:text;mso-width-relative:margin;mso-height-relative:margin" filled="f" stroked="f">
            <v:textbox style="mso-next-textbox:#_x0000_s1396">
              <w:txbxContent>
                <w:p w:rsidR="006348A0" w:rsidRPr="00FD15B6" w:rsidRDefault="006348A0" w:rsidP="004D4C61">
                  <w:pPr>
                    <w:rPr>
                      <w:sz w:val="18"/>
                      <w:szCs w:val="18"/>
                    </w:rPr>
                  </w:pPr>
                  <w:r>
                    <w:rPr>
                      <w:sz w:val="18"/>
                      <w:szCs w:val="18"/>
                    </w:rPr>
                    <w:t>Integration</w:t>
                  </w:r>
                </w:p>
              </w:txbxContent>
            </v:textbox>
          </v:shape>
        </w:pict>
      </w:r>
      <w:r w:rsidR="00CD2427" w:rsidRPr="00CD2427">
        <w:rPr>
          <w:noProof/>
        </w:rPr>
        <w:pict>
          <v:shape id="_x0000_s1395" type="#_x0000_t202" style="position:absolute;left:0;text-align:left;margin-left:296.4pt;margin-top:556.7pt;width:68.55pt;height:41.8pt;z-index:251806720;mso-position-horizontal-relative:text;mso-position-vertical-relative:text;mso-width-relative:margin;mso-height-relative:margin" filled="f" stroked="f">
            <v:textbox style="mso-next-textbox:#_x0000_s1395">
              <w:txbxContent>
                <w:p w:rsidR="006348A0" w:rsidRDefault="006348A0" w:rsidP="004D4C61">
                  <w:pPr>
                    <w:rPr>
                      <w:sz w:val="18"/>
                      <w:szCs w:val="18"/>
                    </w:rPr>
                  </w:pPr>
                  <w:r>
                    <w:rPr>
                      <w:sz w:val="18"/>
                      <w:szCs w:val="18"/>
                    </w:rPr>
                    <w:t>Testing &amp;</w:t>
                  </w:r>
                </w:p>
                <w:p w:rsidR="006348A0" w:rsidRPr="00FD15B6" w:rsidRDefault="006348A0" w:rsidP="004D4C61">
                  <w:pPr>
                    <w:rPr>
                      <w:sz w:val="18"/>
                      <w:szCs w:val="18"/>
                    </w:rPr>
                  </w:pPr>
                  <w:r>
                    <w:rPr>
                      <w:sz w:val="18"/>
                      <w:szCs w:val="18"/>
                    </w:rPr>
                    <w:t>Debugging</w:t>
                  </w:r>
                </w:p>
              </w:txbxContent>
            </v:textbox>
          </v:shape>
        </w:pict>
      </w:r>
      <w:r w:rsidR="00CD2427" w:rsidRPr="00CD2427">
        <w:rPr>
          <w:noProof/>
        </w:rPr>
        <w:pict>
          <v:shape id="_x0000_s1394" type="#_x0000_t202" style="position:absolute;left:0;text-align:left;margin-left:375.9pt;margin-top:556.65pt;width:68.55pt;height:21.15pt;z-index:251805696;mso-position-horizontal-relative:text;mso-position-vertical-relative:text;mso-width-relative:margin;mso-height-relative:margin" filled="f" stroked="f">
            <v:textbox style="mso-next-textbox:#_x0000_s1394">
              <w:txbxContent>
                <w:p w:rsidR="006348A0" w:rsidRPr="00FD15B6" w:rsidRDefault="006348A0" w:rsidP="004D4C61">
                  <w:pPr>
                    <w:rPr>
                      <w:sz w:val="18"/>
                      <w:szCs w:val="18"/>
                    </w:rPr>
                  </w:pPr>
                  <w:r>
                    <w:rPr>
                      <w:sz w:val="18"/>
                      <w:szCs w:val="18"/>
                    </w:rPr>
                    <w:t>Installation</w:t>
                  </w:r>
                </w:p>
              </w:txbxContent>
            </v:textbox>
          </v:shape>
        </w:pict>
      </w:r>
      <w:r w:rsidR="00CD2427" w:rsidRPr="00CD2427">
        <w:rPr>
          <w:noProof/>
        </w:rPr>
        <w:pict>
          <v:shape id="_x0000_s1393" type="#_x0000_t202" style="position:absolute;left:0;text-align:left;margin-left:384pt;margin-top:587.75pt;width:69.35pt;height:21.15pt;z-index:251804672;mso-position-horizontal-relative:text;mso-position-vertical-relative:text;mso-width-relative:margin;mso-height-relative:margin" filled="f" stroked="f">
            <v:textbox style="mso-next-textbox:#_x0000_s1393">
              <w:txbxContent>
                <w:p w:rsidR="006348A0" w:rsidRPr="00FD15B6" w:rsidRDefault="006348A0" w:rsidP="004D4C61">
                  <w:pPr>
                    <w:rPr>
                      <w:sz w:val="18"/>
                      <w:szCs w:val="18"/>
                    </w:rPr>
                  </w:pPr>
                  <w:r w:rsidRPr="00FD15B6">
                    <w:rPr>
                      <w:sz w:val="18"/>
                      <w:szCs w:val="18"/>
                    </w:rPr>
                    <w:t>Maintenance</w:t>
                  </w:r>
                </w:p>
              </w:txbxContent>
            </v:textbox>
          </v:shape>
        </w:pict>
      </w:r>
      <w:r w:rsidR="00CD2427" w:rsidRPr="00CD2427">
        <w:rPr>
          <w:noProof/>
        </w:rPr>
        <w:pict>
          <v:shape id="_x0000_s1392" type="#_x0000_t202" style="position:absolute;left:0;text-align:left;margin-left:428.75pt;margin-top:545.15pt;width:24.6pt;height:21.15pt;z-index:251803648;mso-position-horizontal-relative:text;mso-position-vertical-relative:text;mso-width-relative:margin;mso-height-relative:margin" filled="f" stroked="f">
            <v:textbox style="mso-next-textbox:#_x0000_s1392">
              <w:txbxContent>
                <w:p w:rsidR="006348A0" w:rsidRPr="00055FDF" w:rsidRDefault="006348A0" w:rsidP="004D4C61">
                  <w:pPr>
                    <w:rPr>
                      <w:sz w:val="20"/>
                      <w:szCs w:val="20"/>
                    </w:rPr>
                  </w:pPr>
                  <w:r>
                    <w:rPr>
                      <w:sz w:val="20"/>
                      <w:szCs w:val="20"/>
                    </w:rPr>
                    <w:t>7</w:t>
                  </w:r>
                </w:p>
              </w:txbxContent>
            </v:textbox>
          </v:shape>
        </w:pict>
      </w:r>
      <w:r w:rsidR="00CD2427" w:rsidRPr="00CD2427">
        <w:rPr>
          <w:noProof/>
        </w:rPr>
        <w:pict>
          <v:shape id="_x0000_s1391" type="#_x0000_t202" style="position:absolute;left:0;text-align:left;margin-left:354.45pt;margin-top:545.2pt;width:24.6pt;height:21.15pt;z-index:251802624;mso-position-horizontal-relative:text;mso-position-vertical-relative:text;mso-width-relative:margin;mso-height-relative:margin" filled="f" stroked="f">
            <v:textbox style="mso-next-textbox:#_x0000_s1391">
              <w:txbxContent>
                <w:p w:rsidR="006348A0" w:rsidRPr="00055FDF" w:rsidRDefault="006348A0" w:rsidP="004D4C61">
                  <w:pPr>
                    <w:rPr>
                      <w:sz w:val="20"/>
                      <w:szCs w:val="20"/>
                    </w:rPr>
                  </w:pPr>
                  <w:r>
                    <w:rPr>
                      <w:sz w:val="20"/>
                      <w:szCs w:val="20"/>
                    </w:rPr>
                    <w:t>6</w:t>
                  </w:r>
                </w:p>
              </w:txbxContent>
            </v:textbox>
          </v:shape>
        </w:pict>
      </w:r>
      <w:r w:rsidR="00CD2427" w:rsidRPr="00CD2427">
        <w:rPr>
          <w:noProof/>
        </w:rPr>
        <w:pict>
          <v:shape id="_x0000_s1390" type="#_x0000_t202" style="position:absolute;left:0;text-align:left;margin-left:280.15pt;margin-top:545.2pt;width:24.6pt;height:21.15pt;z-index:251801600;mso-position-horizontal-relative:text;mso-position-vertical-relative:text;mso-width-relative:margin;mso-height-relative:margin" filled="f" stroked="f">
            <v:textbox style="mso-next-textbox:#_x0000_s1390">
              <w:txbxContent>
                <w:p w:rsidR="006348A0" w:rsidRPr="00055FDF" w:rsidRDefault="006348A0" w:rsidP="004D4C61">
                  <w:pPr>
                    <w:rPr>
                      <w:sz w:val="20"/>
                      <w:szCs w:val="20"/>
                    </w:rPr>
                  </w:pPr>
                  <w:r>
                    <w:rPr>
                      <w:sz w:val="20"/>
                      <w:szCs w:val="20"/>
                    </w:rPr>
                    <w:t>5</w:t>
                  </w:r>
                </w:p>
              </w:txbxContent>
            </v:textbox>
          </v:shape>
        </w:pict>
      </w:r>
      <w:r w:rsidR="00CD2427" w:rsidRPr="00CD2427">
        <w:rPr>
          <w:noProof/>
        </w:rPr>
        <w:pict>
          <v:shape id="_x0000_s1389" type="#_x0000_t202" style="position:absolute;left:0;text-align:left;margin-left:205.85pt;margin-top:545.9pt;width:24.6pt;height:21.15pt;z-index:251800576;mso-position-horizontal-relative:text;mso-position-vertical-relative:text;mso-width-relative:margin;mso-height-relative:margin" filled="f" stroked="f">
            <v:textbox style="mso-next-textbox:#_x0000_s1389">
              <w:txbxContent>
                <w:p w:rsidR="006348A0" w:rsidRPr="00055FDF" w:rsidRDefault="006348A0" w:rsidP="004D4C61">
                  <w:pPr>
                    <w:rPr>
                      <w:sz w:val="20"/>
                      <w:szCs w:val="20"/>
                    </w:rPr>
                  </w:pPr>
                  <w:r>
                    <w:rPr>
                      <w:sz w:val="20"/>
                      <w:szCs w:val="20"/>
                    </w:rPr>
                    <w:t>4</w:t>
                  </w:r>
                </w:p>
              </w:txbxContent>
            </v:textbox>
          </v:shape>
        </w:pict>
      </w:r>
      <w:r w:rsidR="00CD2427" w:rsidRPr="00CD2427">
        <w:rPr>
          <w:noProof/>
        </w:rPr>
        <w:pict>
          <v:shape id="_x0000_s1388" type="#_x0000_t202" style="position:absolute;left:0;text-align:left;margin-left:131.55pt;margin-top:545.9pt;width:24.6pt;height:21.15pt;z-index:251799552;mso-position-horizontal-relative:text;mso-position-vertical-relative:text;mso-width-relative:margin;mso-height-relative:margin" filled="f" stroked="f">
            <v:textbox style="mso-next-textbox:#_x0000_s1388">
              <w:txbxContent>
                <w:p w:rsidR="006348A0" w:rsidRPr="00055FDF" w:rsidRDefault="006348A0" w:rsidP="004D4C61">
                  <w:pPr>
                    <w:rPr>
                      <w:sz w:val="20"/>
                      <w:szCs w:val="20"/>
                    </w:rPr>
                  </w:pPr>
                  <w:r>
                    <w:rPr>
                      <w:sz w:val="20"/>
                      <w:szCs w:val="20"/>
                    </w:rPr>
                    <w:t>3</w:t>
                  </w:r>
                </w:p>
              </w:txbxContent>
            </v:textbox>
          </v:shape>
        </w:pict>
      </w:r>
      <w:r w:rsidR="00CD2427" w:rsidRPr="00CD2427">
        <w:rPr>
          <w:noProof/>
        </w:rPr>
        <w:pict>
          <v:shape id="_x0000_s1387" type="#_x0000_t202" style="position:absolute;left:0;text-align:left;margin-left:57.25pt;margin-top:545.9pt;width:24.6pt;height:21.15pt;z-index:251798528;mso-position-horizontal-relative:text;mso-position-vertical-relative:text;mso-width-relative:margin;mso-height-relative:margin" filled="f" stroked="f">
            <v:textbox style="mso-next-textbox:#_x0000_s1387">
              <w:txbxContent>
                <w:p w:rsidR="006348A0" w:rsidRPr="00055FDF" w:rsidRDefault="006348A0" w:rsidP="004D4C61">
                  <w:pPr>
                    <w:rPr>
                      <w:sz w:val="20"/>
                      <w:szCs w:val="20"/>
                    </w:rPr>
                  </w:pPr>
                  <w:r>
                    <w:rPr>
                      <w:sz w:val="20"/>
                      <w:szCs w:val="20"/>
                    </w:rPr>
                    <w:t>2</w:t>
                  </w:r>
                </w:p>
              </w:txbxContent>
            </v:textbox>
          </v:shape>
        </w:pict>
      </w:r>
      <w:r w:rsidR="00CD2427" w:rsidRPr="00CD2427">
        <w:rPr>
          <w:noProof/>
        </w:rPr>
        <w:pict>
          <v:shape id="_x0000_s1386" type="#_x0000_t202" style="position:absolute;left:0;text-align:left;margin-left:-17.05pt;margin-top:545.9pt;width:24.6pt;height:21.15pt;z-index:251797504;mso-position-horizontal-relative:text;mso-position-vertical-relative:text;mso-width-relative:margin;mso-height-relative:margin" filled="f" stroked="f">
            <v:textbox style="mso-next-textbox:#_x0000_s1386">
              <w:txbxContent>
                <w:p w:rsidR="006348A0" w:rsidRPr="00055FDF" w:rsidRDefault="006348A0" w:rsidP="004D4C61">
                  <w:pPr>
                    <w:rPr>
                      <w:sz w:val="20"/>
                      <w:szCs w:val="20"/>
                    </w:rPr>
                  </w:pPr>
                  <w:r w:rsidRPr="00055FDF">
                    <w:rPr>
                      <w:sz w:val="20"/>
                      <w:szCs w:val="20"/>
                    </w:rPr>
                    <w:t>1</w:t>
                  </w:r>
                </w:p>
              </w:txbxContent>
            </v:textbox>
          </v:shape>
        </w:pict>
      </w:r>
      <w:r w:rsidR="00CD2427" w:rsidRPr="00CD2427">
        <w:rPr>
          <w:noProof/>
        </w:rPr>
        <w:pict>
          <v:shape id="_x0000_s1385" type="#_x0000_t32" style="position:absolute;left:0;text-align:left;margin-left:442.9pt;margin-top:556.65pt;width:10.45pt;height:.05pt;z-index:251796480;mso-position-horizontal-relative:text;mso-position-vertical-relative:text" o:connectortype="straight"/>
        </w:pict>
      </w:r>
      <w:r w:rsidR="00CD2427" w:rsidRPr="00CD2427">
        <w:rPr>
          <w:noProof/>
        </w:rPr>
        <w:pict>
          <v:shape id="_x0000_s1384" type="#_x0000_t32" style="position:absolute;left:0;text-align:left;margin-left:442.9pt;margin-top:545.85pt;width:0;height:20.45pt;z-index:251795456;mso-position-horizontal-relative:text;mso-position-vertical-relative:text" o:connectortype="straight"/>
        </w:pict>
      </w:r>
      <w:r w:rsidR="00CD2427" w:rsidRPr="00CD2427">
        <w:rPr>
          <w:noProof/>
        </w:rPr>
        <w:pict>
          <v:shape id="_x0000_s1383" type="#_x0000_t32" style="position:absolute;left:0;text-align:left;margin-left:368.55pt;margin-top:545.9pt;width:0;height:20.45pt;z-index:251794432;mso-position-horizontal-relative:text;mso-position-vertical-relative:text" o:connectortype="straight"/>
        </w:pict>
      </w:r>
      <w:r w:rsidR="00CD2427" w:rsidRPr="00CD2427">
        <w:rPr>
          <w:noProof/>
        </w:rPr>
        <w:pict>
          <v:shape id="_x0000_s1382" type="#_x0000_t32" style="position:absolute;left:0;text-align:left;margin-left:293.8pt;margin-top:545.9pt;width:0;height:20.45pt;z-index:251793408;mso-position-horizontal-relative:text;mso-position-vertical-relative:text" o:connectortype="straight"/>
        </w:pict>
      </w:r>
      <w:r w:rsidR="00CD2427" w:rsidRPr="00CD2427">
        <w:rPr>
          <w:noProof/>
        </w:rPr>
        <w:pict>
          <v:shape id="_x0000_s1381" type="#_x0000_t32" style="position:absolute;left:0;text-align:left;margin-left:220.45pt;margin-top:545.9pt;width:0;height:20.45pt;z-index:251792384;mso-position-horizontal-relative:text;mso-position-vertical-relative:text" o:connectortype="straight"/>
        </w:pict>
      </w:r>
      <w:r w:rsidR="00CD2427" w:rsidRPr="00CD2427">
        <w:rPr>
          <w:noProof/>
        </w:rPr>
        <w:pict>
          <v:shape id="_x0000_s1380" type="#_x0000_t32" style="position:absolute;left:0;text-align:left;margin-left:145.35pt;margin-top:545.9pt;width:0;height:20.45pt;z-index:251791360;mso-position-horizontal-relative:text;mso-position-vertical-relative:text" o:connectortype="straight"/>
        </w:pict>
      </w:r>
      <w:r w:rsidR="00CD2427" w:rsidRPr="00CD2427">
        <w:rPr>
          <w:noProof/>
        </w:rPr>
        <w:pict>
          <v:shape id="_x0000_s1379" type="#_x0000_t32" style="position:absolute;left:0;text-align:left;margin-left:71.3pt;margin-top:545.9pt;width:0;height:20.45pt;z-index:251790336;mso-position-horizontal-relative:text;mso-position-vertical-relative:text" o:connectortype="straight"/>
        </w:pict>
      </w:r>
      <w:r w:rsidR="00CD2427" w:rsidRPr="00CD2427">
        <w:rPr>
          <w:noProof/>
        </w:rPr>
        <w:pict>
          <v:shape id="_x0000_s1378" type="#_x0000_t32" style="position:absolute;left:0;text-align:left;margin-left:-2.75pt;margin-top:545.9pt;width:0;height:20.45pt;z-index:251789312;mso-position-horizontal-relative:text;mso-position-vertical-relative:text" o:connectortype="straight"/>
        </w:pict>
      </w:r>
      <w:r w:rsidR="00CD2427" w:rsidRPr="00CD2427">
        <w:rPr>
          <w:noProof/>
        </w:rPr>
        <w:pict>
          <v:oval id="_x0000_s1377" style="position:absolute;left:0;text-align:left;margin-left:431.85pt;margin-top:545.9pt;width:21.5pt;height:20.45pt;z-index:251788288;mso-position-horizontal-relative:text;mso-position-vertical-relative:text"/>
        </w:pict>
      </w:r>
      <w:r w:rsidR="00CD2427" w:rsidRPr="00CD2427">
        <w:rPr>
          <w:noProof/>
        </w:rPr>
        <w:pict>
          <v:shape id="_x0000_s1376" type="#_x0000_t32" style="position:absolute;left:0;text-align:left;margin-left:368.55pt;margin-top:556.65pt;width:63.3pt;height:.05pt;z-index:251787264;mso-position-horizontal-relative:text;mso-position-vertical-relative:text" o:connectortype="straight">
            <v:stroke endarrow="block"/>
          </v:shape>
        </w:pict>
      </w:r>
      <w:r w:rsidR="00CD2427" w:rsidRPr="00CD2427">
        <w:rPr>
          <w:noProof/>
        </w:rPr>
        <w:pict>
          <v:shape id="_x0000_s1375" type="#_x0000_t32" style="position:absolute;left:0;text-align:left;margin-left:293.8pt;margin-top:556.7pt;width:63.75pt;height:0;z-index:251786240;mso-position-horizontal-relative:text;mso-position-vertical-relative:text" o:connectortype="straight">
            <v:stroke endarrow="block"/>
          </v:shape>
        </w:pict>
      </w:r>
      <w:r w:rsidR="00CD2427" w:rsidRPr="00CD2427">
        <w:rPr>
          <w:noProof/>
        </w:rPr>
        <w:pict>
          <v:oval id="_x0000_s1374" style="position:absolute;left:0;text-align:left;margin-left:357.55pt;margin-top:545.9pt;width:21.5pt;height:20.45pt;z-index:251785216;mso-position-horizontal-relative:text;mso-position-vertical-relative:text"/>
        </w:pict>
      </w:r>
      <w:r w:rsidR="00CD2427" w:rsidRPr="00CD2427">
        <w:rPr>
          <w:noProof/>
        </w:rPr>
        <w:pict>
          <v:oval id="_x0000_s1373" style="position:absolute;left:0;text-align:left;margin-left:283.25pt;margin-top:545.9pt;width:21.5pt;height:20.45pt;z-index:251784192;mso-position-horizontal-relative:text;mso-position-vertical-relative:text"/>
        </w:pict>
      </w:r>
      <w:r w:rsidR="00CD2427" w:rsidRPr="00CD2427">
        <w:rPr>
          <w:noProof/>
        </w:rPr>
        <w:pict>
          <v:shape id="_x0000_s1372" type="#_x0000_t32" style="position:absolute;left:0;text-align:left;margin-left:220.45pt;margin-top:556.65pt;width:62.8pt;height:.05pt;z-index:251783168;mso-position-horizontal-relative:text;mso-position-vertical-relative:text" o:connectortype="straight">
            <v:stroke endarrow="block"/>
          </v:shape>
        </w:pict>
      </w:r>
      <w:r w:rsidR="00CD2427" w:rsidRPr="00CD2427">
        <w:rPr>
          <w:noProof/>
        </w:rPr>
        <w:pict>
          <v:shape id="_x0000_s1371" type="#_x0000_t32" style="position:absolute;left:0;text-align:left;margin-left:145.35pt;margin-top:556.7pt;width:63.6pt;height:0;z-index:251782144;mso-position-horizontal-relative:text;mso-position-vertical-relative:text" o:connectortype="straight">
            <v:stroke endarrow="block"/>
          </v:shape>
        </w:pict>
      </w:r>
      <w:r w:rsidR="00CD2427" w:rsidRPr="00CD2427">
        <w:rPr>
          <w:noProof/>
        </w:rPr>
        <w:pict>
          <v:oval id="_x0000_s1370" style="position:absolute;left:0;text-align:left;margin-left:208.95pt;margin-top:545.9pt;width:21.5pt;height:20.45pt;z-index:251781120;mso-position-horizontal-relative:text;mso-position-vertical-relative:text"/>
        </w:pict>
      </w:r>
      <w:r w:rsidR="00CD2427" w:rsidRPr="00CD2427">
        <w:rPr>
          <w:noProof/>
        </w:rPr>
        <w:pict>
          <v:oval id="_x0000_s1369" style="position:absolute;left:0;text-align:left;margin-left:134.65pt;margin-top:545.9pt;width:21.5pt;height:20.45pt;z-index:251780096;mso-position-horizontal-relative:text;mso-position-vertical-relative:text"/>
        </w:pict>
      </w:r>
      <w:r w:rsidR="00CD2427" w:rsidRPr="00CD2427">
        <w:rPr>
          <w:noProof/>
        </w:rPr>
        <w:pict>
          <v:shape id="_x0000_s1368" type="#_x0000_t32" style="position:absolute;left:0;text-align:left;margin-left:71.3pt;margin-top:556.65pt;width:63.35pt;height:.05pt;z-index:251779072;mso-position-horizontal-relative:text;mso-position-vertical-relative:text" o:connectortype="straight">
            <v:stroke endarrow="block"/>
          </v:shape>
        </w:pict>
      </w:r>
      <w:r w:rsidR="00CD2427" w:rsidRPr="00CD2427">
        <w:rPr>
          <w:noProof/>
        </w:rPr>
        <w:pict>
          <v:shape id="_x0000_s1367" type="#_x0000_t32" style="position:absolute;left:0;text-align:left;margin-left:-2.75pt;margin-top:556.65pt;width:63.1pt;height:.05pt;z-index:251778048;mso-position-horizontal-relative:text;mso-position-vertical-relative:text" o:connectortype="straight">
            <v:stroke endarrow="block"/>
          </v:shape>
        </w:pict>
      </w:r>
      <w:r w:rsidR="00CD2427" w:rsidRPr="00CD2427">
        <w:rPr>
          <w:noProof/>
        </w:rPr>
        <w:pict>
          <v:oval id="_x0000_s1366" style="position:absolute;left:0;text-align:left;margin-left:60.35pt;margin-top:545.9pt;width:21.5pt;height:20.45pt;z-index:251777024;mso-position-horizontal-relative:text;mso-position-vertical-relative:text"/>
        </w:pict>
      </w:r>
      <w:r w:rsidR="00CD2427" w:rsidRPr="00CD2427">
        <w:rPr>
          <w:noProof/>
        </w:rPr>
        <w:pict>
          <v:oval id="_x0000_s1365" style="position:absolute;left:0;text-align:left;margin-left:-13.95pt;margin-top:545.9pt;width:21.5pt;height:20.45pt;z-index:251776000;mso-position-horizontal-relative:text;mso-position-vertical-relative:text"/>
        </w:pict>
      </w:r>
      <w:bookmarkEnd w:id="21"/>
    </w:p>
    <w:p w:rsidR="004D4C61" w:rsidRDefault="004D4C61" w:rsidP="004D4C61">
      <w:r>
        <w:t>The critical path method or critical path analysis is a mathematically based algorithm for scheduling a set of project activities. It is an important tool for effective project management.</w:t>
      </w:r>
    </w:p>
    <w:p w:rsidR="004D4C61" w:rsidRDefault="004D4C61" w:rsidP="004D4C61">
      <w:r>
        <w:t>The technique for CPM includes the following:</w:t>
      </w:r>
    </w:p>
    <w:p w:rsidR="004D4C61" w:rsidRDefault="004D4C61" w:rsidP="004D4C61">
      <w:pPr>
        <w:pStyle w:val="ListParagraph"/>
        <w:numPr>
          <w:ilvl w:val="0"/>
          <w:numId w:val="1"/>
        </w:numPr>
      </w:pPr>
      <w:r>
        <w:t>A list of all activities required to complete the project</w:t>
      </w:r>
    </w:p>
    <w:p w:rsidR="004D4C61" w:rsidRDefault="004D4C61" w:rsidP="004D4C61">
      <w:pPr>
        <w:pStyle w:val="ListParagraph"/>
        <w:numPr>
          <w:ilvl w:val="0"/>
          <w:numId w:val="1"/>
        </w:numPr>
      </w:pPr>
      <w:r>
        <w:t>The time that each activity will take to complete.</w:t>
      </w:r>
    </w:p>
    <w:tbl>
      <w:tblPr>
        <w:tblpPr w:leftFromText="180" w:rightFromText="180" w:vertAnchor="text" w:horzAnchor="margin" w:tblpXSpec="right"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0"/>
        <w:gridCol w:w="2311"/>
        <w:gridCol w:w="2311"/>
      </w:tblGrid>
      <w:tr w:rsidR="006058EE" w:rsidTr="006058EE">
        <w:tc>
          <w:tcPr>
            <w:tcW w:w="2310" w:type="dxa"/>
          </w:tcPr>
          <w:p w:rsidR="006058EE" w:rsidRDefault="006058EE" w:rsidP="006058EE">
            <w:pPr>
              <w:rPr>
                <w:u w:val="single"/>
              </w:rPr>
            </w:pPr>
            <w:r>
              <w:rPr>
                <w:u w:val="single"/>
              </w:rPr>
              <w:t>Task</w:t>
            </w:r>
          </w:p>
        </w:tc>
        <w:tc>
          <w:tcPr>
            <w:tcW w:w="2311" w:type="dxa"/>
          </w:tcPr>
          <w:p w:rsidR="006058EE" w:rsidRDefault="006058EE" w:rsidP="006058EE">
            <w:pPr>
              <w:rPr>
                <w:u w:val="single"/>
              </w:rPr>
            </w:pPr>
            <w:r>
              <w:rPr>
                <w:u w:val="single"/>
              </w:rPr>
              <w:t>Length</w:t>
            </w:r>
          </w:p>
        </w:tc>
        <w:tc>
          <w:tcPr>
            <w:tcW w:w="2311" w:type="dxa"/>
          </w:tcPr>
          <w:p w:rsidR="006058EE" w:rsidRDefault="006058EE" w:rsidP="006058EE">
            <w:pPr>
              <w:rPr>
                <w:u w:val="single"/>
              </w:rPr>
            </w:pPr>
            <w:r>
              <w:rPr>
                <w:u w:val="single"/>
              </w:rPr>
              <w:t>Dependencies</w:t>
            </w:r>
          </w:p>
        </w:tc>
      </w:tr>
      <w:tr w:rsidR="006058EE" w:rsidTr="006058EE">
        <w:tc>
          <w:tcPr>
            <w:tcW w:w="2310" w:type="dxa"/>
          </w:tcPr>
          <w:p w:rsidR="006058EE" w:rsidRPr="00056A0C" w:rsidRDefault="006058EE" w:rsidP="006058EE">
            <w:r w:rsidRPr="00056A0C">
              <w:t>Requirements</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tc>
      </w:tr>
      <w:tr w:rsidR="006058EE" w:rsidTr="006058EE">
        <w:tc>
          <w:tcPr>
            <w:tcW w:w="2310" w:type="dxa"/>
          </w:tcPr>
          <w:p w:rsidR="006058EE" w:rsidRPr="00056A0C" w:rsidRDefault="006058EE" w:rsidP="006058EE">
            <w:r w:rsidRPr="00056A0C">
              <w:t>Design</w:t>
            </w:r>
          </w:p>
        </w:tc>
        <w:tc>
          <w:tcPr>
            <w:tcW w:w="2311" w:type="dxa"/>
          </w:tcPr>
          <w:p w:rsidR="006058EE" w:rsidRPr="00056A0C" w:rsidRDefault="006058EE" w:rsidP="006058EE">
            <w:r w:rsidRPr="00056A0C">
              <w:t>10</w:t>
            </w:r>
            <w:r>
              <w:t xml:space="preserve"> Days</w:t>
            </w:r>
          </w:p>
        </w:tc>
        <w:tc>
          <w:tcPr>
            <w:tcW w:w="2311" w:type="dxa"/>
          </w:tcPr>
          <w:p w:rsidR="006058EE" w:rsidRPr="00056A0C" w:rsidRDefault="006058EE" w:rsidP="006058EE">
            <w:r>
              <w:t>Requirements</w:t>
            </w:r>
          </w:p>
        </w:tc>
      </w:tr>
      <w:tr w:rsidR="006058EE" w:rsidTr="006058EE">
        <w:tc>
          <w:tcPr>
            <w:tcW w:w="2310" w:type="dxa"/>
          </w:tcPr>
          <w:p w:rsidR="006058EE" w:rsidRPr="00056A0C" w:rsidRDefault="006058EE" w:rsidP="006058EE">
            <w:r w:rsidRPr="00056A0C">
              <w:t>Construction</w:t>
            </w:r>
          </w:p>
        </w:tc>
        <w:tc>
          <w:tcPr>
            <w:tcW w:w="2311" w:type="dxa"/>
          </w:tcPr>
          <w:p w:rsidR="006058EE" w:rsidRPr="00056A0C" w:rsidRDefault="006058EE" w:rsidP="006058EE">
            <w:r w:rsidRPr="00056A0C">
              <w:t>25</w:t>
            </w:r>
            <w:r>
              <w:t xml:space="preserve"> Days</w:t>
            </w:r>
          </w:p>
        </w:tc>
        <w:tc>
          <w:tcPr>
            <w:tcW w:w="2311" w:type="dxa"/>
          </w:tcPr>
          <w:p w:rsidR="006058EE" w:rsidRPr="00056A0C" w:rsidRDefault="006058EE" w:rsidP="006058EE">
            <w:r>
              <w:t>Design</w:t>
            </w:r>
          </w:p>
        </w:tc>
      </w:tr>
      <w:tr w:rsidR="006058EE" w:rsidTr="006058EE">
        <w:tc>
          <w:tcPr>
            <w:tcW w:w="2310" w:type="dxa"/>
          </w:tcPr>
          <w:p w:rsidR="006058EE" w:rsidRPr="00056A0C" w:rsidRDefault="006058EE" w:rsidP="006058EE">
            <w:r w:rsidRPr="00056A0C">
              <w:t>Integration</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Construction</w:t>
            </w:r>
          </w:p>
        </w:tc>
      </w:tr>
      <w:tr w:rsidR="006058EE" w:rsidTr="006058EE">
        <w:tc>
          <w:tcPr>
            <w:tcW w:w="2310" w:type="dxa"/>
          </w:tcPr>
          <w:p w:rsidR="006058EE" w:rsidRPr="00056A0C" w:rsidRDefault="006058EE" w:rsidP="006058EE">
            <w:r w:rsidRPr="00056A0C">
              <w:t>Testing &amp; Debugging</w:t>
            </w:r>
          </w:p>
        </w:tc>
        <w:tc>
          <w:tcPr>
            <w:tcW w:w="2311" w:type="dxa"/>
          </w:tcPr>
          <w:p w:rsidR="006058EE" w:rsidRPr="00056A0C" w:rsidRDefault="006058EE" w:rsidP="006058EE">
            <w:r w:rsidRPr="00056A0C">
              <w:t>10</w:t>
            </w:r>
            <w:r>
              <w:t xml:space="preserve"> Days</w:t>
            </w:r>
          </w:p>
        </w:tc>
        <w:tc>
          <w:tcPr>
            <w:tcW w:w="2311" w:type="dxa"/>
          </w:tcPr>
          <w:p w:rsidR="006058EE" w:rsidRPr="00056A0C" w:rsidRDefault="006058EE" w:rsidP="006058EE">
            <w:r>
              <w:t>Construction</w:t>
            </w:r>
          </w:p>
        </w:tc>
      </w:tr>
      <w:tr w:rsidR="006058EE" w:rsidTr="006058EE">
        <w:tc>
          <w:tcPr>
            <w:tcW w:w="2310" w:type="dxa"/>
          </w:tcPr>
          <w:p w:rsidR="006058EE" w:rsidRPr="00056A0C" w:rsidRDefault="006058EE" w:rsidP="006058EE">
            <w:r w:rsidRPr="00056A0C">
              <w:t>Installation</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Testing &amp; Debugging</w:t>
            </w:r>
          </w:p>
        </w:tc>
      </w:tr>
      <w:tr w:rsidR="006058EE" w:rsidTr="006058EE">
        <w:tc>
          <w:tcPr>
            <w:tcW w:w="2310" w:type="dxa"/>
          </w:tcPr>
          <w:p w:rsidR="006058EE" w:rsidRPr="00056A0C" w:rsidRDefault="006058EE" w:rsidP="006058EE">
            <w:r w:rsidRPr="00056A0C">
              <w:t>Maintenance</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Installation</w:t>
            </w:r>
          </w:p>
        </w:tc>
      </w:tr>
    </w:tbl>
    <w:p w:rsidR="004D4C61" w:rsidRDefault="004D4C61" w:rsidP="004D4C61">
      <w:pPr>
        <w:pStyle w:val="ListParagraph"/>
        <w:numPr>
          <w:ilvl w:val="0"/>
          <w:numId w:val="1"/>
        </w:numPr>
      </w:pPr>
      <w:r>
        <w:t>The dependencies between the activities.</w:t>
      </w:r>
    </w:p>
    <w:p w:rsidR="004D4C61" w:rsidRDefault="004D4C61" w:rsidP="004D4C61">
      <w:r>
        <w:t>Using these values CPM calculates the longest path of the planned tasks from start to finish. It also includes the start and finish times for each task what extending the length of the project. The process determines which tasks are critical and which tasks can be delayed.</w:t>
      </w:r>
    </w:p>
    <w:p w:rsidR="004D4C61" w:rsidRPr="00CE1A9C" w:rsidRDefault="004D4C61" w:rsidP="004D4C61">
      <w:r>
        <w:t>The result of the critical path analysis allows managers to practice tasks to make sure that the completion of the task is time effective and target met.</w:t>
      </w:r>
    </w:p>
    <w:p w:rsidR="004D4C61" w:rsidRDefault="004D4C61" w:rsidP="004D4C61"/>
    <w:p w:rsidR="004D4C61" w:rsidRPr="001B51A4" w:rsidRDefault="00CD2427" w:rsidP="004D4C61">
      <w:pPr>
        <w:sectPr w:rsidR="004D4C61" w:rsidRPr="001B51A4" w:rsidSect="00042A00">
          <w:pgSz w:w="16838" w:h="11906" w:orient="landscape"/>
          <w:pgMar w:top="1440" w:right="1440" w:bottom="1440" w:left="1440" w:header="709" w:footer="709" w:gutter="0"/>
          <w:cols w:space="708"/>
          <w:docGrid w:linePitch="360"/>
        </w:sectPr>
      </w:pPr>
      <w:r w:rsidRPr="00CD2427">
        <w:rPr>
          <w:noProof/>
          <w:u w:val="single"/>
          <w:lang w:eastAsia="en-GB"/>
        </w:rPr>
        <w:pict>
          <v:group id="_x0000_s1415" style="position:absolute;margin-left:2.75pt;margin-top:71.5pt;width:681.8pt;height:50.65pt;z-index:251827200" coordorigin="965,8742" coordsize="13636,1013">
            <v:oval id="_x0000_s1416" style="position:absolute;left:1007;top:8793;width:584;height:594">
              <v:textbox style="mso-next-textbox:#_x0000_s1416">
                <w:txbxContent>
                  <w:p w:rsidR="006348A0" w:rsidRDefault="006348A0" w:rsidP="004D4C61">
                    <w:pPr>
                      <w:jc w:val="both"/>
                    </w:pPr>
                  </w:p>
                </w:txbxContent>
              </v:textbox>
            </v:oval>
            <v:oval id="_x0000_s1417" style="position:absolute;left:2858;top:8773;width:584;height:594"/>
            <v:shape id="_x0000_s1418" type="#_x0000_t32" style="position:absolute;left:1302;top:9096;width:1564;height:0" o:connectortype="straight">
              <v:stroke endarrow="block"/>
            </v:shape>
            <v:shape id="_x0000_s1419" type="#_x0000_t32" style="position:absolute;left:3148;top:9076;width:1580;height:8;flip:y" o:connectortype="straight">
              <v:stroke endarrow="block"/>
            </v:shape>
            <v:shape id="_x0000_s1420" type="#_x0000_t32" style="position:absolute;left:1302;top:8793;width:0;height:594" o:connectortype="straight"/>
            <v:shape id="_x0000_s1421" type="#_x0000_t32" style="position:absolute;left:3148;top:8773;width:0;height:594" o:connectortype="straight"/>
            <v:shape id="_x0000_s1422" type="#_x0000_t202" style="position:absolute;left:12647;top:9038;width:1370;height:423;mso-width-relative:margin;mso-height-relative:margin" filled="f" stroked="f">
              <v:textbox style="mso-next-textbox:#_x0000_s1422">
                <w:txbxContent>
                  <w:p w:rsidR="006348A0" w:rsidRPr="00FD15B6" w:rsidRDefault="006348A0" w:rsidP="004D4C61">
                    <w:pPr>
                      <w:rPr>
                        <w:sz w:val="18"/>
                        <w:szCs w:val="18"/>
                      </w:rPr>
                    </w:pPr>
                    <w:r w:rsidRPr="00FD15B6">
                      <w:rPr>
                        <w:sz w:val="18"/>
                        <w:szCs w:val="18"/>
                      </w:rPr>
                      <w:t>Maintenance</w:t>
                    </w:r>
                  </w:p>
                </w:txbxContent>
              </v:textbox>
            </v:shape>
            <v:shape id="_x0000_s1423" type="#_x0000_t202" style="position:absolute;left:9021;top:9053;width:1120;height:702;mso-width-relative:margin;mso-height-relative:margin" filled="f" stroked="f">
              <v:textbox style="mso-next-textbox:#_x0000_s1423">
                <w:txbxContent>
                  <w:p w:rsidR="006348A0" w:rsidRDefault="006348A0" w:rsidP="004D4C61">
                    <w:pPr>
                      <w:rPr>
                        <w:sz w:val="18"/>
                        <w:szCs w:val="18"/>
                      </w:rPr>
                    </w:pPr>
                    <w:r>
                      <w:rPr>
                        <w:sz w:val="18"/>
                        <w:szCs w:val="18"/>
                      </w:rPr>
                      <w:t>Testing &amp;</w:t>
                    </w:r>
                  </w:p>
                  <w:p w:rsidR="006348A0" w:rsidRPr="00FD15B6" w:rsidRDefault="006348A0" w:rsidP="004D4C61">
                    <w:pPr>
                      <w:rPr>
                        <w:sz w:val="18"/>
                        <w:szCs w:val="18"/>
                      </w:rPr>
                    </w:pPr>
                    <w:r>
                      <w:rPr>
                        <w:sz w:val="18"/>
                        <w:szCs w:val="18"/>
                      </w:rPr>
                      <w:t>Debugging</w:t>
                    </w:r>
                  </w:p>
                </w:txbxContent>
              </v:textbox>
            </v:shape>
            <v:shape id="_x0000_s1424" type="#_x0000_t202" style="position:absolute;left:7163;top:9056;width:1205;height:361;mso-width-relative:margin;mso-height-relative:margin" filled="f" stroked="f">
              <v:textbox style="mso-next-textbox:#_x0000_s1424">
                <w:txbxContent>
                  <w:p w:rsidR="006348A0" w:rsidRPr="00FD15B6" w:rsidRDefault="006348A0" w:rsidP="004D4C61">
                    <w:pPr>
                      <w:rPr>
                        <w:sz w:val="18"/>
                        <w:szCs w:val="18"/>
                      </w:rPr>
                    </w:pPr>
                    <w:r>
                      <w:rPr>
                        <w:sz w:val="18"/>
                        <w:szCs w:val="18"/>
                      </w:rPr>
                      <w:t>Integration</w:t>
                    </w:r>
                  </w:p>
                </w:txbxContent>
              </v:textbox>
            </v:shape>
            <v:shape id="_x0000_s1425" type="#_x0000_t202" style="position:absolute;left:5312;top:9084;width:1267;height:377;mso-width-relative:margin;mso-height-relative:margin" filled="f" stroked="f">
              <v:textbox style="mso-next-textbox:#_x0000_s1425">
                <w:txbxContent>
                  <w:p w:rsidR="006348A0" w:rsidRPr="00FD15B6" w:rsidRDefault="006348A0" w:rsidP="004D4C61">
                    <w:pPr>
                      <w:rPr>
                        <w:sz w:val="18"/>
                        <w:szCs w:val="18"/>
                      </w:rPr>
                    </w:pPr>
                    <w:r>
                      <w:rPr>
                        <w:sz w:val="18"/>
                        <w:szCs w:val="18"/>
                      </w:rPr>
                      <w:t>Construction</w:t>
                    </w:r>
                  </w:p>
                </w:txbxContent>
              </v:textbox>
            </v:shape>
            <v:shape id="_x0000_s1426" type="#_x0000_t202" style="position:absolute;left:1591;top:9084;width:1254;height:424;mso-width-relative:margin;mso-height-relative:margin" filled="f" stroked="f">
              <v:textbox style="mso-next-textbox:#_x0000_s1426">
                <w:txbxContent>
                  <w:p w:rsidR="006348A0" w:rsidRPr="00FD15B6" w:rsidRDefault="006348A0" w:rsidP="004D4C61">
                    <w:pPr>
                      <w:rPr>
                        <w:sz w:val="18"/>
                        <w:szCs w:val="18"/>
                      </w:rPr>
                    </w:pPr>
                    <w:r>
                      <w:rPr>
                        <w:sz w:val="18"/>
                        <w:szCs w:val="18"/>
                      </w:rPr>
                      <w:t>Requirements</w:t>
                    </w:r>
                  </w:p>
                </w:txbxContent>
              </v:textbox>
            </v:shape>
            <v:shape id="_x0000_s1427" type="#_x0000_t202" style="position:absolute;left:3568;top:9075;width:867;height:433;mso-width-relative:margin;mso-height-relative:margin" filled="f" stroked="f">
              <v:textbox style="mso-next-textbox:#_x0000_s1427">
                <w:txbxContent>
                  <w:p w:rsidR="006348A0" w:rsidRPr="00FD15B6" w:rsidRDefault="006348A0" w:rsidP="004D4C61">
                    <w:pPr>
                      <w:rPr>
                        <w:sz w:val="18"/>
                        <w:szCs w:val="18"/>
                      </w:rPr>
                    </w:pPr>
                    <w:r>
                      <w:rPr>
                        <w:sz w:val="18"/>
                        <w:szCs w:val="18"/>
                      </w:rPr>
                      <w:t>Design</w:t>
                    </w:r>
                  </w:p>
                </w:txbxContent>
              </v:textbox>
            </v:shape>
            <v:oval id="_x0000_s1428" style="position:absolute;left:4728;top:8793;width:584;height:594"/>
            <v:oval id="_x0000_s1429" style="position:absolute;left:6579;top:8773;width:584;height:594"/>
            <v:shape id="_x0000_s1430" type="#_x0000_t32" style="position:absolute;left:5023;top:9096;width:1564;height:8;flip:y" o:connectortype="straight">
              <v:stroke endarrow="block"/>
            </v:shape>
            <v:shape id="_x0000_s1431" type="#_x0000_t32" style="position:absolute;left:6881;top:9076;width:1568;height:8;flip:y" o:connectortype="straight">
              <v:stroke endarrow="block"/>
            </v:shape>
            <v:shape id="_x0000_s1432" type="#_x0000_t32" style="position:absolute;left:5023;top:8793;width:0;height:594" o:connectortype="straight"/>
            <v:shape id="_x0000_s1433" type="#_x0000_t32" style="position:absolute;left:6869;top:8773;width:0;height:594" o:connectortype="straight"/>
            <v:oval id="_x0000_s1434" style="position:absolute;left:8437;top:8773;width:584;height:594"/>
            <v:oval id="_x0000_s1435" style="position:absolute;left:10288;top:8753;width:584;height:594"/>
            <v:shape id="_x0000_s1436" type="#_x0000_t32" style="position:absolute;left:8732;top:9076;width:1564;height:8;flip:y" o:connectortype="straight">
              <v:stroke endarrow="block"/>
            </v:shape>
            <v:shape id="_x0000_s1437" type="#_x0000_t32" style="position:absolute;left:10590;top:9056;width:1568;height:8;flip:y" o:connectortype="straight">
              <v:stroke endarrow="block"/>
            </v:shape>
            <v:shape id="_x0000_s1438" type="#_x0000_t32" style="position:absolute;left:8732;top:8773;width:0;height:594" o:connectortype="straight"/>
            <v:shape id="_x0000_s1439" type="#_x0000_t32" style="position:absolute;left:10578;top:8753;width:0;height:594" o:connectortype="straight"/>
            <v:oval id="_x0000_s1440" style="position:absolute;left:12158;top:8742;width:584;height:594"/>
            <v:oval id="_x0000_s1441" style="position:absolute;left:14017;top:8773;width:584;height:594"/>
            <v:shape id="_x0000_s1442" type="#_x0000_t32" style="position:absolute;left:12453;top:9053;width:1564;height:0" o:connectortype="straight">
              <v:stroke endarrow="block"/>
            </v:shape>
            <v:shape id="_x0000_s1443" type="#_x0000_t32" style="position:absolute;left:12453;top:8742;width:0;height:594" o:connectortype="straight"/>
            <v:shape id="_x0000_s1444" type="#_x0000_t32" style="position:absolute;left:14307;top:8773;width:0;height:594" o:connectortype="straight"/>
            <v:shape id="_x0000_s1445" type="#_x0000_t202" style="position:absolute;left:10872;top:9064;width:1370;height:423;mso-width-relative:margin;mso-height-relative:margin" filled="f" stroked="f">
              <v:textbox style="mso-next-textbox:#_x0000_s1445">
                <w:txbxContent>
                  <w:p w:rsidR="006348A0" w:rsidRPr="00FD15B6" w:rsidRDefault="006348A0" w:rsidP="004D4C61">
                    <w:pPr>
                      <w:rPr>
                        <w:sz w:val="18"/>
                        <w:szCs w:val="18"/>
                      </w:rPr>
                    </w:pPr>
                    <w:r>
                      <w:rPr>
                        <w:sz w:val="18"/>
                        <w:szCs w:val="18"/>
                      </w:rPr>
                      <w:t>Installation</w:t>
                    </w:r>
                  </w:p>
                </w:txbxContent>
              </v:textbox>
            </v:shape>
            <v:shape id="_x0000_s1446" type="#_x0000_t202" style="position:absolute;left:965;top:8923;width:420;height:585;mso-width-relative:margin;mso-height-relative:margin" filled="f" stroked="f">
              <v:textbox style="mso-next-textbox:#_x0000_s1446">
                <w:txbxContent>
                  <w:p w:rsidR="006348A0" w:rsidRDefault="006348A0" w:rsidP="004D4C61">
                    <w:r>
                      <w:t>1</w:t>
                    </w:r>
                  </w:p>
                </w:txbxContent>
              </v:textbox>
            </v:shape>
            <v:shape id="_x0000_s1447" type="#_x0000_t202" style="position:absolute;left:2845;top:8923;width:347;height:413;mso-width-relative:margin;mso-height-relative:margin" filled="f" stroked="f">
              <v:textbox style="mso-next-textbox:#_x0000_s1447">
                <w:txbxContent>
                  <w:p w:rsidR="006348A0" w:rsidRDefault="006348A0" w:rsidP="004D4C61">
                    <w:r>
                      <w:t>2</w:t>
                    </w:r>
                  </w:p>
                </w:txbxContent>
              </v:textbox>
            </v:shape>
            <v:shape id="_x0000_s1448" type="#_x0000_t202" style="position:absolute;left:4718;top:8923;width:347;height:413;mso-width-relative:margin;mso-height-relative:margin" filled="f" stroked="f">
              <v:textbox style="mso-next-textbox:#_x0000_s1448">
                <w:txbxContent>
                  <w:p w:rsidR="006348A0" w:rsidRDefault="006348A0" w:rsidP="004D4C61">
                    <w:r>
                      <w:t>3</w:t>
                    </w:r>
                  </w:p>
                </w:txbxContent>
              </v:textbox>
            </v:shape>
            <v:shape id="_x0000_s1449" type="#_x0000_t202" style="position:absolute;left:6579;top:8923;width:347;height:413;mso-width-relative:margin;mso-height-relative:margin" filled="f" stroked="f">
              <v:textbox style="mso-next-textbox:#_x0000_s1449">
                <w:txbxContent>
                  <w:p w:rsidR="006348A0" w:rsidRDefault="006348A0" w:rsidP="004D4C61">
                    <w:r>
                      <w:t>47</w:t>
                    </w:r>
                  </w:p>
                </w:txbxContent>
              </v:textbox>
            </v:shape>
            <v:shape id="_x0000_s1450" type="#_x0000_t202" style="position:absolute;left:8414;top:8923;width:347;height:413;mso-width-relative:margin;mso-height-relative:margin" filled="f" stroked="f">
              <v:textbox style="mso-next-textbox:#_x0000_s1450">
                <w:txbxContent>
                  <w:p w:rsidR="006348A0" w:rsidRDefault="006348A0" w:rsidP="004D4C61">
                    <w:r>
                      <w:t>57</w:t>
                    </w:r>
                  </w:p>
                </w:txbxContent>
              </v:textbox>
            </v:shape>
            <v:shape id="_x0000_s1451" type="#_x0000_t202" style="position:absolute;left:10288;top:8793;width:357;height:543;mso-width-relative:margin;mso-height-relative:margin" filled="f" stroked="f">
              <v:textbox style="mso-next-textbox:#_x0000_s1451">
                <w:txbxContent>
                  <w:p w:rsidR="006348A0" w:rsidRDefault="006348A0" w:rsidP="004D4C61">
                    <w:r>
                      <w:t>6</w:t>
                    </w:r>
                  </w:p>
                </w:txbxContent>
              </v:textbox>
            </v:shape>
            <v:shape id="_x0000_s1452" type="#_x0000_t202" style="position:absolute;left:12158;top:8804;width:357;height:543;mso-width-relative:margin;mso-height-relative:margin" filled="f" stroked="f">
              <v:textbox style="mso-next-textbox:#_x0000_s1452">
                <w:txbxContent>
                  <w:p w:rsidR="006348A0" w:rsidRDefault="006348A0" w:rsidP="004D4C61">
                    <w:r>
                      <w:t>7</w:t>
                    </w:r>
                  </w:p>
                </w:txbxContent>
              </v:textbox>
            </v:shape>
            <v:shape id="_x0000_s1453" type="#_x0000_t202" style="position:absolute;left:14017;top:8824;width:357;height:543;mso-width-relative:margin;mso-height-relative:margin" filled="f" stroked="f">
              <v:textbox style="mso-next-textbox:#_x0000_s1453">
                <w:txbxContent>
                  <w:p w:rsidR="006348A0" w:rsidRDefault="006348A0" w:rsidP="004D4C61">
                    <w:r>
                      <w:t>8</w:t>
                    </w:r>
                  </w:p>
                </w:txbxContent>
              </v:textbox>
            </v:shape>
          </v:group>
        </w:pict>
      </w:r>
    </w:p>
    <w:p w:rsidR="001B391D" w:rsidRPr="000A43FB" w:rsidRDefault="001B391D" w:rsidP="006348A0">
      <w:pPr>
        <w:pStyle w:val="Heading1"/>
        <w:pageBreakBefore/>
        <w:numPr>
          <w:ilvl w:val="0"/>
          <w:numId w:val="21"/>
        </w:numPr>
      </w:pPr>
      <w:bookmarkStart w:id="22" w:name="_Toc260920741"/>
      <w:bookmarkStart w:id="23" w:name="_Toc225018698"/>
      <w:r w:rsidRPr="000A43FB">
        <w:lastRenderedPageBreak/>
        <w:t>Hardware and Networking Solutions</w:t>
      </w:r>
      <w:bookmarkEnd w:id="22"/>
    </w:p>
    <w:p w:rsidR="000A43FB" w:rsidRPr="000A43FB" w:rsidRDefault="000A43FB" w:rsidP="000A43FB">
      <w:pPr>
        <w:rPr>
          <w:lang w:eastAsia="zh-CN"/>
        </w:rPr>
      </w:pPr>
    </w:p>
    <w:p w:rsidR="001B391D" w:rsidRPr="000C5BA7" w:rsidRDefault="001B391D" w:rsidP="001B391D">
      <w:pPr>
        <w:rPr>
          <w:rFonts w:ascii="Calibri" w:hAnsi="Calibri" w:cs="Courier New"/>
        </w:rPr>
      </w:pPr>
      <w:r w:rsidRPr="000C5BA7">
        <w:rPr>
          <w:rFonts w:ascii="Calibri" w:hAnsi="Calibri" w:cs="Courier New"/>
        </w:rPr>
        <w:t>As with any computer system, the existing hardware must be evaluated before any implementation of software or future hardware solutions. As the current system was so simple and paper based, the client really had no reason to have more than two computers. One for the upkeep of the database, and one for simple word processing, for posters and the creation of timetables etc.</w:t>
      </w:r>
    </w:p>
    <w:p w:rsidR="001B391D" w:rsidRPr="000C5BA7" w:rsidRDefault="001B391D" w:rsidP="001B391D">
      <w:pPr>
        <w:rPr>
          <w:rFonts w:ascii="Calibri" w:hAnsi="Calibri" w:cs="Courier New"/>
        </w:rPr>
      </w:pPr>
      <w:r w:rsidRPr="000C5BA7">
        <w:rPr>
          <w:rFonts w:ascii="Calibri" w:hAnsi="Calibri" w:cs="Courier New"/>
        </w:rPr>
        <w:t>With the introduction of the new system, with its desktop application and its web based application, the old hardware would be unable to keep up with the demands of the new software system. We have therefore devised the fol</w:t>
      </w:r>
      <w:r w:rsidR="006236CB">
        <w:rPr>
          <w:rFonts w:ascii="Calibri" w:hAnsi="Calibri" w:cs="Courier New"/>
        </w:rPr>
        <w:t>lowing solution for the client.</w:t>
      </w:r>
    </w:p>
    <w:p w:rsidR="001B391D" w:rsidRDefault="001B391D" w:rsidP="006348A0">
      <w:pPr>
        <w:pStyle w:val="Heading2"/>
        <w:numPr>
          <w:ilvl w:val="1"/>
          <w:numId w:val="21"/>
        </w:numPr>
      </w:pPr>
      <w:bookmarkStart w:id="24" w:name="_Toc260920742"/>
      <w:r w:rsidRPr="000C5BA7">
        <w:t>Hardware Required</w:t>
      </w:r>
      <w:bookmarkEnd w:id="24"/>
    </w:p>
    <w:p w:rsidR="001211B1" w:rsidRPr="001211B1" w:rsidRDefault="001211B1" w:rsidP="001211B1">
      <w:pPr>
        <w:rPr>
          <w:lang w:eastAsia="zh-CN"/>
        </w:rPr>
      </w:pPr>
    </w:p>
    <w:p w:rsidR="001B391D" w:rsidRPr="000C5BA7" w:rsidRDefault="001B391D" w:rsidP="001B391D">
      <w:pPr>
        <w:rPr>
          <w:rFonts w:ascii="Calibri" w:hAnsi="Calibri" w:cs="Courier New"/>
        </w:rPr>
      </w:pPr>
      <w:r w:rsidRPr="000C5BA7">
        <w:rPr>
          <w:rFonts w:ascii="Calibri" w:hAnsi="Calibri" w:cs="Courier New"/>
        </w:rPr>
        <w:t>To enable the client to be entirely computer based, we have concluded that the following hardware options are to be sourced.</w:t>
      </w:r>
    </w:p>
    <w:p w:rsidR="001B391D" w:rsidRPr="000C5BA7" w:rsidRDefault="001B391D" w:rsidP="001B391D">
      <w:pPr>
        <w:rPr>
          <w:rFonts w:ascii="Calibri" w:hAnsi="Calibri" w:cs="Courier New"/>
        </w:rPr>
      </w:pPr>
      <w:r w:rsidRPr="000C5BA7">
        <w:rPr>
          <w:rFonts w:ascii="Calibri" w:hAnsi="Calibri" w:cs="Courier New"/>
        </w:rPr>
        <w:t xml:space="preserve">Server – Dell Poweredge T110 – An affordable and robust server, ideal for small businesses. </w:t>
      </w:r>
    </w:p>
    <w:p w:rsidR="001B391D" w:rsidRPr="000C5BA7" w:rsidRDefault="001B391D" w:rsidP="001B391D">
      <w:pPr>
        <w:rPr>
          <w:rFonts w:ascii="Calibri" w:hAnsi="Calibri" w:cs="Courier New"/>
        </w:rPr>
      </w:pPr>
      <w:r w:rsidRPr="000C5BA7">
        <w:rPr>
          <w:rFonts w:ascii="Calibri" w:hAnsi="Calibri" w:cs="Courier New"/>
        </w:rPr>
        <w:t>Desktop Computers – Dell Vostro Desktop Computer – perfect for a small business like this.</w:t>
      </w:r>
      <w:r w:rsidR="00EB02A0">
        <w:rPr>
          <w:rFonts w:ascii="Calibri" w:hAnsi="Calibri" w:cs="Courier New"/>
        </w:rPr>
        <w:t>(Dell, 2010)</w:t>
      </w:r>
    </w:p>
    <w:p w:rsidR="001B391D" w:rsidRPr="000C5BA7" w:rsidRDefault="001B391D" w:rsidP="001B391D">
      <w:pPr>
        <w:rPr>
          <w:rFonts w:ascii="Calibri" w:hAnsi="Calibri" w:cs="Courier New"/>
        </w:rPr>
      </w:pPr>
      <w:r w:rsidRPr="000C5BA7">
        <w:rPr>
          <w:rFonts w:ascii="Calibri" w:hAnsi="Calibri" w:cs="Courier New"/>
        </w:rPr>
        <w:t>Router – Cisco 800 Series – Ideal for small businesses.</w:t>
      </w:r>
      <w:r w:rsidR="00EB02A0">
        <w:rPr>
          <w:rFonts w:ascii="Calibri" w:hAnsi="Calibri" w:cs="Courier New"/>
        </w:rPr>
        <w:t xml:space="preserve"> (Cisco, 2010a)</w:t>
      </w:r>
    </w:p>
    <w:p w:rsidR="001B391D" w:rsidRPr="000C5BA7" w:rsidRDefault="001B391D" w:rsidP="001B391D">
      <w:pPr>
        <w:rPr>
          <w:rFonts w:ascii="Calibri" w:hAnsi="Calibri" w:cs="Courier New"/>
        </w:rPr>
      </w:pPr>
      <w:r w:rsidRPr="000C5BA7">
        <w:rPr>
          <w:rFonts w:ascii="Calibri" w:hAnsi="Calibri" w:cs="Courier New"/>
        </w:rPr>
        <w:t>Switch – Cisco Catalyst Express 500 Series – once again, ideal for a small business.</w:t>
      </w:r>
      <w:r w:rsidR="00EB02A0">
        <w:rPr>
          <w:rFonts w:ascii="Calibri" w:hAnsi="Calibri" w:cs="Courier New"/>
        </w:rPr>
        <w:t>(Cisco, 2010b)</w:t>
      </w:r>
    </w:p>
    <w:p w:rsidR="001B391D" w:rsidRPr="000C5BA7" w:rsidRDefault="001B391D" w:rsidP="001B391D">
      <w:pPr>
        <w:rPr>
          <w:rFonts w:ascii="Calibri" w:hAnsi="Calibri" w:cs="Courier New"/>
        </w:rPr>
      </w:pPr>
      <w:r w:rsidRPr="000C5BA7">
        <w:rPr>
          <w:rFonts w:ascii="Calibri" w:hAnsi="Calibri" w:cs="Courier New"/>
        </w:rPr>
        <w:t xml:space="preserve">All of the above products have been chosen because they are ideally suited for a small business such as this. The Dell server is optimised for use with less than 25 other machines, and seeing this system would only require 4 (6 if the existing machines are to be replaced) currently, this server seems a better option than some of the higher costing ones.  The Dell Vostro Desktop, like the server, is ideal for a small business. It is affordable, and the one chosen is the slim tower design, which means it will reduce the amount of space needed to store it. </w:t>
      </w:r>
    </w:p>
    <w:p w:rsidR="001B391D" w:rsidRPr="000C5BA7" w:rsidRDefault="001B391D" w:rsidP="001B391D">
      <w:pPr>
        <w:rPr>
          <w:rFonts w:ascii="Calibri" w:hAnsi="Calibri" w:cs="Courier New"/>
        </w:rPr>
      </w:pPr>
      <w:r w:rsidRPr="000C5BA7">
        <w:rPr>
          <w:rFonts w:ascii="Calibri" w:hAnsi="Calibri" w:cs="Courier New"/>
        </w:rPr>
        <w:t>The router and switch, the fundamental items behind collaborating the network for the client. Both of these have been selected from the broad range of products by Cisco, simply because of the manufacturer’s reputation within the networking community.</w:t>
      </w:r>
      <w:r w:rsidR="00EB02A0">
        <w:rPr>
          <w:rFonts w:ascii="Calibri" w:hAnsi="Calibri" w:cs="Courier New"/>
        </w:rPr>
        <w:t xml:space="preserve"> (Cisco Systems, 2010) </w:t>
      </w:r>
      <w:r w:rsidRPr="000C5BA7">
        <w:rPr>
          <w:rFonts w:ascii="Calibri" w:hAnsi="Calibri" w:cs="Courier New"/>
        </w:rPr>
        <w:t xml:space="preserve">Whilst the comments are not corresponding to the chosen hardware in this scenario, they apply to the company as a whole. However the chosen products are perhaps more suited towards the small office than small gym, but we feel that they can cover the requirements substantially. </w:t>
      </w:r>
    </w:p>
    <w:p w:rsidR="001211B1" w:rsidRDefault="001211B1" w:rsidP="001211B1"/>
    <w:p w:rsidR="001211B1" w:rsidRDefault="001211B1" w:rsidP="001211B1"/>
    <w:p w:rsidR="001211B1" w:rsidRPr="0033630E" w:rsidRDefault="001211B1" w:rsidP="001211B1">
      <w:pPr>
        <w:rPr>
          <w:b/>
        </w:rPr>
      </w:pPr>
    </w:p>
    <w:p w:rsidR="00C6688B" w:rsidRPr="0033630E" w:rsidRDefault="001B391D" w:rsidP="006348A0">
      <w:pPr>
        <w:pStyle w:val="Heading2"/>
        <w:pageBreakBefore/>
        <w:numPr>
          <w:ilvl w:val="1"/>
          <w:numId w:val="21"/>
        </w:numPr>
      </w:pPr>
      <w:bookmarkStart w:id="25" w:name="_Toc260920743"/>
      <w:r w:rsidRPr="0033630E">
        <w:lastRenderedPageBreak/>
        <w:t>Network Topology</w:t>
      </w:r>
      <w:bookmarkEnd w:id="25"/>
    </w:p>
    <w:p w:rsidR="001211B1" w:rsidRPr="001211B1" w:rsidRDefault="001211B1" w:rsidP="001211B1">
      <w:pPr>
        <w:rPr>
          <w:lang w:eastAsia="zh-CN"/>
        </w:rPr>
      </w:pPr>
    </w:p>
    <w:p w:rsidR="001B391D" w:rsidRPr="000C5BA7" w:rsidRDefault="001B391D" w:rsidP="001B391D">
      <w:pPr>
        <w:rPr>
          <w:rFonts w:ascii="Calibri" w:hAnsi="Calibri"/>
        </w:rPr>
      </w:pPr>
      <w:r w:rsidRPr="000C5BA7">
        <w:rPr>
          <w:rFonts w:ascii="Calibri" w:hAnsi="Calibri"/>
        </w:rPr>
        <w:t>One other fundamental thing within this system is how the computers, server, router and switch will be connected. Below is the proposed network topology for the client.</w:t>
      </w:r>
    </w:p>
    <w:p w:rsidR="001B391D" w:rsidRPr="000C5BA7" w:rsidRDefault="001B391D" w:rsidP="001B391D">
      <w:pPr>
        <w:rPr>
          <w:rFonts w:ascii="Calibri" w:hAnsi="Calibri" w:cs="Courier New"/>
        </w:rPr>
      </w:pPr>
    </w:p>
    <w:p w:rsidR="001B391D" w:rsidRPr="000C5BA7" w:rsidRDefault="001B391D" w:rsidP="001B391D">
      <w:pPr>
        <w:rPr>
          <w:rFonts w:ascii="Calibri" w:hAnsi="Calibri"/>
        </w:rPr>
      </w:pPr>
      <w:r>
        <w:rPr>
          <w:rFonts w:ascii="Calibri" w:hAnsi="Calibri"/>
          <w:noProof/>
          <w:lang w:val="en-US"/>
        </w:rPr>
        <w:drawing>
          <wp:inline distT="0" distB="0" distL="0" distR="0">
            <wp:extent cx="5486400" cy="285242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5486400" cy="2852420"/>
                    </a:xfrm>
                    <a:prstGeom prst="rect">
                      <a:avLst/>
                    </a:prstGeom>
                    <a:noFill/>
                    <a:ln w="9525">
                      <a:noFill/>
                      <a:miter lim="800000"/>
                      <a:headEnd/>
                      <a:tailEnd/>
                    </a:ln>
                  </pic:spPr>
                </pic:pic>
              </a:graphicData>
            </a:graphic>
          </wp:inline>
        </w:drawing>
      </w:r>
    </w:p>
    <w:p w:rsidR="001B391D" w:rsidRDefault="00EB02A0" w:rsidP="001B391D">
      <w:pPr>
        <w:rPr>
          <w:rFonts w:ascii="Calibri" w:hAnsi="Calibri"/>
        </w:rPr>
      </w:pPr>
      <w:r>
        <w:t>Topology created by Cisco Packet Tracer (Cisco, 2010c)</w:t>
      </w:r>
    </w:p>
    <w:p w:rsidR="00EB02A0" w:rsidRPr="000C5BA7" w:rsidRDefault="00EB02A0" w:rsidP="001B391D">
      <w:pPr>
        <w:rPr>
          <w:rFonts w:ascii="Calibri" w:hAnsi="Calibri"/>
        </w:rPr>
      </w:pPr>
    </w:p>
    <w:p w:rsidR="001B391D" w:rsidRPr="000C5BA7" w:rsidRDefault="001B391D" w:rsidP="001B391D">
      <w:pPr>
        <w:rPr>
          <w:rFonts w:ascii="Calibri" w:hAnsi="Calibri"/>
        </w:rPr>
      </w:pPr>
      <w:r w:rsidRPr="000C5BA7">
        <w:rPr>
          <w:rFonts w:ascii="Calibri" w:hAnsi="Calibri"/>
        </w:rPr>
        <w:t>Member1 and Member2 are currently the old machines, but in the future these could be used by members to book their own classes and change their own details.</w:t>
      </w:r>
    </w:p>
    <w:p w:rsidR="001B391D" w:rsidRDefault="001B391D" w:rsidP="001B391D">
      <w:pPr>
        <w:rPr>
          <w:rFonts w:ascii="Calibri" w:hAnsi="Calibri"/>
        </w:rPr>
      </w:pPr>
      <w:r w:rsidRPr="000C5BA7">
        <w:rPr>
          <w:rFonts w:ascii="Calibri" w:hAnsi="Calibri"/>
        </w:rPr>
        <w:t>The IP addressing would consist of a single subnet, with an ideal network address of 192.168.1.0/24. This then could be adapted if any future expansion was considered, simply</w:t>
      </w:r>
      <w:r>
        <w:rPr>
          <w:rFonts w:ascii="Calibri" w:hAnsi="Calibri"/>
        </w:rPr>
        <w:t xml:space="preserve"> by adding more subnets.</w:t>
      </w:r>
    </w:p>
    <w:p w:rsidR="001B391D" w:rsidRDefault="001B391D">
      <w:pPr>
        <w:rPr>
          <w:rFonts w:asciiTheme="majorHAnsi" w:eastAsiaTheme="majorEastAsia" w:hAnsiTheme="majorHAnsi" w:cstheme="majorBidi"/>
          <w:b/>
          <w:bCs/>
          <w:kern w:val="28"/>
          <w:sz w:val="32"/>
          <w:szCs w:val="32"/>
          <w:lang w:eastAsia="zh-CN"/>
        </w:rPr>
      </w:pPr>
    </w:p>
    <w:p w:rsidR="00E61ADC" w:rsidRPr="00E61ADC" w:rsidRDefault="001B391D">
      <w:pPr>
        <w:rPr>
          <w:rFonts w:asciiTheme="majorHAnsi" w:eastAsiaTheme="majorEastAsia" w:hAnsiTheme="majorHAnsi" w:cstheme="majorBidi"/>
          <w:b/>
          <w:bCs/>
          <w:kern w:val="28"/>
          <w:sz w:val="32"/>
          <w:szCs w:val="32"/>
          <w:lang w:eastAsia="zh-CN"/>
        </w:rPr>
      </w:pPr>
      <w:r>
        <w:br w:type="page"/>
      </w:r>
      <w:bookmarkStart w:id="26" w:name="_Toc260066414"/>
      <w:bookmarkEnd w:id="23"/>
    </w:p>
    <w:p w:rsidR="0033630E" w:rsidRDefault="009962BD" w:rsidP="006348A0">
      <w:pPr>
        <w:pStyle w:val="Heading1"/>
        <w:pageBreakBefore/>
        <w:numPr>
          <w:ilvl w:val="0"/>
          <w:numId w:val="21"/>
        </w:numPr>
      </w:pPr>
      <w:bookmarkStart w:id="27" w:name="_Toc260082962"/>
      <w:bookmarkStart w:id="28" w:name="_Toc260920744"/>
      <w:r w:rsidRPr="009962BD">
        <w:lastRenderedPageBreak/>
        <w:t>Entity Realtionship Diagram</w:t>
      </w:r>
      <w:r w:rsidR="0033630E">
        <w:t>s</w:t>
      </w:r>
      <w:bookmarkStart w:id="29" w:name="_Toc260082970"/>
      <w:bookmarkEnd w:id="27"/>
      <w:bookmarkEnd w:id="28"/>
    </w:p>
    <w:p w:rsidR="0033630E" w:rsidRDefault="0033630E" w:rsidP="0033630E">
      <w:pPr>
        <w:pStyle w:val="Heading2"/>
        <w:numPr>
          <w:ilvl w:val="1"/>
          <w:numId w:val="11"/>
        </w:numPr>
      </w:pPr>
      <w:bookmarkStart w:id="30" w:name="_Toc260920745"/>
      <w:r>
        <w:t>Version 1.0</w:t>
      </w:r>
      <w:bookmarkEnd w:id="30"/>
    </w:p>
    <w:p w:rsidR="0033630E" w:rsidRPr="0033630E" w:rsidRDefault="0033630E" w:rsidP="0033630E">
      <w:pPr>
        <w:pStyle w:val="Heading3"/>
        <w:numPr>
          <w:ilvl w:val="2"/>
          <w:numId w:val="11"/>
        </w:numPr>
        <w:rPr>
          <w:lang w:eastAsia="zh-CN"/>
        </w:rPr>
      </w:pPr>
      <w:bookmarkStart w:id="31" w:name="_Toc260920746"/>
      <w:r>
        <w:t>Database Schema</w:t>
      </w:r>
      <w:bookmarkEnd w:id="31"/>
    </w:p>
    <w:p w:rsidR="0033630E" w:rsidRPr="001211B1" w:rsidRDefault="0033630E" w:rsidP="0033630E">
      <w:pPr>
        <w:rPr>
          <w:lang w:eastAsia="zh-CN"/>
        </w:rPr>
      </w:pPr>
    </w:p>
    <w:bookmarkEnd w:id="2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6058EE"/>
          <w:tbl>
            <w:tblPr>
              <w:tblStyle w:val="TableGrid"/>
              <w:tblpPr w:leftFromText="180" w:rightFromText="180" w:vertAnchor="text" w:horzAnchor="margin" w:tblpXSpec="center" w:tblpY="-7046"/>
              <w:tblOverlap w:val="never"/>
              <w:tblW w:w="0" w:type="auto"/>
              <w:tblLook w:val="04A0"/>
            </w:tblPr>
            <w:tblGrid>
              <w:gridCol w:w="2628"/>
            </w:tblGrid>
            <w:tr w:rsidR="00E61ADC" w:rsidRPr="002C4687" w:rsidTr="006058EE">
              <w:tc>
                <w:tcPr>
                  <w:tcW w:w="2628" w:type="dxa"/>
                </w:tcPr>
                <w:p w:rsidR="00E61ADC" w:rsidRPr="002C4687" w:rsidRDefault="00E61ADC" w:rsidP="006058EE">
                  <w:r w:rsidRPr="002C4687">
                    <w:t>STAFF</w:t>
                  </w:r>
                </w:p>
              </w:tc>
            </w:tr>
            <w:tr w:rsidR="00E61ADC" w:rsidRPr="002C4687" w:rsidTr="006058EE">
              <w:tc>
                <w:tcPr>
                  <w:tcW w:w="2628" w:type="dxa"/>
                </w:tcPr>
                <w:p w:rsidR="00E61ADC" w:rsidRPr="00BF314B" w:rsidRDefault="00E61ADC" w:rsidP="006058EE">
                  <w:pPr>
                    <w:rPr>
                      <w:b/>
                      <w:u w:val="single"/>
                    </w:rPr>
                  </w:pPr>
                  <w:r w:rsidRPr="00BF314B">
                    <w:rPr>
                      <w:b/>
                      <w:u w:val="single"/>
                    </w:rPr>
                    <w:t xml:space="preserve">id_staff </w:t>
                  </w:r>
                </w:p>
              </w:tc>
            </w:tr>
            <w:tr w:rsidR="00E61ADC" w:rsidRPr="002C4687" w:rsidTr="006058EE">
              <w:tc>
                <w:tcPr>
                  <w:tcW w:w="2628" w:type="dxa"/>
                </w:tcPr>
                <w:p w:rsidR="00E61ADC" w:rsidRPr="00BF314B" w:rsidRDefault="00E61ADC" w:rsidP="006058EE">
                  <w:pPr>
                    <w:rPr>
                      <w:b/>
                    </w:rPr>
                  </w:pPr>
                  <w:r w:rsidRPr="00BF314B">
                    <w:rPr>
                      <w:b/>
                    </w:rPr>
                    <w:t>id_user *</w:t>
                  </w:r>
                </w:p>
              </w:tc>
            </w:tr>
            <w:tr w:rsidR="00E61ADC" w:rsidRPr="002C4687" w:rsidTr="006058EE">
              <w:tc>
                <w:tcPr>
                  <w:tcW w:w="2628" w:type="dxa"/>
                </w:tcPr>
                <w:p w:rsidR="00E61ADC" w:rsidRPr="002C4687" w:rsidRDefault="00E61ADC" w:rsidP="006058EE">
                  <w:r>
                    <w:t>name</w:t>
                  </w:r>
                </w:p>
              </w:tc>
            </w:tr>
            <w:tr w:rsidR="00E61ADC" w:rsidRPr="002C4687" w:rsidTr="006058EE">
              <w:tc>
                <w:tcPr>
                  <w:tcW w:w="2628" w:type="dxa"/>
                </w:tcPr>
                <w:p w:rsidR="00E61ADC" w:rsidRDefault="00E61ADC" w:rsidP="006058EE">
                  <w:r>
                    <w:t>address</w:t>
                  </w:r>
                </w:p>
              </w:tc>
            </w:tr>
            <w:tr w:rsidR="00E61ADC" w:rsidRPr="002C4687" w:rsidTr="006058EE">
              <w:tc>
                <w:tcPr>
                  <w:tcW w:w="2628" w:type="dxa"/>
                </w:tcPr>
                <w:p w:rsidR="00E61ADC" w:rsidRPr="002C4687" w:rsidRDefault="00E61ADC" w:rsidP="006058EE">
                  <w:r>
                    <w:t>position</w:t>
                  </w:r>
                </w:p>
              </w:tc>
            </w:tr>
            <w:tr w:rsidR="00E61ADC" w:rsidRPr="002C4687" w:rsidTr="006058EE">
              <w:tc>
                <w:tcPr>
                  <w:tcW w:w="2628" w:type="dxa"/>
                </w:tcPr>
                <w:p w:rsidR="00E61ADC" w:rsidRPr="002C4687" w:rsidRDefault="00E61ADC" w:rsidP="006058EE">
                  <w:r>
                    <w:t>NInumber</w:t>
                  </w:r>
                </w:p>
              </w:tc>
            </w:tr>
            <w:tr w:rsidR="00E61ADC" w:rsidRPr="002C4687" w:rsidTr="006058EE">
              <w:tc>
                <w:tcPr>
                  <w:tcW w:w="2628" w:type="dxa"/>
                </w:tcPr>
                <w:p w:rsidR="00E61ADC" w:rsidRPr="002C4687" w:rsidRDefault="00E61ADC" w:rsidP="006058EE">
                  <w:r>
                    <w:t>contractType</w:t>
                  </w:r>
                </w:p>
              </w:tc>
            </w:tr>
            <w:tr w:rsidR="00E61ADC" w:rsidRPr="002C4687" w:rsidTr="006058EE">
              <w:tc>
                <w:tcPr>
                  <w:tcW w:w="2628" w:type="dxa"/>
                </w:tcPr>
                <w:p w:rsidR="00E61ADC" w:rsidRDefault="00E61ADC" w:rsidP="006058EE">
                  <w:r>
                    <w:t>phoneNr</w:t>
                  </w:r>
                </w:p>
              </w:tc>
            </w:tr>
          </w:tbl>
          <w:tbl>
            <w:tblPr>
              <w:tblStyle w:val="TableGrid"/>
              <w:tblpPr w:leftFromText="180" w:rightFromText="180" w:vertAnchor="text" w:horzAnchor="margin" w:tblpY="693"/>
              <w:tblOverlap w:val="never"/>
              <w:tblW w:w="3440" w:type="dxa"/>
              <w:tblLook w:val="04A0"/>
            </w:tblPr>
            <w:tblGrid>
              <w:gridCol w:w="3440"/>
            </w:tblGrid>
            <w:tr w:rsidR="00E61ADC" w:rsidRPr="002C4687" w:rsidTr="006058EE">
              <w:tc>
                <w:tcPr>
                  <w:tcW w:w="3440" w:type="dxa"/>
                </w:tcPr>
                <w:p w:rsidR="00E61ADC" w:rsidRPr="002C4687" w:rsidRDefault="00E61ADC" w:rsidP="006058EE">
                  <w:r w:rsidRPr="002C4687">
                    <w:t>EQUIPMENT_BOOKINGS</w:t>
                  </w:r>
                </w:p>
              </w:tc>
            </w:tr>
            <w:tr w:rsidR="00E61ADC" w:rsidRPr="002C4687" w:rsidTr="006058EE">
              <w:tc>
                <w:tcPr>
                  <w:tcW w:w="3440" w:type="dxa"/>
                </w:tcPr>
                <w:p w:rsidR="00E61ADC" w:rsidRPr="00083A03" w:rsidRDefault="00E61ADC" w:rsidP="006058EE">
                  <w:pPr>
                    <w:rPr>
                      <w:b/>
                      <w:u w:val="single"/>
                    </w:rPr>
                  </w:pPr>
                  <w:r w:rsidRPr="00083A03">
                    <w:rPr>
                      <w:b/>
                      <w:u w:val="single"/>
                    </w:rPr>
                    <w:t>id_mbr_eq_booking</w:t>
                  </w:r>
                </w:p>
              </w:tc>
            </w:tr>
            <w:tr w:rsidR="00E61ADC" w:rsidRPr="002C4687" w:rsidTr="006058EE">
              <w:tc>
                <w:tcPr>
                  <w:tcW w:w="3440" w:type="dxa"/>
                </w:tcPr>
                <w:p w:rsidR="00E61ADC" w:rsidRPr="00083A03" w:rsidRDefault="00E61ADC" w:rsidP="006058EE">
                  <w:pPr>
                    <w:rPr>
                      <w:b/>
                    </w:rPr>
                  </w:pPr>
                  <w:r w:rsidRPr="00083A03">
                    <w:rPr>
                      <w:b/>
                    </w:rPr>
                    <w:t>id_member</w:t>
                  </w:r>
                  <w:r>
                    <w:rPr>
                      <w:b/>
                    </w:rPr>
                    <w:t xml:space="preserve"> *</w:t>
                  </w:r>
                </w:p>
              </w:tc>
            </w:tr>
            <w:tr w:rsidR="00E61ADC" w:rsidRPr="002C4687" w:rsidTr="006058EE">
              <w:tc>
                <w:tcPr>
                  <w:tcW w:w="3440" w:type="dxa"/>
                </w:tcPr>
                <w:p w:rsidR="00E61ADC" w:rsidRPr="00083A03" w:rsidRDefault="00E61ADC" w:rsidP="006058EE">
                  <w:pPr>
                    <w:rPr>
                      <w:b/>
                    </w:rPr>
                  </w:pPr>
                  <w:r w:rsidRPr="00083A03">
                    <w:rPr>
                      <w:b/>
                    </w:rPr>
                    <w:t>id_equipment</w:t>
                  </w:r>
                  <w:r>
                    <w:rPr>
                      <w:b/>
                    </w:rPr>
                    <w:t xml:space="preserve"> *</w:t>
                  </w:r>
                </w:p>
              </w:tc>
            </w:tr>
            <w:tr w:rsidR="00E61ADC" w:rsidRPr="002C4687" w:rsidTr="006058EE">
              <w:tc>
                <w:tcPr>
                  <w:tcW w:w="3440" w:type="dxa"/>
                </w:tcPr>
                <w:p w:rsidR="00E61ADC" w:rsidRPr="002C4687" w:rsidRDefault="00E61ADC" w:rsidP="006058EE">
                  <w:r w:rsidRPr="002C4687">
                    <w:t>date_start</w:t>
                  </w:r>
                </w:p>
              </w:tc>
            </w:tr>
            <w:tr w:rsidR="00E61ADC" w:rsidTr="006058EE">
              <w:tc>
                <w:tcPr>
                  <w:tcW w:w="3440" w:type="dxa"/>
                </w:tcPr>
                <w:p w:rsidR="00E61ADC" w:rsidRDefault="00E61ADC" w:rsidP="006058EE">
                  <w:r w:rsidRPr="002C4687">
                    <w:t>date_due</w:t>
                  </w:r>
                </w:p>
              </w:tc>
            </w:tr>
          </w:tbl>
          <w:p w:rsidR="00E61ADC" w:rsidRDefault="00E61ADC" w:rsidP="006058EE"/>
        </w:tc>
        <w:tc>
          <w:tcPr>
            <w:tcW w:w="2986" w:type="dxa"/>
          </w:tcPr>
          <w:tbl>
            <w:tblPr>
              <w:tblStyle w:val="TableGrid"/>
              <w:tblpPr w:leftFromText="180" w:rightFromText="180" w:vertAnchor="text" w:horzAnchor="margin" w:tblpXSpec="center" w:tblpY="-28"/>
              <w:tblOverlap w:val="never"/>
              <w:tblW w:w="0" w:type="auto"/>
              <w:tblLook w:val="04A0"/>
            </w:tblPr>
            <w:tblGrid>
              <w:gridCol w:w="2379"/>
            </w:tblGrid>
            <w:tr w:rsidR="00E61ADC" w:rsidRPr="002C4687" w:rsidTr="006058EE">
              <w:tc>
                <w:tcPr>
                  <w:tcW w:w="2379" w:type="dxa"/>
                </w:tcPr>
                <w:p w:rsidR="00E61ADC" w:rsidRPr="002C4687" w:rsidRDefault="00E61ADC" w:rsidP="006058EE">
                  <w:r>
                    <w:t>MEMBERS</w:t>
                  </w:r>
                </w:p>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r>
            <w:tr w:rsidR="00E61ADC" w:rsidRPr="002C4687" w:rsidTr="006058EE">
              <w:tc>
                <w:tcPr>
                  <w:tcW w:w="2379" w:type="dxa"/>
                </w:tcPr>
                <w:p w:rsidR="00E61ADC" w:rsidRPr="002C4687" w:rsidRDefault="00E61ADC" w:rsidP="006058EE">
                  <w:r>
                    <w:t>name</w:t>
                  </w:r>
                </w:p>
              </w:tc>
            </w:tr>
            <w:tr w:rsidR="00E61ADC" w:rsidRPr="002C4687" w:rsidTr="006058EE">
              <w:tc>
                <w:tcPr>
                  <w:tcW w:w="2379" w:type="dxa"/>
                </w:tcPr>
                <w:p w:rsidR="00E61ADC" w:rsidRPr="002C4687" w:rsidRDefault="00E61ADC" w:rsidP="006058EE">
                  <w:r>
                    <w:t>address</w:t>
                  </w:r>
                </w:p>
              </w:tc>
            </w:tr>
            <w:tr w:rsidR="00E61ADC" w:rsidRPr="002C4687" w:rsidTr="006058EE">
              <w:tc>
                <w:tcPr>
                  <w:tcW w:w="2379" w:type="dxa"/>
                </w:tcPr>
                <w:p w:rsidR="00E61ADC" w:rsidRDefault="00E61ADC" w:rsidP="006058EE">
                  <w:r>
                    <w:t>email</w:t>
                  </w:r>
                </w:p>
              </w:tc>
            </w:tr>
            <w:tr w:rsidR="00E61ADC" w:rsidRPr="002C4687" w:rsidTr="006058EE">
              <w:tc>
                <w:tcPr>
                  <w:tcW w:w="2379" w:type="dxa"/>
                </w:tcPr>
                <w:p w:rsidR="00E61ADC" w:rsidRPr="002C4687" w:rsidRDefault="00E61ADC" w:rsidP="006058EE">
                  <w:r>
                    <w:t>t</w:t>
                  </w:r>
                  <w:r w:rsidRPr="002C4687">
                    <w:t>ype</w:t>
                  </w:r>
                </w:p>
              </w:tc>
            </w:tr>
            <w:tr w:rsidR="00E61ADC" w:rsidRPr="002C4687" w:rsidTr="006058EE">
              <w:tc>
                <w:tcPr>
                  <w:tcW w:w="2379" w:type="dxa"/>
                </w:tcPr>
                <w:p w:rsidR="00E61ADC" w:rsidRPr="002C4687" w:rsidRDefault="00E61ADC" w:rsidP="006058EE">
                  <w:r w:rsidRPr="002C4687">
                    <w:t>payment_method</w:t>
                  </w:r>
                </w:p>
              </w:tc>
            </w:tr>
            <w:tr w:rsidR="00E61ADC" w:rsidRPr="002C4687" w:rsidTr="006058EE">
              <w:tc>
                <w:tcPr>
                  <w:tcW w:w="2379" w:type="dxa"/>
                </w:tcPr>
                <w:p w:rsidR="00E61ADC" w:rsidRPr="002C4687" w:rsidRDefault="00E61ADC" w:rsidP="006058EE">
                  <w:r>
                    <w:t>phoneNr</w:t>
                  </w:r>
                </w:p>
              </w:tc>
            </w:tr>
          </w:tbl>
          <w:p w:rsidR="00E61ADC" w:rsidRDefault="00E61ADC" w:rsidP="006058EE"/>
          <w:tbl>
            <w:tblPr>
              <w:tblStyle w:val="TableGrid"/>
              <w:tblpPr w:leftFromText="180" w:rightFromText="180" w:vertAnchor="text" w:horzAnchor="margin" w:tblpXSpec="center" w:tblpY="1065"/>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164"/>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bl>
          <w:p w:rsidR="00E61ADC" w:rsidRDefault="00E61ADC" w:rsidP="006058EE"/>
        </w:tc>
        <w:tc>
          <w:tcPr>
            <w:tcW w:w="2986" w:type="dxa"/>
          </w:tcPr>
          <w:tbl>
            <w:tblPr>
              <w:tblStyle w:val="TableGrid"/>
              <w:tblpPr w:leftFromText="180" w:rightFromText="180" w:vertAnchor="text" w:horzAnchor="margin" w:tblpXSpec="center" w:tblpY="-184"/>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bl>
    <w:p w:rsidR="00E61ADC" w:rsidRDefault="00E61ADC" w:rsidP="00E61ADC"/>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32" w:name="_Toc260082971"/>
      <w:bookmarkStart w:id="33" w:name="_Toc260920747"/>
      <w:r>
        <w:lastRenderedPageBreak/>
        <w:t xml:space="preserve">Initial Entity Relationship </w:t>
      </w:r>
      <w:bookmarkEnd w:id="32"/>
      <w:r w:rsidR="00664430">
        <w:t>Model</w:t>
      </w:r>
      <w:bookmarkEnd w:id="33"/>
    </w:p>
    <w:p w:rsidR="00E61ADC" w:rsidRPr="00F03BCC" w:rsidRDefault="00E61ADC" w:rsidP="00E61ADC"/>
    <w:p w:rsidR="00E61ADC" w:rsidRPr="00F03BCC" w:rsidRDefault="00E61ADC" w:rsidP="00E61ADC">
      <w:r>
        <w:object w:dxaOrig="13264" w:dyaOrig="7946">
          <v:shape id="_x0000_i1029" type="#_x0000_t75" style="width:9in;height:388.65pt" o:ole="">
            <v:imagedata r:id="rId23" o:title=""/>
          </v:shape>
          <o:OLEObject Type="Embed" ProgID="Visio.Drawing.11" ShapeID="_x0000_i1029" DrawAspect="Content" ObjectID="_1334704782" r:id="rId24"/>
        </w:object>
      </w:r>
    </w:p>
    <w:p w:rsidR="00E61ADC" w:rsidRDefault="00E61ADC" w:rsidP="00E61ADC">
      <w:pPr>
        <w:pStyle w:val="Heading1"/>
        <w:pageBreakBefore/>
        <w:sectPr w:rsidR="00E61ADC" w:rsidSect="00E8633D">
          <w:pgSz w:w="16838" w:h="11906" w:orient="landscape"/>
          <w:pgMar w:top="1440" w:right="1440" w:bottom="1440" w:left="1440" w:header="709" w:footer="709" w:gutter="0"/>
          <w:cols w:space="708"/>
          <w:docGrid w:linePitch="360"/>
        </w:sectPr>
      </w:pPr>
    </w:p>
    <w:p w:rsidR="00E61ADC" w:rsidRDefault="00E61ADC" w:rsidP="0033630E">
      <w:pPr>
        <w:pStyle w:val="Heading3"/>
        <w:numPr>
          <w:ilvl w:val="2"/>
          <w:numId w:val="11"/>
        </w:numPr>
      </w:pPr>
      <w:bookmarkStart w:id="34" w:name="_Toc260082972"/>
      <w:bookmarkStart w:id="35" w:name="_Toc260920748"/>
      <w:r w:rsidRPr="00E8633D">
        <w:lastRenderedPageBreak/>
        <w:t>Chen Diagram</w:t>
      </w:r>
      <w:bookmarkEnd w:id="34"/>
      <w:bookmarkEnd w:id="35"/>
    </w:p>
    <w:p w:rsidR="00E61ADC" w:rsidRPr="00E8633D" w:rsidRDefault="0033630E" w:rsidP="00E61ADC">
      <w:pPr>
        <w:rPr>
          <w:lang w:eastAsia="zh-CN"/>
        </w:rPr>
      </w:pPr>
      <w:r>
        <w:object w:dxaOrig="17179" w:dyaOrig="12202">
          <v:shape id="_x0000_i1030" type="#_x0000_t75" style="width:586.65pt;height:418pt" o:ole="">
            <v:imagedata r:id="rId25" o:title=""/>
          </v:shape>
          <o:OLEObject Type="Embed" ProgID="Visio.Drawing.11" ShapeID="_x0000_i1030" DrawAspect="Content" ObjectID="_1334704783" r:id="rId26"/>
        </w:object>
      </w:r>
    </w:p>
    <w:p w:rsidR="00E61ADC" w:rsidRDefault="00E61ADC" w:rsidP="00E61ADC">
      <w:pPr>
        <w:sectPr w:rsidR="00E61ADC" w:rsidSect="00E8633D">
          <w:pgSz w:w="16838" w:h="11906" w:orient="landscape"/>
          <w:pgMar w:top="1440" w:right="1440" w:bottom="1440" w:left="1440" w:header="709" w:footer="709" w:gutter="0"/>
          <w:cols w:space="708"/>
          <w:docGrid w:linePitch="360"/>
        </w:sectPr>
      </w:pPr>
    </w:p>
    <w:p w:rsidR="00E61ADC" w:rsidRPr="0033630E" w:rsidRDefault="0033630E" w:rsidP="0033630E">
      <w:pPr>
        <w:pStyle w:val="Heading2"/>
        <w:numPr>
          <w:ilvl w:val="1"/>
          <w:numId w:val="11"/>
        </w:numPr>
      </w:pPr>
      <w:bookmarkStart w:id="36" w:name="_Toc260920749"/>
      <w:r>
        <w:lastRenderedPageBreak/>
        <w:t>Version 2.0</w:t>
      </w:r>
      <w:bookmarkEnd w:id="36"/>
    </w:p>
    <w:p w:rsidR="00E61ADC" w:rsidRDefault="00E61ADC" w:rsidP="0033630E">
      <w:pPr>
        <w:pStyle w:val="Heading3"/>
        <w:numPr>
          <w:ilvl w:val="2"/>
          <w:numId w:val="11"/>
        </w:numPr>
      </w:pPr>
      <w:bookmarkStart w:id="37" w:name="_Toc260082974"/>
      <w:bookmarkStart w:id="38" w:name="_Toc260920750"/>
      <w:r>
        <w:t>Database Schema</w:t>
      </w:r>
      <w:bookmarkEnd w:id="37"/>
      <w:bookmarkEnd w:id="38"/>
    </w:p>
    <w:p w:rsidR="0083096D" w:rsidRPr="0083096D" w:rsidRDefault="0083096D" w:rsidP="0083096D">
      <w:pPr>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6058EE"/>
          <w:tbl>
            <w:tblPr>
              <w:tblStyle w:val="TableGrid"/>
              <w:tblpPr w:leftFromText="180" w:rightFromText="180" w:vertAnchor="text" w:horzAnchor="margin" w:tblpXSpec="center" w:tblpY="-7046"/>
              <w:tblOverlap w:val="never"/>
              <w:tblW w:w="0" w:type="auto"/>
              <w:tblLook w:val="04A0"/>
            </w:tblPr>
            <w:tblGrid>
              <w:gridCol w:w="2604"/>
              <w:gridCol w:w="361"/>
            </w:tblGrid>
            <w:tr w:rsidR="00E61ADC" w:rsidRPr="002C4687" w:rsidTr="006058EE">
              <w:tc>
                <w:tcPr>
                  <w:tcW w:w="2604" w:type="dxa"/>
                </w:tcPr>
                <w:p w:rsidR="00E61ADC" w:rsidRPr="002C4687" w:rsidRDefault="00E61ADC" w:rsidP="006058EE">
                  <w:r w:rsidRPr="002C4687">
                    <w:t>STAFF</w:t>
                  </w:r>
                </w:p>
              </w:tc>
              <w:tc>
                <w:tcPr>
                  <w:tcW w:w="361" w:type="dxa"/>
                </w:tcPr>
                <w:p w:rsidR="00E61ADC" w:rsidRPr="002C4687" w:rsidRDefault="00E61ADC" w:rsidP="006058EE"/>
              </w:tc>
            </w:tr>
            <w:tr w:rsidR="00E61ADC" w:rsidRPr="002C4687" w:rsidTr="006058EE">
              <w:tc>
                <w:tcPr>
                  <w:tcW w:w="2604" w:type="dxa"/>
                </w:tcPr>
                <w:p w:rsidR="00E61ADC" w:rsidRPr="00BF314B" w:rsidRDefault="00E61ADC" w:rsidP="006058EE">
                  <w:pPr>
                    <w:rPr>
                      <w:b/>
                      <w:u w:val="single"/>
                    </w:rPr>
                  </w:pPr>
                  <w:r w:rsidRPr="00BF314B">
                    <w:rPr>
                      <w:b/>
                      <w:u w:val="single"/>
                    </w:rPr>
                    <w:t xml:space="preserve">id_staff </w:t>
                  </w:r>
                </w:p>
              </w:tc>
              <w:tc>
                <w:tcPr>
                  <w:tcW w:w="361" w:type="dxa"/>
                </w:tcPr>
                <w:p w:rsidR="00E61ADC" w:rsidRPr="00BF314B" w:rsidRDefault="00E61ADC" w:rsidP="006058EE">
                  <w:pPr>
                    <w:rPr>
                      <w:b/>
                      <w:u w:val="single"/>
                    </w:rPr>
                  </w:pPr>
                </w:p>
              </w:tc>
            </w:tr>
            <w:tr w:rsidR="00E61ADC" w:rsidRPr="002C4687" w:rsidTr="006058EE">
              <w:tc>
                <w:tcPr>
                  <w:tcW w:w="2604" w:type="dxa"/>
                </w:tcPr>
                <w:p w:rsidR="00E61ADC" w:rsidRPr="00BF314B" w:rsidRDefault="00E61ADC" w:rsidP="006058EE">
                  <w:pPr>
                    <w:rPr>
                      <w:b/>
                    </w:rPr>
                  </w:pPr>
                  <w:r w:rsidRPr="00BF314B">
                    <w:rPr>
                      <w:b/>
                    </w:rPr>
                    <w:t>id_user *</w:t>
                  </w:r>
                </w:p>
              </w:tc>
              <w:tc>
                <w:tcPr>
                  <w:tcW w:w="361" w:type="dxa"/>
                </w:tcPr>
                <w:p w:rsidR="00E61ADC" w:rsidRPr="00BF314B" w:rsidRDefault="00E61ADC" w:rsidP="006058EE">
                  <w:pPr>
                    <w:rPr>
                      <w:b/>
                    </w:rPr>
                  </w:pPr>
                </w:p>
              </w:tc>
            </w:tr>
            <w:tr w:rsidR="00E61ADC" w:rsidRPr="002C4687" w:rsidTr="006058EE">
              <w:tc>
                <w:tcPr>
                  <w:tcW w:w="2604" w:type="dxa"/>
                </w:tcPr>
                <w:p w:rsidR="00E61ADC" w:rsidRPr="002C4687" w:rsidRDefault="00E61ADC" w:rsidP="006058EE">
                  <w:r w:rsidRPr="002C4687">
                    <w:t>firstName</w:t>
                  </w:r>
                </w:p>
              </w:tc>
              <w:tc>
                <w:tcPr>
                  <w:tcW w:w="361" w:type="dxa"/>
                  <w:vMerge w:val="restart"/>
                </w:tcPr>
                <w:p w:rsidR="00E61ADC" w:rsidRPr="002C4687" w:rsidRDefault="00E61ADC" w:rsidP="006058EE">
                  <w:r>
                    <w:t>1</w:t>
                  </w:r>
                </w:p>
              </w:tc>
            </w:tr>
            <w:tr w:rsidR="00E61ADC" w:rsidRPr="002C4687" w:rsidTr="006058EE">
              <w:tc>
                <w:tcPr>
                  <w:tcW w:w="2604" w:type="dxa"/>
                </w:tcPr>
                <w:p w:rsidR="00E61ADC" w:rsidRPr="002C4687" w:rsidRDefault="00E61ADC" w:rsidP="006058EE">
                  <w:r w:rsidRPr="002C4687">
                    <w:t>last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birthdate</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ddress_1</w:t>
                  </w:r>
                </w:p>
              </w:tc>
              <w:tc>
                <w:tcPr>
                  <w:tcW w:w="361" w:type="dxa"/>
                  <w:vMerge w:val="restart"/>
                </w:tcPr>
                <w:p w:rsidR="00E61ADC" w:rsidRPr="002C4687" w:rsidRDefault="00E61ADC" w:rsidP="006058EE">
                  <w:r>
                    <w:t>2</w:t>
                  </w:r>
                </w:p>
              </w:tc>
            </w:tr>
            <w:tr w:rsidR="00E61ADC" w:rsidRPr="002C4687" w:rsidTr="006058EE">
              <w:tc>
                <w:tcPr>
                  <w:tcW w:w="2604" w:type="dxa"/>
                </w:tcPr>
                <w:p w:rsidR="00E61ADC" w:rsidRPr="002C4687" w:rsidRDefault="00E61ADC" w:rsidP="006058EE">
                  <w:r w:rsidRPr="002C4687">
                    <w:t>ci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un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talcod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 xml:space="preserve">natinsnumber </w:t>
                  </w:r>
                </w:p>
              </w:tc>
              <w:tc>
                <w:tcPr>
                  <w:tcW w:w="361" w:type="dxa"/>
                  <w:vMerge w:val="restart"/>
                </w:tcPr>
                <w:p w:rsidR="00E61ADC" w:rsidRPr="002C4687" w:rsidRDefault="00E61ADC" w:rsidP="006058EE">
                  <w:r>
                    <w:t>3</w:t>
                  </w:r>
                </w:p>
              </w:tc>
            </w:tr>
            <w:tr w:rsidR="00E61ADC" w:rsidRPr="002C4687" w:rsidTr="006058EE">
              <w:tc>
                <w:tcPr>
                  <w:tcW w:w="2604" w:type="dxa"/>
                </w:tcPr>
                <w:p w:rsidR="00E61ADC" w:rsidRPr="002C4687" w:rsidRDefault="00E61ADC" w:rsidP="006058EE">
                  <w:r w:rsidRPr="002C4687">
                    <w:t>contract_typ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i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qualifications</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start</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finish</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address_2</w:t>
                  </w:r>
                </w:p>
              </w:tc>
              <w:tc>
                <w:tcPr>
                  <w:tcW w:w="361" w:type="dxa"/>
                  <w:vMerge w:val="restart"/>
                </w:tcPr>
                <w:p w:rsidR="00E61ADC" w:rsidRPr="002C4687" w:rsidRDefault="00E61ADC" w:rsidP="006058EE">
                  <w:r>
                    <w:t>4</w:t>
                  </w:r>
                </w:p>
              </w:tc>
            </w:tr>
            <w:tr w:rsidR="00E61ADC" w:rsidRPr="002C4687" w:rsidTr="006058EE">
              <w:tc>
                <w:tcPr>
                  <w:tcW w:w="2604" w:type="dxa"/>
                </w:tcPr>
                <w:p w:rsidR="00E61ADC" w:rsidRPr="002C4687" w:rsidRDefault="00E61ADC" w:rsidP="006058EE">
                  <w:r w:rsidRPr="002C4687">
                    <w:t>emerg_contact_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telephon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rela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nationality</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llergies</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medicalNotes</w:t>
                  </w:r>
                </w:p>
              </w:tc>
              <w:tc>
                <w:tcPr>
                  <w:tcW w:w="361" w:type="dxa"/>
                </w:tcPr>
                <w:p w:rsidR="00E61ADC" w:rsidRPr="002C4687" w:rsidRDefault="00E61ADC" w:rsidP="006058EE"/>
              </w:tc>
            </w:tr>
          </w:tbl>
          <w:p w:rsidR="00E61ADC" w:rsidRDefault="00E61ADC" w:rsidP="006058EE"/>
        </w:tc>
        <w:tc>
          <w:tcPr>
            <w:tcW w:w="2986" w:type="dxa"/>
          </w:tcPr>
          <w:tbl>
            <w:tblPr>
              <w:tblStyle w:val="TableGrid"/>
              <w:tblpPr w:leftFromText="180" w:rightFromText="180" w:vertAnchor="text" w:horzAnchor="margin" w:tblpY="-28"/>
              <w:tblOverlap w:val="never"/>
              <w:tblW w:w="0" w:type="auto"/>
              <w:tblLook w:val="04A0"/>
            </w:tblPr>
            <w:tblGrid>
              <w:gridCol w:w="2379"/>
              <w:gridCol w:w="328"/>
            </w:tblGrid>
            <w:tr w:rsidR="00E61ADC" w:rsidRPr="002C4687" w:rsidTr="006058EE">
              <w:tc>
                <w:tcPr>
                  <w:tcW w:w="2379" w:type="dxa"/>
                </w:tcPr>
                <w:p w:rsidR="00E61ADC" w:rsidRPr="002C4687" w:rsidRDefault="00E61ADC" w:rsidP="006058EE">
                  <w:r>
                    <w:t>MEMBERS</w:t>
                  </w:r>
                </w:p>
              </w:tc>
              <w:tc>
                <w:tcPr>
                  <w:tcW w:w="328" w:type="dxa"/>
                </w:tcPr>
                <w:p w:rsidR="00E61ADC" w:rsidRDefault="00E61ADC" w:rsidP="006058EE"/>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c>
                <w:tcPr>
                  <w:tcW w:w="328" w:type="dxa"/>
                </w:tcPr>
                <w:p w:rsidR="00E61ADC" w:rsidRPr="00BF314B" w:rsidRDefault="00E61ADC" w:rsidP="006058EE">
                  <w:pPr>
                    <w:rPr>
                      <w:b/>
                      <w:u w:val="single"/>
                    </w:rPr>
                  </w:pP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c>
                <w:tcPr>
                  <w:tcW w:w="328" w:type="dxa"/>
                </w:tcPr>
                <w:p w:rsidR="00E61ADC" w:rsidRPr="00BF314B" w:rsidRDefault="00E61ADC" w:rsidP="006058EE">
                  <w:pPr>
                    <w:rPr>
                      <w:b/>
                    </w:rPr>
                  </w:pPr>
                </w:p>
              </w:tc>
            </w:tr>
            <w:tr w:rsidR="00E61ADC" w:rsidRPr="002C4687" w:rsidTr="006058EE">
              <w:tc>
                <w:tcPr>
                  <w:tcW w:w="2379" w:type="dxa"/>
                </w:tcPr>
                <w:p w:rsidR="00E61ADC" w:rsidRPr="002C4687" w:rsidRDefault="00E61ADC" w:rsidP="006058EE">
                  <w:r w:rsidRPr="002C4687">
                    <w:t>firstName</w:t>
                  </w:r>
                </w:p>
              </w:tc>
              <w:tc>
                <w:tcPr>
                  <w:tcW w:w="328" w:type="dxa"/>
                  <w:vMerge w:val="restart"/>
                </w:tcPr>
                <w:p w:rsidR="00E61ADC" w:rsidRPr="002C4687" w:rsidRDefault="00E61ADC" w:rsidP="006058EE">
                  <w:r>
                    <w:t>1</w:t>
                  </w:r>
                </w:p>
              </w:tc>
            </w:tr>
            <w:tr w:rsidR="00E61ADC" w:rsidRPr="002C4687" w:rsidTr="006058EE">
              <w:tc>
                <w:tcPr>
                  <w:tcW w:w="2379" w:type="dxa"/>
                </w:tcPr>
                <w:p w:rsidR="00E61ADC" w:rsidRPr="002C4687" w:rsidRDefault="00E61ADC" w:rsidP="006058EE">
                  <w:r w:rsidRPr="002C4687">
                    <w:t>last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birth</w:t>
                  </w:r>
                  <w:r>
                    <w:t>D</w:t>
                  </w:r>
                  <w:r w:rsidRPr="002C4687">
                    <w:t>at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1</w:t>
                  </w:r>
                </w:p>
              </w:tc>
              <w:tc>
                <w:tcPr>
                  <w:tcW w:w="328" w:type="dxa"/>
                  <w:vMerge w:val="restart"/>
                </w:tcPr>
                <w:p w:rsidR="00E61ADC" w:rsidRPr="002C4687" w:rsidRDefault="00E61ADC" w:rsidP="006058EE">
                  <w:r>
                    <w:t>2</w:t>
                  </w:r>
                </w:p>
              </w:tc>
            </w:tr>
            <w:tr w:rsidR="00E61ADC" w:rsidRPr="002C4687" w:rsidTr="006058EE">
              <w:tc>
                <w:tcPr>
                  <w:tcW w:w="2379" w:type="dxa"/>
                </w:tcPr>
                <w:p w:rsidR="00E61ADC" w:rsidRPr="002C4687" w:rsidRDefault="00E61ADC" w:rsidP="006058EE">
                  <w:r w:rsidRPr="002C4687">
                    <w:t>ci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coun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ostalC</w:t>
                  </w:r>
                  <w:r w:rsidRPr="002C4687">
                    <w:t>ode</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t</w:t>
                  </w:r>
                  <w:r w:rsidRPr="002C4687">
                    <w:t>ype</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payment_method</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is_activ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2</w:t>
                  </w:r>
                </w:p>
              </w:tc>
              <w:tc>
                <w:tcPr>
                  <w:tcW w:w="328" w:type="dxa"/>
                  <w:vMerge w:val="restart"/>
                </w:tcPr>
                <w:p w:rsidR="00E61ADC" w:rsidRPr="002C4687" w:rsidRDefault="00E61ADC" w:rsidP="006058EE">
                  <w:r>
                    <w:t>3</w:t>
                  </w:r>
                </w:p>
              </w:tc>
            </w:tr>
            <w:tr w:rsidR="00E61ADC" w:rsidRPr="002C4687" w:rsidTr="006058EE">
              <w:tc>
                <w:tcPr>
                  <w:tcW w:w="2379" w:type="dxa"/>
                </w:tcPr>
                <w:p w:rsidR="00E61ADC" w:rsidRPr="002C4687" w:rsidRDefault="00E61ADC" w:rsidP="006058EE">
                  <w:r w:rsidRPr="002C4687">
                    <w:t>emerg_contact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relation</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mobil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allergies</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medical_notes</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 xml:space="preserve">picture </w:t>
                  </w:r>
                </w:p>
              </w:tc>
              <w:tc>
                <w:tcPr>
                  <w:tcW w:w="328" w:type="dxa"/>
                </w:tcPr>
                <w:p w:rsidR="00E61ADC" w:rsidRPr="002C4687" w:rsidRDefault="00E61ADC" w:rsidP="006058EE"/>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083A03" w:rsidRDefault="00E61ADC" w:rsidP="006058EE">
                  <w:pPr>
                    <w:rPr>
                      <w:b/>
                    </w:rPr>
                  </w:pPr>
                  <w:r w:rsidRPr="00083A03">
                    <w:rPr>
                      <w:b/>
                    </w:rPr>
                    <w:t>id_room</w:t>
                  </w:r>
                  <w:r>
                    <w:rPr>
                      <w:b/>
                    </w:rPr>
                    <w:t xml:space="preserve"> *</w:t>
                  </w:r>
                </w:p>
              </w:tc>
            </w:tr>
            <w:tr w:rsidR="00E61ADC" w:rsidRPr="002C4687" w:rsidTr="006058EE">
              <w:tc>
                <w:tcPr>
                  <w:tcW w:w="2204" w:type="dxa"/>
                </w:tcPr>
                <w:p w:rsidR="00E61ADC" w:rsidRPr="002C4687" w:rsidRDefault="00E61ADC" w:rsidP="006058EE">
                  <w:r w:rsidRPr="002C4687">
                    <w:t>date</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232"/>
              <w:tblOverlap w:val="never"/>
              <w:tblW w:w="3078" w:type="dxa"/>
              <w:tblLook w:val="04A0"/>
            </w:tblPr>
            <w:tblGrid>
              <w:gridCol w:w="3078"/>
            </w:tblGrid>
            <w:tr w:rsidR="00E61ADC" w:rsidRPr="00BF314B" w:rsidTr="006058EE">
              <w:tc>
                <w:tcPr>
                  <w:tcW w:w="3078" w:type="dxa"/>
                </w:tcPr>
                <w:p w:rsidR="00E61ADC" w:rsidRPr="00BF314B" w:rsidRDefault="00E61ADC" w:rsidP="006058EE">
                  <w:r w:rsidRPr="00BF314B">
                    <w:t>STAFF_EQUIPMENT_BOOKINGS</w:t>
                  </w:r>
                </w:p>
              </w:tc>
            </w:tr>
            <w:tr w:rsidR="00E61ADC" w:rsidRPr="00BF314B" w:rsidTr="006058EE">
              <w:tc>
                <w:tcPr>
                  <w:tcW w:w="3078" w:type="dxa"/>
                </w:tcPr>
                <w:p w:rsidR="00E61ADC" w:rsidRPr="00083A03" w:rsidRDefault="00E61ADC" w:rsidP="006058EE">
                  <w:pPr>
                    <w:rPr>
                      <w:b/>
                      <w:u w:val="single"/>
                    </w:rPr>
                  </w:pPr>
                  <w:r w:rsidRPr="00083A03">
                    <w:rPr>
                      <w:b/>
                      <w:u w:val="single"/>
                    </w:rPr>
                    <w:t>id_staff_eq_booking</w:t>
                  </w:r>
                </w:p>
              </w:tc>
            </w:tr>
            <w:tr w:rsidR="00E61ADC" w:rsidRPr="00BF314B" w:rsidTr="006058EE">
              <w:tc>
                <w:tcPr>
                  <w:tcW w:w="3078" w:type="dxa"/>
                </w:tcPr>
                <w:p w:rsidR="00E61ADC" w:rsidRPr="00083A03" w:rsidRDefault="00E61ADC" w:rsidP="006058EE">
                  <w:pPr>
                    <w:rPr>
                      <w:b/>
                    </w:rPr>
                  </w:pPr>
                  <w:r w:rsidRPr="00083A03">
                    <w:rPr>
                      <w:b/>
                    </w:rPr>
                    <w:t>id_staff</w:t>
                  </w:r>
                  <w:r>
                    <w:rPr>
                      <w:b/>
                    </w:rPr>
                    <w:t xml:space="preserve"> *</w:t>
                  </w:r>
                </w:p>
              </w:tc>
            </w:tr>
            <w:tr w:rsidR="00E61ADC" w:rsidRPr="00BF314B" w:rsidTr="006058EE">
              <w:tc>
                <w:tcPr>
                  <w:tcW w:w="3078" w:type="dxa"/>
                </w:tcPr>
                <w:p w:rsidR="00E61ADC" w:rsidRPr="00083A03" w:rsidRDefault="00E61ADC" w:rsidP="006058EE">
                  <w:pPr>
                    <w:rPr>
                      <w:b/>
                    </w:rPr>
                  </w:pPr>
                  <w:r w:rsidRPr="00083A03">
                    <w:rPr>
                      <w:b/>
                    </w:rPr>
                    <w:t xml:space="preserve">id_equipment </w:t>
                  </w:r>
                  <w:r>
                    <w:rPr>
                      <w:b/>
                    </w:rPr>
                    <w:t>*</w:t>
                  </w:r>
                </w:p>
              </w:tc>
            </w:tr>
            <w:tr w:rsidR="00E61ADC" w:rsidRPr="00BF314B" w:rsidTr="006058EE">
              <w:tc>
                <w:tcPr>
                  <w:tcW w:w="3078" w:type="dxa"/>
                </w:tcPr>
                <w:p w:rsidR="00E61ADC" w:rsidRPr="00BF314B" w:rsidRDefault="00E61ADC" w:rsidP="006058EE">
                  <w:r w:rsidRPr="00BF314B">
                    <w:t xml:space="preserve">date_start </w:t>
                  </w:r>
                </w:p>
              </w:tc>
            </w:tr>
            <w:tr w:rsidR="00E61ADC" w:rsidRPr="00BF314B" w:rsidTr="006058EE">
              <w:tc>
                <w:tcPr>
                  <w:tcW w:w="3078" w:type="dxa"/>
                </w:tcPr>
                <w:p w:rsidR="00E61ADC" w:rsidRPr="00BF314B" w:rsidRDefault="00E61ADC" w:rsidP="006058EE">
                  <w:r w:rsidRPr="00BF314B">
                    <w:t>date_due</w:t>
                  </w:r>
                </w:p>
              </w:tc>
            </w:tr>
          </w:tbl>
          <w:p w:rsidR="00E61ADC" w:rsidRDefault="00E61ADC" w:rsidP="006058EE"/>
        </w:tc>
        <w:tc>
          <w:tcPr>
            <w:tcW w:w="2986" w:type="dxa"/>
          </w:tcPr>
          <w:tbl>
            <w:tblPr>
              <w:tblStyle w:val="TableGrid"/>
              <w:tblpPr w:leftFromText="180" w:rightFromText="180" w:vertAnchor="text" w:horzAnchor="margin" w:tblpXSpec="center" w:tblpY="-184"/>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r w:rsidR="00E61ADC" w:rsidTr="006058EE">
        <w:trPr>
          <w:trHeight w:val="1781"/>
          <w:jc w:val="center"/>
        </w:trPr>
        <w:tc>
          <w:tcPr>
            <w:tcW w:w="3666" w:type="dxa"/>
          </w:tcPr>
          <w:tbl>
            <w:tblPr>
              <w:tblStyle w:val="TableGrid"/>
              <w:tblpPr w:leftFromText="180" w:rightFromText="180" w:vertAnchor="text" w:horzAnchor="margin" w:tblpXSpec="center" w:tblpY="-128"/>
              <w:tblOverlap w:val="never"/>
              <w:tblW w:w="3440" w:type="dxa"/>
              <w:tblLook w:val="04A0"/>
            </w:tblPr>
            <w:tblGrid>
              <w:gridCol w:w="3440"/>
            </w:tblGrid>
            <w:tr w:rsidR="00E61ADC" w:rsidRPr="002C4687" w:rsidTr="006058EE">
              <w:tc>
                <w:tcPr>
                  <w:tcW w:w="3440" w:type="dxa"/>
                </w:tcPr>
                <w:p w:rsidR="00E61ADC" w:rsidRPr="002C4687" w:rsidRDefault="00E61ADC" w:rsidP="006058EE">
                  <w:r w:rsidRPr="002C4687">
                    <w:t>MEMBERS_EQUIPMENT_BOOKINGS</w:t>
                  </w:r>
                </w:p>
              </w:tc>
            </w:tr>
            <w:tr w:rsidR="00E61ADC" w:rsidRPr="002C4687" w:rsidTr="006058EE">
              <w:tc>
                <w:tcPr>
                  <w:tcW w:w="3440" w:type="dxa"/>
                </w:tcPr>
                <w:p w:rsidR="00E61ADC" w:rsidRPr="00083A03" w:rsidRDefault="00E61ADC" w:rsidP="006058EE">
                  <w:pPr>
                    <w:rPr>
                      <w:b/>
                      <w:u w:val="single"/>
                    </w:rPr>
                  </w:pPr>
                  <w:r w:rsidRPr="00083A03">
                    <w:rPr>
                      <w:b/>
                      <w:u w:val="single"/>
                    </w:rPr>
                    <w:t>id_mbr_eq_booking</w:t>
                  </w:r>
                </w:p>
              </w:tc>
            </w:tr>
            <w:tr w:rsidR="00E61ADC" w:rsidRPr="002C4687" w:rsidTr="006058EE">
              <w:tc>
                <w:tcPr>
                  <w:tcW w:w="3440" w:type="dxa"/>
                </w:tcPr>
                <w:p w:rsidR="00E61ADC" w:rsidRPr="00083A03" w:rsidRDefault="00E61ADC" w:rsidP="006058EE">
                  <w:pPr>
                    <w:rPr>
                      <w:b/>
                    </w:rPr>
                  </w:pPr>
                  <w:r w:rsidRPr="00083A03">
                    <w:rPr>
                      <w:b/>
                    </w:rPr>
                    <w:t>id_member</w:t>
                  </w:r>
                  <w:r>
                    <w:rPr>
                      <w:b/>
                    </w:rPr>
                    <w:t xml:space="preserve"> *</w:t>
                  </w:r>
                </w:p>
              </w:tc>
            </w:tr>
            <w:tr w:rsidR="00E61ADC" w:rsidRPr="002C4687" w:rsidTr="006058EE">
              <w:tc>
                <w:tcPr>
                  <w:tcW w:w="3440" w:type="dxa"/>
                </w:tcPr>
                <w:p w:rsidR="00E61ADC" w:rsidRPr="00083A03" w:rsidRDefault="00E61ADC" w:rsidP="006058EE">
                  <w:pPr>
                    <w:rPr>
                      <w:b/>
                    </w:rPr>
                  </w:pPr>
                  <w:r w:rsidRPr="00083A03">
                    <w:rPr>
                      <w:b/>
                    </w:rPr>
                    <w:t>id_equipment</w:t>
                  </w:r>
                  <w:r>
                    <w:rPr>
                      <w:b/>
                    </w:rPr>
                    <w:t xml:space="preserve"> *</w:t>
                  </w:r>
                </w:p>
              </w:tc>
            </w:tr>
            <w:tr w:rsidR="00E61ADC" w:rsidRPr="002C4687" w:rsidTr="006058EE">
              <w:tc>
                <w:tcPr>
                  <w:tcW w:w="3440" w:type="dxa"/>
                </w:tcPr>
                <w:p w:rsidR="00E61ADC" w:rsidRPr="002C4687" w:rsidRDefault="00E61ADC" w:rsidP="006058EE">
                  <w:r w:rsidRPr="002C4687">
                    <w:t>date_start</w:t>
                  </w:r>
                </w:p>
              </w:tc>
            </w:tr>
            <w:tr w:rsidR="00E61ADC" w:rsidTr="006058EE">
              <w:tc>
                <w:tcPr>
                  <w:tcW w:w="3440" w:type="dxa"/>
                </w:tcPr>
                <w:p w:rsidR="00E61ADC" w:rsidRDefault="00E61ADC" w:rsidP="006058EE">
                  <w:r w:rsidRPr="002C4687">
                    <w:t>date_due</w:t>
                  </w:r>
                </w:p>
              </w:tc>
            </w:tr>
          </w:tbl>
          <w:p w:rsidR="00E61ADC" w:rsidRDefault="00E61ADC" w:rsidP="006058EE"/>
        </w:tc>
        <w:tc>
          <w:tcPr>
            <w:tcW w:w="2986" w:type="dxa"/>
          </w:tcPr>
          <w:tbl>
            <w:tblPr>
              <w:tblStyle w:val="TableGrid"/>
              <w:tblpPr w:leftFromText="180" w:rightFromText="180" w:vertAnchor="text" w:horzAnchor="margin" w:tblpXSpec="center" w:tblpY="-196"/>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r w:rsidR="00E61ADC" w:rsidTr="006058EE">
              <w:tc>
                <w:tcPr>
                  <w:tcW w:w="1458" w:type="dxa"/>
                </w:tcPr>
                <w:p w:rsidR="00E61ADC" w:rsidRDefault="00E61ADC" w:rsidP="006058EE">
                  <w:r w:rsidRPr="002C4687">
                    <w:t>active</w:t>
                  </w:r>
                </w:p>
              </w:tc>
            </w:tr>
          </w:tbl>
          <w:p w:rsidR="00E61ADC" w:rsidRPr="002C4687" w:rsidRDefault="00E61ADC" w:rsidP="006058EE"/>
        </w:tc>
        <w:tc>
          <w:tcPr>
            <w:tcW w:w="2924" w:type="dxa"/>
          </w:tcPr>
          <w:tbl>
            <w:tblPr>
              <w:tblStyle w:val="TableGrid"/>
              <w:tblpPr w:leftFromText="180" w:rightFromText="180" w:vertAnchor="text" w:horzAnchor="margin" w:tblpXSpec="center" w:tblpY="-64"/>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Pr="002C4687" w:rsidRDefault="00E61ADC" w:rsidP="006058EE"/>
        </w:tc>
      </w:tr>
    </w:tbl>
    <w:p w:rsidR="00E61ADC" w:rsidRDefault="00E61ADC" w:rsidP="00E61ADC"/>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39" w:name="_Toc260082975"/>
      <w:bookmarkStart w:id="40" w:name="_Toc260920751"/>
      <w:r>
        <w:lastRenderedPageBreak/>
        <w:t>Initial Entity Relationship Model</w:t>
      </w:r>
      <w:bookmarkEnd w:id="39"/>
      <w:bookmarkEnd w:id="40"/>
    </w:p>
    <w:p w:rsidR="0083096D" w:rsidRPr="0083096D" w:rsidRDefault="0083096D" w:rsidP="0083096D">
      <w:pPr>
        <w:rPr>
          <w:lang w:eastAsia="zh-CN"/>
        </w:rPr>
      </w:pPr>
    </w:p>
    <w:p w:rsidR="00E61ADC" w:rsidRDefault="00E61ADC" w:rsidP="00E61ADC">
      <w:r>
        <w:object w:dxaOrig="13520" w:dyaOrig="7737">
          <v:shape id="_x0000_i1031" type="#_x0000_t75" style="width:646.65pt;height:370.65pt" o:ole="">
            <v:imagedata r:id="rId27" o:title=""/>
          </v:shape>
          <o:OLEObject Type="Embed" ProgID="Visio.Drawing.11" ShapeID="_x0000_i1031" DrawAspect="Content" ObjectID="_1334704784" r:id="rId28"/>
        </w:object>
      </w:r>
    </w:p>
    <w:p w:rsidR="0033630E" w:rsidRDefault="0033630E" w:rsidP="00E61ADC"/>
    <w:p w:rsidR="0033630E" w:rsidRDefault="0033630E" w:rsidP="00E61ADC"/>
    <w:p w:rsidR="0033630E" w:rsidRDefault="0033630E" w:rsidP="0033630E">
      <w:pPr>
        <w:pStyle w:val="Heading3"/>
        <w:numPr>
          <w:ilvl w:val="2"/>
          <w:numId w:val="11"/>
        </w:numPr>
      </w:pPr>
      <w:bookmarkStart w:id="41" w:name="_Toc260920752"/>
      <w:r>
        <w:lastRenderedPageBreak/>
        <w:t>Chen Diagram</w:t>
      </w:r>
      <w:bookmarkEnd w:id="41"/>
    </w:p>
    <w:p w:rsidR="00E61ADC" w:rsidRPr="00BB7075" w:rsidRDefault="0033630E" w:rsidP="0033630E">
      <w:r>
        <w:object w:dxaOrig="16726" w:dyaOrig="10077">
          <v:shape id="_x0000_i1032" type="#_x0000_t75" style="width:690.65pt;height:416pt" o:ole="">
            <v:imagedata r:id="rId29" o:title=""/>
          </v:shape>
          <o:OLEObject Type="Embed" ProgID="Visio.Drawing.11" ShapeID="_x0000_i1032" DrawAspect="Content" ObjectID="_1334704785" r:id="rId30"/>
        </w:object>
      </w:r>
    </w:p>
    <w:p w:rsidR="00E61ADC" w:rsidRDefault="00E61ADC" w:rsidP="00E61ADC">
      <w:pPr>
        <w:sectPr w:rsidR="00E61ADC" w:rsidSect="00E8633D">
          <w:pgSz w:w="16838" w:h="11906" w:orient="landscape"/>
          <w:pgMar w:top="1440" w:right="1440" w:bottom="1440" w:left="1440" w:header="709" w:footer="709" w:gutter="0"/>
          <w:cols w:space="708"/>
          <w:docGrid w:linePitch="360"/>
        </w:sectPr>
      </w:pPr>
    </w:p>
    <w:p w:rsidR="00E61ADC" w:rsidRPr="0033630E" w:rsidRDefault="0033630E" w:rsidP="0033630E">
      <w:pPr>
        <w:pStyle w:val="Heading2"/>
        <w:numPr>
          <w:ilvl w:val="1"/>
          <w:numId w:val="11"/>
        </w:numPr>
      </w:pPr>
      <w:bookmarkStart w:id="42" w:name="_Toc260082977"/>
      <w:bookmarkStart w:id="43" w:name="_Toc260920753"/>
      <w:r>
        <w:lastRenderedPageBreak/>
        <w:t>Version</w:t>
      </w:r>
      <w:r w:rsidR="00E61ADC" w:rsidRPr="0033630E">
        <w:t xml:space="preserve"> 3.0</w:t>
      </w:r>
      <w:bookmarkEnd w:id="42"/>
      <w:bookmarkEnd w:id="43"/>
    </w:p>
    <w:p w:rsidR="00E61ADC" w:rsidRDefault="00E61ADC" w:rsidP="0033630E">
      <w:pPr>
        <w:pStyle w:val="Heading3"/>
        <w:numPr>
          <w:ilvl w:val="2"/>
          <w:numId w:val="11"/>
        </w:numPr>
        <w:spacing w:before="0"/>
      </w:pPr>
      <w:bookmarkStart w:id="44" w:name="_Toc260082978"/>
      <w:bookmarkStart w:id="45" w:name="_Toc260920754"/>
      <w:r>
        <w:t>Database Schema</w:t>
      </w:r>
      <w:bookmarkEnd w:id="44"/>
      <w:bookmarkEnd w:id="4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33630E">
            <w:pPr>
              <w:spacing w:after="240"/>
            </w:pPr>
          </w:p>
          <w:tbl>
            <w:tblPr>
              <w:tblStyle w:val="TableGrid"/>
              <w:tblpPr w:leftFromText="180" w:rightFromText="180" w:vertAnchor="text" w:horzAnchor="margin" w:tblpXSpec="center" w:tblpY="-7046"/>
              <w:tblOverlap w:val="never"/>
              <w:tblW w:w="0" w:type="auto"/>
              <w:tblLook w:val="04A0"/>
            </w:tblPr>
            <w:tblGrid>
              <w:gridCol w:w="2604"/>
              <w:gridCol w:w="361"/>
            </w:tblGrid>
            <w:tr w:rsidR="00E61ADC" w:rsidRPr="002C4687" w:rsidTr="006058EE">
              <w:tc>
                <w:tcPr>
                  <w:tcW w:w="2604" w:type="dxa"/>
                </w:tcPr>
                <w:p w:rsidR="00E61ADC" w:rsidRPr="002C4687" w:rsidRDefault="00E61ADC" w:rsidP="006058EE">
                  <w:r w:rsidRPr="002C4687">
                    <w:t>STAFF</w:t>
                  </w:r>
                </w:p>
              </w:tc>
              <w:tc>
                <w:tcPr>
                  <w:tcW w:w="361" w:type="dxa"/>
                </w:tcPr>
                <w:p w:rsidR="00E61ADC" w:rsidRPr="002C4687" w:rsidRDefault="00E61ADC" w:rsidP="006058EE"/>
              </w:tc>
            </w:tr>
            <w:tr w:rsidR="00E61ADC" w:rsidRPr="002C4687" w:rsidTr="006058EE">
              <w:tc>
                <w:tcPr>
                  <w:tcW w:w="2604" w:type="dxa"/>
                </w:tcPr>
                <w:p w:rsidR="00E61ADC" w:rsidRPr="00BF314B" w:rsidRDefault="00E61ADC" w:rsidP="006058EE">
                  <w:pPr>
                    <w:rPr>
                      <w:b/>
                      <w:u w:val="single"/>
                    </w:rPr>
                  </w:pPr>
                  <w:r w:rsidRPr="00BF314B">
                    <w:rPr>
                      <w:b/>
                      <w:u w:val="single"/>
                    </w:rPr>
                    <w:t xml:space="preserve">id_staff </w:t>
                  </w:r>
                </w:p>
              </w:tc>
              <w:tc>
                <w:tcPr>
                  <w:tcW w:w="361" w:type="dxa"/>
                </w:tcPr>
                <w:p w:rsidR="00E61ADC" w:rsidRPr="00BF314B" w:rsidRDefault="00E61ADC" w:rsidP="006058EE">
                  <w:pPr>
                    <w:rPr>
                      <w:b/>
                      <w:u w:val="single"/>
                    </w:rPr>
                  </w:pPr>
                </w:p>
              </w:tc>
            </w:tr>
            <w:tr w:rsidR="00E61ADC" w:rsidRPr="002C4687" w:rsidTr="006058EE">
              <w:tc>
                <w:tcPr>
                  <w:tcW w:w="2604" w:type="dxa"/>
                </w:tcPr>
                <w:p w:rsidR="00E61ADC" w:rsidRPr="00BF314B" w:rsidRDefault="00E61ADC" w:rsidP="006058EE">
                  <w:pPr>
                    <w:rPr>
                      <w:b/>
                    </w:rPr>
                  </w:pPr>
                  <w:r w:rsidRPr="00BF314B">
                    <w:rPr>
                      <w:b/>
                    </w:rPr>
                    <w:t>id_user *</w:t>
                  </w:r>
                </w:p>
              </w:tc>
              <w:tc>
                <w:tcPr>
                  <w:tcW w:w="361" w:type="dxa"/>
                </w:tcPr>
                <w:p w:rsidR="00E61ADC" w:rsidRPr="00BF314B" w:rsidRDefault="00E61ADC" w:rsidP="006058EE">
                  <w:pPr>
                    <w:rPr>
                      <w:b/>
                    </w:rPr>
                  </w:pPr>
                </w:p>
              </w:tc>
            </w:tr>
            <w:tr w:rsidR="00E61ADC" w:rsidRPr="002C4687" w:rsidTr="006058EE">
              <w:tc>
                <w:tcPr>
                  <w:tcW w:w="2604" w:type="dxa"/>
                </w:tcPr>
                <w:p w:rsidR="00E61ADC" w:rsidRPr="002C4687" w:rsidRDefault="00E61ADC" w:rsidP="006058EE">
                  <w:r w:rsidRPr="002C4687">
                    <w:t>firstName</w:t>
                  </w:r>
                </w:p>
              </w:tc>
              <w:tc>
                <w:tcPr>
                  <w:tcW w:w="361" w:type="dxa"/>
                  <w:vMerge w:val="restart"/>
                </w:tcPr>
                <w:p w:rsidR="00E61ADC" w:rsidRPr="002C4687" w:rsidRDefault="00E61ADC" w:rsidP="006058EE">
                  <w:r>
                    <w:t>1</w:t>
                  </w:r>
                </w:p>
              </w:tc>
            </w:tr>
            <w:tr w:rsidR="00E61ADC" w:rsidRPr="002C4687" w:rsidTr="006058EE">
              <w:tc>
                <w:tcPr>
                  <w:tcW w:w="2604" w:type="dxa"/>
                </w:tcPr>
                <w:p w:rsidR="00E61ADC" w:rsidRPr="002C4687" w:rsidRDefault="00E61ADC" w:rsidP="006058EE">
                  <w:r w:rsidRPr="002C4687">
                    <w:t>last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birthdate</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ddress_1</w:t>
                  </w:r>
                </w:p>
              </w:tc>
              <w:tc>
                <w:tcPr>
                  <w:tcW w:w="361" w:type="dxa"/>
                  <w:vMerge w:val="restart"/>
                </w:tcPr>
                <w:p w:rsidR="00E61ADC" w:rsidRPr="002C4687" w:rsidRDefault="00E61ADC" w:rsidP="006058EE">
                  <w:r>
                    <w:t>2</w:t>
                  </w:r>
                </w:p>
              </w:tc>
            </w:tr>
            <w:tr w:rsidR="00E61ADC" w:rsidRPr="002C4687" w:rsidTr="006058EE">
              <w:tc>
                <w:tcPr>
                  <w:tcW w:w="2604" w:type="dxa"/>
                </w:tcPr>
                <w:p w:rsidR="00E61ADC" w:rsidRPr="002C4687" w:rsidRDefault="00E61ADC" w:rsidP="006058EE">
                  <w:r w:rsidRPr="002C4687">
                    <w:t>ci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un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talcod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t>phone !!!</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t>mobile !!!</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 xml:space="preserve">natinsnumber </w:t>
                  </w:r>
                </w:p>
              </w:tc>
              <w:tc>
                <w:tcPr>
                  <w:tcW w:w="361" w:type="dxa"/>
                  <w:vMerge w:val="restart"/>
                </w:tcPr>
                <w:p w:rsidR="00E61ADC" w:rsidRPr="002C4687" w:rsidRDefault="00E61ADC" w:rsidP="006058EE">
                  <w:r>
                    <w:t>3</w:t>
                  </w:r>
                </w:p>
              </w:tc>
            </w:tr>
            <w:tr w:rsidR="00E61ADC" w:rsidRPr="002C4687" w:rsidTr="006058EE">
              <w:tc>
                <w:tcPr>
                  <w:tcW w:w="2604" w:type="dxa"/>
                </w:tcPr>
                <w:p w:rsidR="00E61ADC" w:rsidRPr="002C4687" w:rsidRDefault="00E61ADC" w:rsidP="006058EE">
                  <w:r w:rsidRPr="002C4687">
                    <w:t>contract_typ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i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qualifications</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start</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finish</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address_2</w:t>
                  </w:r>
                </w:p>
              </w:tc>
              <w:tc>
                <w:tcPr>
                  <w:tcW w:w="361" w:type="dxa"/>
                  <w:vMerge w:val="restart"/>
                </w:tcPr>
                <w:p w:rsidR="00E61ADC" w:rsidRPr="002C4687" w:rsidRDefault="00E61ADC" w:rsidP="006058EE">
                  <w:r>
                    <w:t>4</w:t>
                  </w:r>
                </w:p>
              </w:tc>
            </w:tr>
            <w:tr w:rsidR="00E61ADC" w:rsidRPr="002C4687" w:rsidTr="006058EE">
              <w:tc>
                <w:tcPr>
                  <w:tcW w:w="2604" w:type="dxa"/>
                </w:tcPr>
                <w:p w:rsidR="00E61ADC" w:rsidRPr="002C4687" w:rsidRDefault="00E61ADC" w:rsidP="006058EE">
                  <w:r w:rsidRPr="002C4687">
                    <w:t>emerg_contact_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telephon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rela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nationality</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t>medical_</w:t>
                  </w:r>
                  <w:r w:rsidRPr="002C4687">
                    <w:t>allergies</w:t>
                  </w:r>
                </w:p>
              </w:tc>
              <w:tc>
                <w:tcPr>
                  <w:tcW w:w="361" w:type="dxa"/>
                  <w:vMerge w:val="restart"/>
                </w:tcPr>
                <w:p w:rsidR="00E61ADC" w:rsidRPr="002C4687" w:rsidRDefault="00E61ADC" w:rsidP="006058EE">
                  <w:r>
                    <w:t>5</w:t>
                  </w:r>
                </w:p>
              </w:tc>
            </w:tr>
            <w:tr w:rsidR="00E61ADC" w:rsidRPr="002C4687" w:rsidTr="006058EE">
              <w:tc>
                <w:tcPr>
                  <w:tcW w:w="2604" w:type="dxa"/>
                </w:tcPr>
                <w:p w:rsidR="00E61ADC" w:rsidRPr="002C4687" w:rsidRDefault="00E61ADC" w:rsidP="006058EE">
                  <w:r>
                    <w:t>m</w:t>
                  </w:r>
                  <w:r w:rsidRPr="002C4687">
                    <w:t>edical</w:t>
                  </w:r>
                  <w:r>
                    <w:t>_n</w:t>
                  </w:r>
                  <w:r w:rsidRPr="002C4687">
                    <w:t>otes</w:t>
                  </w:r>
                </w:p>
              </w:tc>
              <w:tc>
                <w:tcPr>
                  <w:tcW w:w="361" w:type="dxa"/>
                  <w:vMerge/>
                </w:tcPr>
                <w:p w:rsidR="00E61ADC" w:rsidRPr="002C4687" w:rsidRDefault="00E61ADC" w:rsidP="006058EE"/>
              </w:tc>
            </w:tr>
          </w:tbl>
          <w:p w:rsidR="00E61ADC" w:rsidRDefault="00E61ADC" w:rsidP="006058EE"/>
        </w:tc>
        <w:tc>
          <w:tcPr>
            <w:tcW w:w="2986" w:type="dxa"/>
          </w:tcPr>
          <w:tbl>
            <w:tblPr>
              <w:tblStyle w:val="TableGrid"/>
              <w:tblpPr w:leftFromText="180" w:rightFromText="180" w:vertAnchor="text" w:horzAnchor="margin" w:tblpY="-28"/>
              <w:tblOverlap w:val="never"/>
              <w:tblW w:w="0" w:type="auto"/>
              <w:tblLook w:val="04A0"/>
            </w:tblPr>
            <w:tblGrid>
              <w:gridCol w:w="2379"/>
              <w:gridCol w:w="328"/>
            </w:tblGrid>
            <w:tr w:rsidR="00E61ADC" w:rsidRPr="002C4687" w:rsidTr="006058EE">
              <w:tc>
                <w:tcPr>
                  <w:tcW w:w="2379" w:type="dxa"/>
                </w:tcPr>
                <w:p w:rsidR="00E61ADC" w:rsidRPr="002C4687" w:rsidRDefault="00E61ADC" w:rsidP="006058EE">
                  <w:r>
                    <w:t>MEMBERS</w:t>
                  </w:r>
                </w:p>
              </w:tc>
              <w:tc>
                <w:tcPr>
                  <w:tcW w:w="328" w:type="dxa"/>
                </w:tcPr>
                <w:p w:rsidR="00E61ADC" w:rsidRDefault="00E61ADC" w:rsidP="006058EE"/>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c>
                <w:tcPr>
                  <w:tcW w:w="328" w:type="dxa"/>
                </w:tcPr>
                <w:p w:rsidR="00E61ADC" w:rsidRPr="00BF314B" w:rsidRDefault="00E61ADC" w:rsidP="006058EE">
                  <w:pPr>
                    <w:rPr>
                      <w:b/>
                      <w:u w:val="single"/>
                    </w:rPr>
                  </w:pP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c>
                <w:tcPr>
                  <w:tcW w:w="328" w:type="dxa"/>
                </w:tcPr>
                <w:p w:rsidR="00E61ADC" w:rsidRPr="00BF314B" w:rsidRDefault="00E61ADC" w:rsidP="006058EE">
                  <w:pPr>
                    <w:rPr>
                      <w:b/>
                    </w:rPr>
                  </w:pPr>
                </w:p>
              </w:tc>
            </w:tr>
            <w:tr w:rsidR="00E61ADC" w:rsidRPr="002C4687" w:rsidTr="006058EE">
              <w:tc>
                <w:tcPr>
                  <w:tcW w:w="2379" w:type="dxa"/>
                </w:tcPr>
                <w:p w:rsidR="00E61ADC" w:rsidRPr="002C4687" w:rsidRDefault="00E61ADC" w:rsidP="006058EE">
                  <w:r w:rsidRPr="002C4687">
                    <w:t>firstName</w:t>
                  </w:r>
                </w:p>
              </w:tc>
              <w:tc>
                <w:tcPr>
                  <w:tcW w:w="328" w:type="dxa"/>
                  <w:vMerge w:val="restart"/>
                </w:tcPr>
                <w:p w:rsidR="00E61ADC" w:rsidRPr="002C4687" w:rsidRDefault="00E61ADC" w:rsidP="006058EE">
                  <w:r>
                    <w:t>1</w:t>
                  </w:r>
                </w:p>
              </w:tc>
            </w:tr>
            <w:tr w:rsidR="00E61ADC" w:rsidRPr="002C4687" w:rsidTr="006058EE">
              <w:tc>
                <w:tcPr>
                  <w:tcW w:w="2379" w:type="dxa"/>
                </w:tcPr>
                <w:p w:rsidR="00E61ADC" w:rsidRPr="002C4687" w:rsidRDefault="00E61ADC" w:rsidP="006058EE">
                  <w:r w:rsidRPr="002C4687">
                    <w:t>last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birth</w:t>
                  </w:r>
                  <w:r>
                    <w:t>D</w:t>
                  </w:r>
                  <w:r w:rsidRPr="002C4687">
                    <w:t>at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1</w:t>
                  </w:r>
                </w:p>
              </w:tc>
              <w:tc>
                <w:tcPr>
                  <w:tcW w:w="328" w:type="dxa"/>
                  <w:vMerge w:val="restart"/>
                </w:tcPr>
                <w:p w:rsidR="00E61ADC" w:rsidRPr="002C4687" w:rsidRDefault="00E61ADC" w:rsidP="006058EE">
                  <w:r>
                    <w:t>2</w:t>
                  </w:r>
                </w:p>
              </w:tc>
            </w:tr>
            <w:tr w:rsidR="00E61ADC" w:rsidRPr="002C4687" w:rsidTr="006058EE">
              <w:tc>
                <w:tcPr>
                  <w:tcW w:w="2379" w:type="dxa"/>
                </w:tcPr>
                <w:p w:rsidR="00E61ADC" w:rsidRPr="002C4687" w:rsidRDefault="00E61ADC" w:rsidP="006058EE">
                  <w:r w:rsidRPr="002C4687">
                    <w:t>ci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coun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ostalC</w:t>
                  </w:r>
                  <w:r w:rsidRPr="002C4687">
                    <w:t>ode</w:t>
                  </w:r>
                </w:p>
              </w:tc>
              <w:tc>
                <w:tcPr>
                  <w:tcW w:w="328" w:type="dxa"/>
                  <w:vMerge/>
                </w:tcPr>
                <w:p w:rsidR="00E61ADC" w:rsidRDefault="00E61ADC" w:rsidP="006058EE"/>
              </w:tc>
            </w:tr>
            <w:tr w:rsidR="00E61ADC" w:rsidRPr="002C4687" w:rsidTr="006058EE">
              <w:tc>
                <w:tcPr>
                  <w:tcW w:w="2379" w:type="dxa"/>
                </w:tcPr>
                <w:p w:rsidR="00E61ADC" w:rsidRDefault="00E61ADC" w:rsidP="006058EE">
                  <w:r>
                    <w:t>email</w:t>
                  </w:r>
                </w:p>
              </w:tc>
              <w:tc>
                <w:tcPr>
                  <w:tcW w:w="328" w:type="dxa"/>
                  <w:vMerge/>
                </w:tcPr>
                <w:p w:rsidR="00E61ADC" w:rsidRDefault="00E61ADC" w:rsidP="006058EE"/>
              </w:tc>
            </w:tr>
            <w:tr w:rsidR="00E61ADC" w:rsidRPr="002C4687" w:rsidTr="006058EE">
              <w:tc>
                <w:tcPr>
                  <w:tcW w:w="2379" w:type="dxa"/>
                </w:tcPr>
                <w:p w:rsidR="00E61ADC" w:rsidRDefault="00E61ADC" w:rsidP="006058EE">
                  <w:r>
                    <w:t>phone !!!</w:t>
                  </w:r>
                </w:p>
              </w:tc>
              <w:tc>
                <w:tcPr>
                  <w:tcW w:w="328" w:type="dxa"/>
                  <w:vMerge/>
                </w:tcPr>
                <w:p w:rsidR="00E61ADC" w:rsidRDefault="00E61ADC" w:rsidP="006058EE"/>
              </w:tc>
            </w:tr>
            <w:tr w:rsidR="00E61ADC" w:rsidRPr="002C4687" w:rsidTr="006058EE">
              <w:tc>
                <w:tcPr>
                  <w:tcW w:w="2379" w:type="dxa"/>
                </w:tcPr>
                <w:p w:rsidR="00E61ADC" w:rsidRDefault="00E61ADC" w:rsidP="006058EE">
                  <w:r>
                    <w:t>mobile  !!!</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t</w:t>
                  </w:r>
                  <w:r w:rsidRPr="002C4687">
                    <w:t>ype</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payment_method</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is_activ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2</w:t>
                  </w:r>
                </w:p>
              </w:tc>
              <w:tc>
                <w:tcPr>
                  <w:tcW w:w="328" w:type="dxa"/>
                  <w:vMerge w:val="restart"/>
                </w:tcPr>
                <w:p w:rsidR="00E61ADC" w:rsidRPr="002C4687" w:rsidRDefault="00E61ADC" w:rsidP="006058EE">
                  <w:r>
                    <w:t>3</w:t>
                  </w:r>
                </w:p>
              </w:tc>
            </w:tr>
            <w:tr w:rsidR="00E61ADC" w:rsidRPr="002C4687" w:rsidTr="006058EE">
              <w:tc>
                <w:tcPr>
                  <w:tcW w:w="2379" w:type="dxa"/>
                </w:tcPr>
                <w:p w:rsidR="00E61ADC" w:rsidRPr="002C4687" w:rsidRDefault="00E61ADC" w:rsidP="006058EE">
                  <w:r w:rsidRPr="002C4687">
                    <w:t>emerg_contact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relation</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mobil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medical_</w:t>
                  </w:r>
                  <w:r w:rsidRPr="002C4687">
                    <w:t>allergies</w:t>
                  </w:r>
                </w:p>
              </w:tc>
              <w:tc>
                <w:tcPr>
                  <w:tcW w:w="328" w:type="dxa"/>
                  <w:vMerge w:val="restart"/>
                </w:tcPr>
                <w:p w:rsidR="00E61ADC" w:rsidRDefault="00E61ADC" w:rsidP="006058EE">
                  <w:r>
                    <w:t>4</w:t>
                  </w:r>
                </w:p>
              </w:tc>
            </w:tr>
            <w:tr w:rsidR="00E61ADC" w:rsidRPr="002C4687" w:rsidTr="006058EE">
              <w:tc>
                <w:tcPr>
                  <w:tcW w:w="2379" w:type="dxa"/>
                </w:tcPr>
                <w:p w:rsidR="00E61ADC" w:rsidRPr="002C4687" w:rsidRDefault="00E61ADC" w:rsidP="006058EE">
                  <w:r w:rsidRPr="002C4687">
                    <w:t>medical_notes</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medical_doc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medical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w:t>
                  </w:r>
                  <w:r w:rsidRPr="002C4687">
                    <w:t>icture</w:t>
                  </w:r>
                </w:p>
              </w:tc>
              <w:tc>
                <w:tcPr>
                  <w:tcW w:w="328" w:type="dxa"/>
                </w:tcPr>
                <w:p w:rsidR="00E61ADC" w:rsidRPr="002C4687" w:rsidRDefault="00E61ADC" w:rsidP="006058EE"/>
              </w:tc>
            </w:tr>
            <w:tr w:rsidR="00E61ADC" w:rsidRPr="002C4687" w:rsidTr="006058EE">
              <w:tc>
                <w:tcPr>
                  <w:tcW w:w="2379" w:type="dxa"/>
                </w:tcPr>
                <w:p w:rsidR="00E61ADC" w:rsidRDefault="00E61ADC" w:rsidP="006058EE">
                  <w:r>
                    <w:t>member_number</w:t>
                  </w:r>
                </w:p>
              </w:tc>
              <w:tc>
                <w:tcPr>
                  <w:tcW w:w="328" w:type="dxa"/>
                </w:tcPr>
                <w:p w:rsidR="00E61ADC" w:rsidRPr="002C4687" w:rsidRDefault="00E61ADC" w:rsidP="006058EE"/>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083A03" w:rsidRDefault="00E61ADC" w:rsidP="006058EE">
                  <w:pPr>
                    <w:rPr>
                      <w:b/>
                    </w:rPr>
                  </w:pPr>
                  <w:r w:rsidRPr="00083A03">
                    <w:rPr>
                      <w:b/>
                    </w:rPr>
                    <w:t>id_room</w:t>
                  </w:r>
                  <w:r>
                    <w:rPr>
                      <w:b/>
                    </w:rPr>
                    <w:t xml:space="preserve"> *</w:t>
                  </w:r>
                </w:p>
              </w:tc>
            </w:tr>
            <w:tr w:rsidR="00E61ADC" w:rsidRPr="002C4687" w:rsidTr="006058EE">
              <w:tc>
                <w:tcPr>
                  <w:tcW w:w="2204" w:type="dxa"/>
                </w:tcPr>
                <w:p w:rsidR="00E61ADC" w:rsidRPr="002C4687" w:rsidRDefault="00E61ADC" w:rsidP="006058EE">
                  <w:r w:rsidRPr="002C4687">
                    <w:t>date</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321"/>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86" w:type="dxa"/>
          </w:tcPr>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r w:rsidR="00E61ADC" w:rsidTr="006058EE">
        <w:trPr>
          <w:trHeight w:val="1781"/>
          <w:jc w:val="center"/>
        </w:trPr>
        <w:tc>
          <w:tcPr>
            <w:tcW w:w="3666" w:type="dxa"/>
          </w:tcPr>
          <w:tbl>
            <w:tblPr>
              <w:tblStyle w:val="TableGrid"/>
              <w:tblpPr w:leftFromText="180" w:rightFromText="180" w:vertAnchor="text" w:horzAnchor="margin" w:tblpXSpec="right" w:tblpY="54"/>
              <w:tblOverlap w:val="never"/>
              <w:tblW w:w="3078" w:type="dxa"/>
              <w:tblLook w:val="04A0"/>
            </w:tblPr>
            <w:tblGrid>
              <w:gridCol w:w="3078"/>
            </w:tblGrid>
            <w:tr w:rsidR="00E61ADC" w:rsidRPr="00BF314B" w:rsidTr="006058EE">
              <w:tc>
                <w:tcPr>
                  <w:tcW w:w="3078" w:type="dxa"/>
                </w:tcPr>
                <w:p w:rsidR="00E61ADC" w:rsidRPr="00BF314B" w:rsidRDefault="00E61ADC" w:rsidP="006058EE">
                  <w:r w:rsidRPr="00BF314B">
                    <w:t>EQUIPMENT_BOOKINGS</w:t>
                  </w:r>
                </w:p>
              </w:tc>
            </w:tr>
            <w:tr w:rsidR="00E61ADC" w:rsidRPr="00BF314B" w:rsidTr="006058EE">
              <w:tc>
                <w:tcPr>
                  <w:tcW w:w="3078" w:type="dxa"/>
                </w:tcPr>
                <w:p w:rsidR="00E61ADC" w:rsidRPr="00083A03" w:rsidRDefault="00E61ADC" w:rsidP="006058EE">
                  <w:pPr>
                    <w:rPr>
                      <w:b/>
                      <w:u w:val="single"/>
                    </w:rPr>
                  </w:pPr>
                  <w:r w:rsidRPr="00083A03">
                    <w:rPr>
                      <w:b/>
                      <w:u w:val="single"/>
                    </w:rPr>
                    <w:t>id_staff_eq_booking</w:t>
                  </w:r>
                </w:p>
              </w:tc>
            </w:tr>
            <w:tr w:rsidR="00E61ADC" w:rsidRPr="00BF314B" w:rsidTr="006058EE">
              <w:tc>
                <w:tcPr>
                  <w:tcW w:w="3078" w:type="dxa"/>
                </w:tcPr>
                <w:p w:rsidR="00E61ADC" w:rsidRPr="00083A03" w:rsidRDefault="00E61ADC" w:rsidP="006058EE">
                  <w:pPr>
                    <w:rPr>
                      <w:b/>
                    </w:rPr>
                  </w:pPr>
                  <w:r w:rsidRPr="00083A03">
                    <w:rPr>
                      <w:b/>
                    </w:rPr>
                    <w:t xml:space="preserve">id_equipment </w:t>
                  </w:r>
                  <w:r>
                    <w:rPr>
                      <w:b/>
                    </w:rPr>
                    <w:t>*</w:t>
                  </w:r>
                </w:p>
              </w:tc>
            </w:tr>
            <w:tr w:rsidR="00E61ADC" w:rsidRPr="00BF314B" w:rsidTr="006058EE">
              <w:tc>
                <w:tcPr>
                  <w:tcW w:w="3078" w:type="dxa"/>
                </w:tcPr>
                <w:p w:rsidR="00E61ADC" w:rsidRPr="00083A03" w:rsidRDefault="00E61ADC" w:rsidP="006058EE">
                  <w:pPr>
                    <w:rPr>
                      <w:b/>
                    </w:rPr>
                  </w:pPr>
                  <w:r w:rsidRPr="00083A03">
                    <w:rPr>
                      <w:b/>
                    </w:rPr>
                    <w:t>id_staff</w:t>
                  </w:r>
                  <w:r>
                    <w:rPr>
                      <w:b/>
                    </w:rPr>
                    <w:t xml:space="preserve"> *</w:t>
                  </w:r>
                </w:p>
              </w:tc>
            </w:tr>
            <w:tr w:rsidR="00E61ADC" w:rsidRPr="00BF314B" w:rsidTr="006058EE">
              <w:tc>
                <w:tcPr>
                  <w:tcW w:w="3078" w:type="dxa"/>
                </w:tcPr>
                <w:p w:rsidR="00E61ADC" w:rsidRPr="00083A03" w:rsidRDefault="00E61ADC" w:rsidP="006058EE">
                  <w:pPr>
                    <w:rPr>
                      <w:b/>
                    </w:rPr>
                  </w:pPr>
                  <w:r>
                    <w:rPr>
                      <w:b/>
                    </w:rPr>
                    <w:t>id_member *</w:t>
                  </w:r>
                </w:p>
              </w:tc>
            </w:tr>
            <w:tr w:rsidR="00E61ADC" w:rsidRPr="00BF314B" w:rsidTr="006058EE">
              <w:tc>
                <w:tcPr>
                  <w:tcW w:w="3078" w:type="dxa"/>
                </w:tcPr>
                <w:p w:rsidR="00E61ADC" w:rsidRPr="00083A03" w:rsidRDefault="00E61ADC" w:rsidP="006058EE">
                  <w:pPr>
                    <w:rPr>
                      <w:b/>
                    </w:rPr>
                  </w:pPr>
                  <w:r>
                    <w:rPr>
                      <w:b/>
                    </w:rPr>
                    <w:t>id_class_instance *</w:t>
                  </w:r>
                </w:p>
              </w:tc>
            </w:tr>
            <w:tr w:rsidR="00E61ADC" w:rsidRPr="00BF314B" w:rsidTr="006058EE">
              <w:tc>
                <w:tcPr>
                  <w:tcW w:w="3078" w:type="dxa"/>
                </w:tcPr>
                <w:p w:rsidR="00E61ADC" w:rsidRPr="00BF314B" w:rsidRDefault="00E61ADC" w:rsidP="006058EE">
                  <w:r w:rsidRPr="00BF314B">
                    <w:t xml:space="preserve">date_start </w:t>
                  </w:r>
                </w:p>
              </w:tc>
            </w:tr>
            <w:tr w:rsidR="00E61ADC" w:rsidRPr="00BF314B" w:rsidTr="006058EE">
              <w:tc>
                <w:tcPr>
                  <w:tcW w:w="3078" w:type="dxa"/>
                </w:tcPr>
                <w:p w:rsidR="00E61ADC" w:rsidRPr="00BF314B" w:rsidRDefault="00E61ADC" w:rsidP="006058EE">
                  <w:r w:rsidRPr="00BF314B">
                    <w:t>date_due</w:t>
                  </w:r>
                </w:p>
              </w:tc>
            </w:tr>
          </w:tbl>
          <w:p w:rsidR="00E61ADC" w:rsidRDefault="00E61ADC" w:rsidP="006058EE"/>
        </w:tc>
        <w:tc>
          <w:tcPr>
            <w:tcW w:w="2986" w:type="dxa"/>
          </w:tcPr>
          <w:tbl>
            <w:tblPr>
              <w:tblStyle w:val="TableGrid"/>
              <w:tblpPr w:leftFromText="180" w:rightFromText="180" w:vertAnchor="text" w:horzAnchor="margin" w:tblpXSpec="center" w:tblpY="-196"/>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r w:rsidR="00E61ADC" w:rsidTr="006058EE">
              <w:tc>
                <w:tcPr>
                  <w:tcW w:w="1458" w:type="dxa"/>
                </w:tcPr>
                <w:p w:rsidR="00E61ADC" w:rsidRDefault="00E61ADC" w:rsidP="006058EE">
                  <w:r w:rsidRPr="002C4687">
                    <w:t>active</w:t>
                  </w:r>
                </w:p>
              </w:tc>
            </w:tr>
          </w:tbl>
          <w:p w:rsidR="00E61ADC" w:rsidRPr="002C4687" w:rsidRDefault="00E61ADC" w:rsidP="006058EE"/>
        </w:tc>
        <w:tc>
          <w:tcPr>
            <w:tcW w:w="2924" w:type="dxa"/>
          </w:tcPr>
          <w:tbl>
            <w:tblPr>
              <w:tblStyle w:val="TableGrid"/>
              <w:tblpPr w:leftFromText="180" w:rightFromText="180" w:vertAnchor="text" w:horzAnchor="margin" w:tblpXSpec="center" w:tblpY="-64"/>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Pr="002C4687" w:rsidRDefault="00E61ADC" w:rsidP="006058EE"/>
        </w:tc>
      </w:tr>
    </w:tbl>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46" w:name="_Toc260082979"/>
      <w:bookmarkStart w:id="47" w:name="_Toc260920755"/>
      <w:r>
        <w:lastRenderedPageBreak/>
        <w:t>Initial Entity Relationship Model</w:t>
      </w:r>
      <w:bookmarkEnd w:id="46"/>
      <w:bookmarkEnd w:id="47"/>
    </w:p>
    <w:p w:rsidR="00E61ADC" w:rsidRPr="00B879A1" w:rsidRDefault="00E61ADC" w:rsidP="00E61ADC"/>
    <w:p w:rsidR="00E61ADC" w:rsidRDefault="00E61ADC" w:rsidP="00E61ADC">
      <w:r>
        <w:object w:dxaOrig="14029" w:dyaOrig="7949">
          <v:shape id="_x0000_i1033" type="#_x0000_t75" style="width:646.65pt;height:366pt" o:ole="">
            <v:imagedata r:id="rId31" o:title=""/>
          </v:shape>
          <o:OLEObject Type="Embed" ProgID="Visio.Drawing.11" ShapeID="_x0000_i1033" DrawAspect="Content" ObjectID="_1334704786" r:id="rId32"/>
        </w:object>
      </w:r>
    </w:p>
    <w:p w:rsidR="005B638A" w:rsidRDefault="005B638A" w:rsidP="0033630E"/>
    <w:p w:rsidR="0033630E" w:rsidRDefault="0033630E" w:rsidP="0033630E"/>
    <w:p w:rsidR="0033630E" w:rsidRDefault="0033630E" w:rsidP="0033630E">
      <w:pPr>
        <w:pStyle w:val="Heading3"/>
        <w:numPr>
          <w:ilvl w:val="2"/>
          <w:numId w:val="11"/>
        </w:numPr>
      </w:pPr>
      <w:bookmarkStart w:id="48" w:name="_Toc260920756"/>
      <w:r>
        <w:lastRenderedPageBreak/>
        <w:t>Chen Diagram</w:t>
      </w:r>
      <w:bookmarkEnd w:id="48"/>
    </w:p>
    <w:p w:rsidR="00E61ADC" w:rsidRPr="00BB7075" w:rsidRDefault="0033630E" w:rsidP="005B638A">
      <w:r>
        <w:object w:dxaOrig="17293" w:dyaOrig="10901">
          <v:shape id="_x0000_i1034" type="#_x0000_t75" style="width:678pt;height:426pt" o:ole="">
            <v:imagedata r:id="rId33" o:title=""/>
          </v:shape>
          <o:OLEObject Type="Embed" ProgID="Visio.Drawing.11" ShapeID="_x0000_i1034" DrawAspect="Content" ObjectID="_1334704787" r:id="rId34"/>
        </w:object>
      </w:r>
    </w:p>
    <w:p w:rsidR="00E6448E" w:rsidRDefault="00E6448E" w:rsidP="003F4B16">
      <w:pPr>
        <w:rPr>
          <w:u w:val="single"/>
        </w:rPr>
        <w:sectPr w:rsidR="00E6448E" w:rsidSect="00643A6C">
          <w:pgSz w:w="16838" w:h="11906" w:orient="landscape"/>
          <w:pgMar w:top="1440" w:right="1440" w:bottom="1440" w:left="1440" w:header="709" w:footer="709" w:gutter="0"/>
          <w:cols w:space="708"/>
          <w:docGrid w:linePitch="360"/>
        </w:sectPr>
      </w:pPr>
    </w:p>
    <w:p w:rsidR="00E6448E" w:rsidRDefault="00E6448E" w:rsidP="00542EEA">
      <w:pPr>
        <w:pStyle w:val="Heading1"/>
        <w:pageBreakBefore/>
        <w:numPr>
          <w:ilvl w:val="0"/>
          <w:numId w:val="11"/>
        </w:numPr>
      </w:pPr>
      <w:bookmarkStart w:id="49" w:name="_Toc260920757"/>
      <w:r>
        <w:lastRenderedPageBreak/>
        <w:t>Software Functions</w:t>
      </w:r>
      <w:bookmarkEnd w:id="49"/>
    </w:p>
    <w:p w:rsidR="00E6448E" w:rsidRDefault="00E6448E" w:rsidP="00E6448E">
      <w:pPr>
        <w:jc w:val="center"/>
      </w:pPr>
      <w:r>
        <w:rPr>
          <w:noProof/>
          <w:lang w:val="en-US"/>
        </w:rPr>
        <w:drawing>
          <wp:anchor distT="0" distB="0" distL="114300" distR="114300" simplePos="0" relativeHeight="251834368" behindDoc="0" locked="0" layoutInCell="1" allowOverlap="1">
            <wp:simplePos x="0" y="0"/>
            <wp:positionH relativeFrom="column">
              <wp:posOffset>3045460</wp:posOffset>
            </wp:positionH>
            <wp:positionV relativeFrom="paragraph">
              <wp:posOffset>275590</wp:posOffset>
            </wp:positionV>
            <wp:extent cx="2672080" cy="1558290"/>
            <wp:effectExtent l="19050" t="0" r="0" b="0"/>
            <wp:wrapSquare wrapText="bothSides"/>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2672080" cy="1558290"/>
                    </a:xfrm>
                    <a:prstGeom prst="rect">
                      <a:avLst/>
                    </a:prstGeom>
                    <a:noFill/>
                    <a:ln w="9525">
                      <a:noFill/>
                      <a:miter lim="800000"/>
                      <a:headEnd/>
                      <a:tailEnd/>
                    </a:ln>
                  </pic:spPr>
                </pic:pic>
              </a:graphicData>
            </a:graphic>
          </wp:anchor>
        </w:drawing>
      </w:r>
      <w:r w:rsidR="00CD2427" w:rsidRPr="00CD2427">
        <w:rPr>
          <w:noProof/>
          <w:lang w:eastAsia="en-GB"/>
        </w:rPr>
        <w:pict>
          <v:group id="_x0000_s1476" style="position:absolute;left:0;text-align:left;margin-left:153.4pt;margin-top:3.55pt;width:374pt;height:457.7pt;z-index:251841536;mso-position-horizontal-relative:text;mso-position-vertical-relative:text" coordorigin="718,1300" coordsize="7480,9154">
            <v:shape id="_x0000_s1477" type="#_x0000_t202" style="position:absolute;left:718;top:10042;width:1707;height:412;mso-width-relative:margin;mso-height-relative:margin" filled="f" stroked="f">
              <v:textbox style="mso-next-textbox:#_x0000_s1477">
                <w:txbxContent>
                  <w:p w:rsidR="006348A0" w:rsidRDefault="006348A0" w:rsidP="00E6448E">
                    <w:r>
                      <w:t>Staff Functions</w:t>
                    </w:r>
                  </w:p>
                </w:txbxContent>
              </v:textbox>
            </v:shape>
            <v:shape id="_x0000_s1478" type="#_x0000_t202" style="position:absolute;left:6491;top:10042;width:1707;height:412;mso-width-relative:margin;mso-height-relative:margin" filled="f" stroked="f">
              <v:textbox style="mso-next-textbox:#_x0000_s1478">
                <w:txbxContent>
                  <w:p w:rsidR="006348A0" w:rsidRDefault="006348A0" w:rsidP="00E6448E">
                    <w:r>
                      <w:t>Login Options</w:t>
                    </w:r>
                  </w:p>
                </w:txbxContent>
              </v:textbox>
            </v:shape>
            <v:shape id="_x0000_s1479" type="#_x0000_t202" style="position:absolute;left:3284;top:10055;width:2517;height:399;mso-width-relative:margin;mso-height-relative:margin" filled="f" stroked="f">
              <v:textbox style="mso-next-textbox:#_x0000_s1479">
                <w:txbxContent>
                  <w:p w:rsidR="006348A0" w:rsidRDefault="006348A0" w:rsidP="00E6448E">
                    <w:r>
                      <w:t>Management Functions</w:t>
                    </w:r>
                  </w:p>
                </w:txbxContent>
              </v:textbox>
            </v:shape>
            <v:shape id="_x0000_s1480" type="#_x0000_t202" style="position:absolute;left:2426;top:1300;width:2197;height:453;mso-height-percent:200;mso-height-percent:200;mso-width-relative:margin;mso-height-relative:margin" filled="f" stroked="f">
              <v:textbox style="mso-next-textbox:#_x0000_s1480;mso-fit-shape-to-text:t">
                <w:txbxContent>
                  <w:p w:rsidR="006348A0" w:rsidRDefault="006348A0" w:rsidP="00E6448E">
                    <w:r>
                      <w:t>Login Window</w:t>
                    </w:r>
                  </w:p>
                </w:txbxContent>
              </v:textbox>
            </v:shape>
            <v:group id="_x0000_s1481" style="position:absolute;left:2425;top:4524;width:4066;height:739" coordorigin="4168,5823" coordsize="4066,739">
              <v:shape id="_x0000_s1482" type="#_x0000_t32" style="position:absolute;left:4168;top:5823;width:1936;height:739;flip:x" o:connectortype="straight">
                <v:stroke endarrow="block"/>
              </v:shape>
              <v:shape id="_x0000_s1483" type="#_x0000_t32" style="position:absolute;left:6104;top:5823;width:2130;height:739" o:connectortype="straight">
                <v:stroke endarrow="block"/>
              </v:shape>
              <v:shape id="_x0000_s1484" type="#_x0000_t32" style="position:absolute;left:6104;top:5823;width:1;height:739" o:connectortype="straight">
                <v:stroke endarrow="block"/>
              </v:shape>
            </v:group>
            <v:group id="_x0000_s1485" style="position:absolute;left:3892;top:3844;width:915;height:805" coordorigin="5654,7286" coordsize="915,805">
              <v:shape id="_x0000_s1486" type="#_x0000_t202" style="position:absolute;left:5654;top:7638;width:915;height:453;mso-height-percent:200;mso-height-percent:200;mso-width-relative:margin;mso-height-relative:margin" filled="f" stroked="f">
                <v:textbox style="mso-next-textbox:#_x0000_s1486;mso-fit-shape-to-text:t">
                  <w:txbxContent>
                    <w:p w:rsidR="006348A0" w:rsidRDefault="006348A0" w:rsidP="00E6448E">
                      <w:r>
                        <w:t>Menu</w:t>
                      </w:r>
                    </w:p>
                  </w:txbxContent>
                </v:textbox>
              </v:shape>
              <v:shape id="_x0000_s1487" type="#_x0000_t32" style="position:absolute;left:6104;top:7286;width:340;height:473;flip:x" o:connectortype="straight">
                <v:stroke endarrow="block"/>
              </v:shape>
            </v:group>
          </v:group>
        </w:pict>
      </w:r>
    </w:p>
    <w:p w:rsidR="00E6448E" w:rsidRDefault="00E6448E" w:rsidP="00E6448E">
      <w:pPr>
        <w:jc w:val="center"/>
      </w:pPr>
    </w:p>
    <w:p w:rsidR="00E6448E" w:rsidRDefault="00E6448E" w:rsidP="00E6448E">
      <w:pPr>
        <w:jc w:val="center"/>
      </w:pPr>
      <w:r>
        <w:rPr>
          <w:noProof/>
          <w:lang w:val="en-US"/>
        </w:rPr>
        <w:drawing>
          <wp:anchor distT="0" distB="0" distL="114300" distR="114300" simplePos="0" relativeHeight="251831296" behindDoc="0" locked="0" layoutInCell="1" allowOverlap="1">
            <wp:simplePos x="0" y="0"/>
            <wp:positionH relativeFrom="column">
              <wp:posOffset>1995805</wp:posOffset>
            </wp:positionH>
            <wp:positionV relativeFrom="paragraph">
              <wp:posOffset>1918970</wp:posOffset>
            </wp:positionV>
            <wp:extent cx="1049655" cy="3000375"/>
            <wp:effectExtent l="19050" t="0" r="0" b="0"/>
            <wp:wrapSquare wrapText="bothSides"/>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t="12613" r="83370" b="4366"/>
                    <a:stretch>
                      <a:fillRect/>
                    </a:stretch>
                  </pic:blipFill>
                  <pic:spPr bwMode="auto">
                    <a:xfrm>
                      <a:off x="0" y="0"/>
                      <a:ext cx="1049655" cy="3000375"/>
                    </a:xfrm>
                    <a:prstGeom prst="rect">
                      <a:avLst/>
                    </a:prstGeom>
                    <a:noFill/>
                    <a:ln w="9525">
                      <a:noFill/>
                      <a:miter lim="800000"/>
                      <a:headEnd/>
                      <a:tailEnd/>
                    </a:ln>
                  </pic:spPr>
                </pic:pic>
              </a:graphicData>
            </a:graphic>
          </wp:anchor>
        </w:drawing>
      </w:r>
      <w:r>
        <w:rPr>
          <w:noProof/>
          <w:lang w:val="en-US"/>
        </w:rPr>
        <w:drawing>
          <wp:anchor distT="0" distB="0" distL="114300" distR="114300" simplePos="0" relativeHeight="251832320" behindDoc="0" locked="0" layoutInCell="1" allowOverlap="1">
            <wp:simplePos x="0" y="0"/>
            <wp:positionH relativeFrom="column">
              <wp:posOffset>3734435</wp:posOffset>
            </wp:positionH>
            <wp:positionV relativeFrom="paragraph">
              <wp:posOffset>1921510</wp:posOffset>
            </wp:positionV>
            <wp:extent cx="1053465" cy="2987675"/>
            <wp:effectExtent l="1905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rcRect t="13164" r="83360" b="4395"/>
                    <a:stretch>
                      <a:fillRect/>
                    </a:stretch>
                  </pic:blipFill>
                  <pic:spPr bwMode="auto">
                    <a:xfrm>
                      <a:off x="0" y="0"/>
                      <a:ext cx="1053465" cy="2987675"/>
                    </a:xfrm>
                    <a:prstGeom prst="rect">
                      <a:avLst/>
                    </a:prstGeom>
                    <a:noFill/>
                    <a:ln w="9525">
                      <a:noFill/>
                      <a:miter lim="800000"/>
                      <a:headEnd/>
                      <a:tailEnd/>
                    </a:ln>
                  </pic:spPr>
                </pic:pic>
              </a:graphicData>
            </a:graphic>
          </wp:anchor>
        </w:drawing>
      </w:r>
      <w:r>
        <w:rPr>
          <w:noProof/>
          <w:lang w:val="en-US"/>
        </w:rPr>
        <w:drawing>
          <wp:anchor distT="0" distB="0" distL="114300" distR="114300" simplePos="0" relativeHeight="251833344" behindDoc="0" locked="0" layoutInCell="1" allowOverlap="1">
            <wp:simplePos x="0" y="0"/>
            <wp:positionH relativeFrom="column">
              <wp:posOffset>5614670</wp:posOffset>
            </wp:positionH>
            <wp:positionV relativeFrom="paragraph">
              <wp:posOffset>1921510</wp:posOffset>
            </wp:positionV>
            <wp:extent cx="1057910" cy="2987675"/>
            <wp:effectExtent l="19050" t="0" r="8890" b="0"/>
            <wp:wrapSquare wrapText="bothSides"/>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t="12939" r="83360" b="4342"/>
                    <a:stretch>
                      <a:fillRect/>
                    </a:stretch>
                  </pic:blipFill>
                  <pic:spPr bwMode="auto">
                    <a:xfrm>
                      <a:off x="0" y="0"/>
                      <a:ext cx="1057910" cy="2987675"/>
                    </a:xfrm>
                    <a:prstGeom prst="rect">
                      <a:avLst/>
                    </a:prstGeom>
                    <a:noFill/>
                    <a:ln w="9525">
                      <a:noFill/>
                      <a:miter lim="800000"/>
                      <a:headEnd/>
                      <a:tailEnd/>
                    </a:ln>
                  </pic:spPr>
                </pic:pic>
              </a:graphicData>
            </a:graphic>
          </wp:anchor>
        </w:drawing>
      </w:r>
      <w:r>
        <w:br w:type="page"/>
      </w:r>
    </w:p>
    <w:p w:rsidR="00E6448E" w:rsidRDefault="00CD2427" w:rsidP="00E6448E">
      <w:r w:rsidRPr="00CD2427">
        <w:rPr>
          <w:noProof/>
          <w:lang w:eastAsia="en-GB"/>
        </w:rPr>
        <w:lastRenderedPageBreak/>
        <w:pict>
          <v:shape id="_x0000_s1488" type="#_x0000_t202" style="position:absolute;margin-left:-271.65pt;margin-top:.2pt;width:190.65pt;height:20.6pt;z-index:251842560;mso-width-relative:margin;mso-height-relative:margin" filled="f" stroked="f">
            <v:textbox style="mso-next-textbox:#_x0000_s1488">
              <w:txbxContent>
                <w:p w:rsidR="006348A0" w:rsidRDefault="006348A0" w:rsidP="00E6448E">
                  <w:r>
                    <w:t>Staff Functions /Add New Member</w:t>
                  </w:r>
                </w:p>
              </w:txbxContent>
            </v:textbox>
          </v:shape>
        </w:pict>
      </w:r>
      <w:r w:rsidR="00E6448E">
        <w:rPr>
          <w:noProof/>
          <w:lang w:val="en-US"/>
        </w:rPr>
        <w:drawing>
          <wp:anchor distT="0" distB="0" distL="114300" distR="114300" simplePos="0" relativeHeight="251835392" behindDoc="0" locked="0" layoutInCell="1" allowOverlap="1">
            <wp:simplePos x="0" y="0"/>
            <wp:positionH relativeFrom="column">
              <wp:posOffset>115570</wp:posOffset>
            </wp:positionH>
            <wp:positionV relativeFrom="paragraph">
              <wp:posOffset>212725</wp:posOffset>
            </wp:positionV>
            <wp:extent cx="3831590" cy="2678430"/>
            <wp:effectExtent l="1905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3831590" cy="2678430"/>
                    </a:xfrm>
                    <a:prstGeom prst="rect">
                      <a:avLst/>
                    </a:prstGeom>
                    <a:noFill/>
                    <a:ln w="9525">
                      <a:noFill/>
                      <a:miter lim="800000"/>
                      <a:headEnd/>
                      <a:tailEnd/>
                    </a:ln>
                  </pic:spPr>
                </pic:pic>
              </a:graphicData>
            </a:graphic>
          </wp:anchor>
        </w:drawing>
      </w:r>
    </w:p>
    <w:p w:rsidR="00E6448E" w:rsidRDefault="00CD2427" w:rsidP="00E6448E">
      <w:pPr>
        <w:jc w:val="center"/>
      </w:pPr>
      <w:r w:rsidRPr="00CD2427">
        <w:rPr>
          <w:noProof/>
          <w:lang w:eastAsia="en-GB"/>
        </w:rPr>
        <w:pict>
          <v:shape id="_x0000_s1496" type="#_x0000_t202" style="position:absolute;left:0;text-align:left;margin-left:43.75pt;margin-top:16.85pt;width:127pt;height:49.75pt;z-index:251850752;mso-width-relative:margin;mso-height-relative:margin" filled="f" stroked="f">
            <v:textbox style="mso-next-textbox:#_x0000_s1496">
              <w:txbxContent>
                <w:p w:rsidR="006348A0" w:rsidRDefault="006348A0" w:rsidP="00E6448E">
                  <w:pPr>
                    <w:jc w:val="center"/>
                  </w:pPr>
                  <w:r>
                    <w:t>Click Add New Member to open a blank Member Form</w:t>
                  </w:r>
                </w:p>
              </w:txbxContent>
            </v:textbox>
          </v:shape>
        </w:pict>
      </w:r>
      <w:r w:rsidR="00E6448E">
        <w:tab/>
      </w:r>
    </w:p>
    <w:p w:rsidR="00E6448E" w:rsidRDefault="00E6448E" w:rsidP="00E6448E"/>
    <w:p w:rsidR="00E6448E" w:rsidRDefault="00CD2427" w:rsidP="00E6448E">
      <w:r w:rsidRPr="00CD2427">
        <w:rPr>
          <w:noProof/>
          <w:lang w:eastAsia="en-GB"/>
        </w:rPr>
        <w:pict>
          <v:shape id="_x0000_s1490" type="#_x0000_t202" style="position:absolute;margin-left:-307.15pt;margin-top:404.8pt;width:392.5pt;height:55.8pt;z-index:251844608;mso-width-relative:margin;mso-height-relative:margin" filled="f" stroked="f">
            <v:textbox style="mso-next-textbox:#_x0000_s1490">
              <w:txbxContent>
                <w:p w:rsidR="006348A0" w:rsidRDefault="006348A0" w:rsidP="00E6448E">
                  <w:r>
                    <w:t>Staff Functions /Edit Member/View Member Information/Equipment Bookings</w:t>
                  </w:r>
                </w:p>
              </w:txbxContent>
            </v:textbox>
          </v:shape>
        </w:pict>
      </w:r>
      <w:r w:rsidRPr="00CD2427">
        <w:rPr>
          <w:noProof/>
          <w:lang w:eastAsia="en-GB"/>
        </w:rPr>
        <w:pict>
          <v:shape id="_x0000_s1495" type="#_x0000_t202" style="position:absolute;margin-left:-259.45pt;margin-top:179.7pt;width:118.65pt;height:49.75pt;z-index:251849728;mso-width-relative:margin;mso-height-relative:margin" filled="f" stroked="f">
            <v:textbox style="mso-next-textbox:#_x0000_s1495">
              <w:txbxContent>
                <w:p w:rsidR="006348A0" w:rsidRDefault="006348A0" w:rsidP="00E6448E">
                  <w:pPr>
                    <w:jc w:val="right"/>
                  </w:pPr>
                  <w:r>
                    <w:t>Save the information and then open the Member List</w:t>
                  </w:r>
                </w:p>
              </w:txbxContent>
            </v:textbox>
          </v:shape>
        </w:pict>
      </w:r>
      <w:r w:rsidRPr="00CD2427">
        <w:rPr>
          <w:noProof/>
          <w:lang w:eastAsia="en-GB"/>
        </w:rPr>
        <w:pict>
          <v:shape id="_x0000_s1498" type="#_x0000_t202" style="position:absolute;margin-left:231.65pt;margin-top:141.6pt;width:127pt;height:71.05pt;z-index:251852800;mso-width-relative:margin;mso-height-relative:margin" filled="f" stroked="f">
            <v:textbox style="mso-next-textbox:#_x0000_s1498">
              <w:txbxContent>
                <w:p w:rsidR="006348A0" w:rsidRDefault="006348A0" w:rsidP="00E6448E">
                  <w:r>
                    <w:t>By filling in the fields and clicking search it makes it easier and quicker to find Members</w:t>
                  </w:r>
                </w:p>
              </w:txbxContent>
            </v:textbox>
          </v:shape>
        </w:pict>
      </w:r>
      <w:r w:rsidRPr="00CD2427">
        <w:rPr>
          <w:noProof/>
          <w:lang w:eastAsia="en-GB"/>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497" type="#_x0000_t19" style="position:absolute;margin-left:54.65pt;margin-top:87.95pt;width:182.1pt;height:124.7pt;rotation:12182290fd;z-index:251851776" coordsize="30233,21600" adj="3487782,9385953,17300,0" path="wr-4300,-21600,38900,21600,30233,17300,,12933nfewr-4300,-21600,38900,21600,30233,17300,,12933l17300,nsxe">
            <v:stroke startarrow="classic" startarrowwidth="wide" startarrowlength="long"/>
            <v:path o:connectlocs="30233,17300;0,12933;17300,0"/>
          </v:shape>
        </w:pict>
      </w:r>
      <w:r w:rsidRPr="00CD2427">
        <w:rPr>
          <w:noProof/>
          <w:lang w:eastAsia="en-GB"/>
        </w:rPr>
        <w:pict>
          <v:shape id="_x0000_s1494" type="#_x0000_t202" style="position:absolute;margin-left:-87.1pt;margin-top:291.25pt;width:118.65pt;height:49.75pt;z-index:251848704;mso-width-relative:margin;mso-height-relative:margin" filled="f" stroked="f">
            <v:textbox style="mso-next-textbox:#_x0000_s1494">
              <w:txbxContent>
                <w:p w:rsidR="006348A0" w:rsidRDefault="006348A0" w:rsidP="00E6448E">
                  <w:pPr>
                    <w:jc w:val="right"/>
                  </w:pPr>
                  <w:r>
                    <w:t>Double click a record to view the Members Information</w:t>
                  </w:r>
                </w:p>
              </w:txbxContent>
            </v:textbox>
          </v:shape>
        </w:pict>
      </w:r>
      <w:r w:rsidRPr="00CD2427">
        <w:rPr>
          <w:noProof/>
          <w:lang w:eastAsia="en-GB"/>
        </w:rPr>
        <w:pict>
          <v:shape id="_x0000_s1493" type="#_x0000_t19" style="position:absolute;margin-left:-14.7pt;margin-top:15.7pt;width:196.6pt;height:66.05pt;rotation:13392048fd;z-index:251847680" coordsize="30233,21600" adj="3487782,9385953,17300,0" path="wr-4300,-21600,38900,21600,30233,17300,,12933nfewr-4300,-21600,38900,21600,30233,17300,,12933l17300,nsxe">
            <v:stroke startarrow="classic" startarrowwidth="wide" startarrowlength="long"/>
            <v:path o:connectlocs="30233,17300;0,12933;17300,0"/>
          </v:shape>
        </w:pict>
      </w:r>
      <w:r w:rsidRPr="00CD2427">
        <w:rPr>
          <w:noProof/>
          <w:lang w:eastAsia="en-GB"/>
        </w:rPr>
        <w:pict>
          <v:shape id="_x0000_s1492" type="#_x0000_t19" style="position:absolute;margin-left:35.1pt;margin-top:237.25pt;width:81.5pt;height:109.45pt;rotation:3288288fd;z-index:251846656" coordsize="30233,21600" adj="3487782,9385953,17300,0" path="wr-4300,-21600,38900,21600,30233,17300,,12933nfewr-4300,-21600,38900,21600,30233,17300,,12933l17300,nsxe">
            <v:stroke startarrow="classic" startarrowwidth="wide" startarrowlength="long"/>
            <v:path o:connectlocs="30233,17300;0,12933;17300,0"/>
          </v:shape>
        </w:pict>
      </w:r>
      <w:r w:rsidRPr="00CD2427">
        <w:rPr>
          <w:noProof/>
          <w:lang w:eastAsia="en-GB"/>
        </w:rPr>
        <w:pict>
          <v:shape id="_x0000_s1491" type="#_x0000_t19" style="position:absolute;margin-left:-140.6pt;margin-top:120.1pt;width:69.15pt;height:94.65pt;rotation:3288288fd;z-index:251845632" coordsize="30233,21600" adj="3487782,9385953,17300,0" path="wr-4300,-21600,38900,21600,30233,17300,,12933nfewr-4300,-21600,38900,21600,30233,17300,,12933l17300,nsxe">
            <v:stroke startarrow="classic" startarrowwidth="wide" startarrowlength="long"/>
            <v:path o:connectlocs="30233,17300;0,12933;17300,0"/>
          </v:shape>
        </w:pict>
      </w:r>
      <w:r w:rsidRPr="00CD2427">
        <w:rPr>
          <w:noProof/>
          <w:lang w:eastAsia="en-GB"/>
        </w:rPr>
        <w:pict>
          <v:shape id="_x0000_s1489" type="#_x0000_t202" style="position:absolute;margin-left:-4.95pt;margin-top:50.9pt;width:224.15pt;height:20.6pt;z-index:251843584;mso-width-relative:margin;mso-height-relative:margin" filled="f" stroked="f">
            <v:textbox style="mso-next-textbox:#_x0000_s1489">
              <w:txbxContent>
                <w:p w:rsidR="006348A0" w:rsidRDefault="006348A0" w:rsidP="00E6448E">
                  <w:r>
                    <w:t>Staff Functions /Edit Member/Member List</w:t>
                  </w:r>
                </w:p>
              </w:txbxContent>
            </v:textbox>
          </v:shape>
        </w:pict>
      </w:r>
      <w:r w:rsidR="00E6448E">
        <w:rPr>
          <w:noProof/>
          <w:lang w:val="en-US"/>
        </w:rPr>
        <w:drawing>
          <wp:anchor distT="0" distB="0" distL="114300" distR="114300" simplePos="0" relativeHeight="251837440" behindDoc="0" locked="0" layoutInCell="1" allowOverlap="1">
            <wp:simplePos x="0" y="0"/>
            <wp:positionH relativeFrom="column">
              <wp:posOffset>1089660</wp:posOffset>
            </wp:positionH>
            <wp:positionV relativeFrom="paragraph">
              <wp:posOffset>3080385</wp:posOffset>
            </wp:positionV>
            <wp:extent cx="3982085" cy="2768600"/>
            <wp:effectExtent l="19050" t="0" r="0" b="0"/>
            <wp:wrapSquare wrapText="bothSides"/>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srcRect/>
                    <a:stretch>
                      <a:fillRect/>
                    </a:stretch>
                  </pic:blipFill>
                  <pic:spPr bwMode="auto">
                    <a:xfrm>
                      <a:off x="0" y="0"/>
                      <a:ext cx="3982085" cy="276860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36416" behindDoc="0" locked="0" layoutInCell="1" allowOverlap="1">
            <wp:simplePos x="0" y="0"/>
            <wp:positionH relativeFrom="column">
              <wp:posOffset>-1267460</wp:posOffset>
            </wp:positionH>
            <wp:positionV relativeFrom="paragraph">
              <wp:posOffset>929640</wp:posOffset>
            </wp:positionV>
            <wp:extent cx="3947160" cy="2743200"/>
            <wp:effectExtent l="19050" t="0" r="0" b="0"/>
            <wp:wrapSquare wrapText="bothSides"/>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srcRect/>
                    <a:stretch>
                      <a:fillRect/>
                    </a:stretch>
                  </pic:blipFill>
                  <pic:spPr bwMode="auto">
                    <a:xfrm>
                      <a:off x="0" y="0"/>
                      <a:ext cx="3947160" cy="2743200"/>
                    </a:xfrm>
                    <a:prstGeom prst="rect">
                      <a:avLst/>
                    </a:prstGeom>
                    <a:noFill/>
                    <a:ln w="9525">
                      <a:noFill/>
                      <a:miter lim="800000"/>
                      <a:headEnd/>
                      <a:tailEnd/>
                    </a:ln>
                  </pic:spPr>
                </pic:pic>
              </a:graphicData>
            </a:graphic>
          </wp:anchor>
        </w:drawing>
      </w:r>
      <w:r w:rsidR="00E6448E">
        <w:br w:type="page"/>
      </w:r>
    </w:p>
    <w:p w:rsidR="00E6448E" w:rsidRDefault="00CD2427" w:rsidP="00E6448E">
      <w:pPr>
        <w:rPr>
          <w:noProof/>
        </w:rPr>
      </w:pPr>
      <w:r w:rsidRPr="00CD2427">
        <w:rPr>
          <w:noProof/>
          <w:lang w:eastAsia="en-GB"/>
        </w:rPr>
        <w:lastRenderedPageBreak/>
        <w:pict>
          <v:shape id="_x0000_s1500" type="#_x0000_t202" style="position:absolute;margin-left:74.3pt;margin-top:13.4pt;width:392.5pt;height:55.8pt;z-index:251854848;mso-width-relative:margin;mso-height-relative:margin" filled="f" stroked="f">
            <v:textbox style="mso-next-textbox:#_x0000_s1500">
              <w:txbxContent>
                <w:p w:rsidR="006348A0" w:rsidRDefault="006348A0" w:rsidP="00E6448E">
                  <w:r>
                    <w:t>Equipment Bookings/Return Items</w:t>
                  </w:r>
                </w:p>
              </w:txbxContent>
            </v:textbox>
          </v:shape>
        </w:pict>
      </w:r>
    </w:p>
    <w:p w:rsidR="00E6448E" w:rsidRDefault="00E6448E" w:rsidP="00E6448E">
      <w:pPr>
        <w:rPr>
          <w:noProof/>
        </w:rPr>
      </w:pPr>
      <w:r>
        <w:rPr>
          <w:noProof/>
          <w:lang w:val="en-US"/>
        </w:rPr>
        <w:drawing>
          <wp:anchor distT="0" distB="0" distL="114300" distR="114300" simplePos="0" relativeHeight="251838464" behindDoc="0" locked="0" layoutInCell="1" allowOverlap="1">
            <wp:simplePos x="0" y="0"/>
            <wp:positionH relativeFrom="column">
              <wp:posOffset>115570</wp:posOffset>
            </wp:positionH>
            <wp:positionV relativeFrom="paragraph">
              <wp:posOffset>288925</wp:posOffset>
            </wp:positionV>
            <wp:extent cx="5943600" cy="2279015"/>
            <wp:effectExtent l="19050" t="0" r="0" b="0"/>
            <wp:wrapSquare wrapText="bothSides"/>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srcRect l="6743" t="18965" r="6727" b="24501"/>
                    <a:stretch>
                      <a:fillRect/>
                    </a:stretch>
                  </pic:blipFill>
                  <pic:spPr bwMode="auto">
                    <a:xfrm>
                      <a:off x="0" y="0"/>
                      <a:ext cx="5943600" cy="2279015"/>
                    </a:xfrm>
                    <a:prstGeom prst="rect">
                      <a:avLst/>
                    </a:prstGeom>
                    <a:noFill/>
                    <a:ln w="9525">
                      <a:noFill/>
                      <a:miter lim="800000"/>
                      <a:headEnd/>
                      <a:tailEnd/>
                    </a:ln>
                  </pic:spPr>
                </pic:pic>
              </a:graphicData>
            </a:graphic>
          </wp:anchor>
        </w:drawing>
      </w:r>
    </w:p>
    <w:p w:rsidR="00E6448E" w:rsidRDefault="00CD2427" w:rsidP="00E6448E">
      <w:r w:rsidRPr="00CD2427">
        <w:rPr>
          <w:noProof/>
          <w:lang w:eastAsia="en-GB"/>
        </w:rPr>
        <w:pict>
          <v:shape id="_x0000_s1499" type="#_x0000_t19" style="position:absolute;margin-left:-368.9pt;margin-top:112.3pt;width:115.65pt;height:95.45pt;rotation:-10647817fd;flip:y;z-index:251853824" coordsize="42899,24417" adj="-491039,11168746,21299,2817" path="wr-301,-18783,42899,24417,42715,,,6411nfewr-301,-18783,42899,24417,42715,,,6411l21299,2817nsxe">
            <v:stroke startarrow="classic" startarrowwidth="wide" startarrowlength="long"/>
            <v:path o:connectlocs="42715,0;0,6411;21299,2817"/>
          </v:shape>
        </w:pict>
      </w:r>
    </w:p>
    <w:p w:rsidR="00E6448E" w:rsidRPr="00E72517" w:rsidRDefault="00E6448E" w:rsidP="00E6448E"/>
    <w:p w:rsidR="00E6448E" w:rsidRPr="00E72517" w:rsidRDefault="00E6448E" w:rsidP="00E6448E"/>
    <w:p w:rsidR="00E6448E" w:rsidRPr="00E72517" w:rsidRDefault="00E6448E" w:rsidP="00E6448E"/>
    <w:p w:rsidR="00E6448E" w:rsidRPr="00E72517" w:rsidRDefault="00E6448E" w:rsidP="00E6448E"/>
    <w:p w:rsidR="00E6448E" w:rsidRPr="00E72517" w:rsidRDefault="00CD2427" w:rsidP="00E6448E">
      <w:r>
        <w:rPr>
          <w:noProof/>
          <w:lang w:val="en-US"/>
        </w:rPr>
        <w:pict>
          <v:shape id="_x0000_s1607" type="#_x0000_t202" style="position:absolute;margin-left:84.7pt;margin-top:.6pt;width:121.95pt;height:56.2pt;z-index:251907072;mso-width-relative:margin;mso-height-relative:margin" filled="f" stroked="f">
            <v:textbox style="mso-next-textbox:#_x0000_s1607">
              <w:txbxContent>
                <w:p w:rsidR="006348A0" w:rsidRDefault="006348A0" w:rsidP="00363CEF">
                  <w:pPr>
                    <w:jc w:val="right"/>
                  </w:pPr>
                  <w:r>
                    <w:t xml:space="preserve">Click “add payments” </w:t>
                  </w:r>
                </w:p>
                <w:p w:rsidR="006348A0" w:rsidRDefault="006348A0" w:rsidP="00363CEF">
                  <w:pPr>
                    <w:jc w:val="right"/>
                  </w:pPr>
                  <w:r>
                    <w:t>to select a member to add a payment</w:t>
                  </w:r>
                </w:p>
              </w:txbxContent>
            </v:textbox>
          </v:shape>
        </w:pict>
      </w:r>
    </w:p>
    <w:p w:rsidR="00E6448E" w:rsidRPr="00E72517" w:rsidRDefault="00E6448E" w:rsidP="00E6448E"/>
    <w:p w:rsidR="00E6448E" w:rsidRPr="00E72517" w:rsidRDefault="00CD2427" w:rsidP="00E6448E">
      <w:r w:rsidRPr="00CD2427">
        <w:rPr>
          <w:noProof/>
          <w:lang w:eastAsia="en-GB"/>
        </w:rPr>
        <w:pict>
          <v:shape id="_x0000_s1504" type="#_x0000_t202" style="position:absolute;margin-left:388.95pt;margin-top:5.35pt;width:288.95pt;height:33.9pt;z-index:251858944;mso-width-relative:margin;mso-height-relative:margin" filled="f" stroked="f">
            <v:textbox style="mso-next-textbox:#_x0000_s1504">
              <w:txbxContent>
                <w:p w:rsidR="006348A0" w:rsidRDefault="006348A0" w:rsidP="00E6448E">
                  <w:r>
                    <w:t>Payments List/Add Payments</w:t>
                  </w:r>
                </w:p>
              </w:txbxContent>
            </v:textbox>
          </v:shape>
        </w:pict>
      </w:r>
    </w:p>
    <w:p w:rsidR="00E6448E" w:rsidRDefault="00363CEF" w:rsidP="00E6448E">
      <w:r>
        <w:rPr>
          <w:noProof/>
          <w:lang w:val="en-US"/>
        </w:rPr>
        <w:drawing>
          <wp:anchor distT="0" distB="0" distL="114300" distR="114300" simplePos="0" relativeHeight="251839488" behindDoc="0" locked="0" layoutInCell="1" allowOverlap="1">
            <wp:simplePos x="0" y="0"/>
            <wp:positionH relativeFrom="column">
              <wp:posOffset>-2760980</wp:posOffset>
            </wp:positionH>
            <wp:positionV relativeFrom="paragraph">
              <wp:posOffset>196850</wp:posOffset>
            </wp:positionV>
            <wp:extent cx="5948045" cy="3721735"/>
            <wp:effectExtent l="1905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cstate="print"/>
                    <a:srcRect r="11768" b="5603"/>
                    <a:stretch>
                      <a:fillRect/>
                    </a:stretch>
                  </pic:blipFill>
                  <pic:spPr bwMode="auto">
                    <a:xfrm>
                      <a:off x="0" y="0"/>
                      <a:ext cx="5948045" cy="3721735"/>
                    </a:xfrm>
                    <a:prstGeom prst="rect">
                      <a:avLst/>
                    </a:prstGeom>
                    <a:noFill/>
                    <a:ln w="9525">
                      <a:noFill/>
                      <a:miter lim="800000"/>
                      <a:headEnd/>
                      <a:tailEnd/>
                    </a:ln>
                  </pic:spPr>
                </pic:pic>
              </a:graphicData>
            </a:graphic>
          </wp:anchor>
        </w:drawing>
      </w:r>
      <w:r w:rsidR="00CD2427" w:rsidRPr="00CD2427">
        <w:rPr>
          <w:noProof/>
          <w:lang w:eastAsia="en-GB"/>
        </w:rPr>
        <w:pict>
          <v:shape id="_x0000_s1505" type="#_x0000_t202" style="position:absolute;margin-left:592.7pt;margin-top:13.85pt;width:151.1pt;height:56.05pt;z-index:251859968;mso-position-horizontal-relative:text;mso-position-vertical-relative:text;mso-width-relative:margin;mso-height-relative:margin" filled="f" stroked="f">
            <v:textbox style="mso-next-textbox:#_x0000_s1505">
              <w:txbxContent>
                <w:p w:rsidR="006348A0" w:rsidRDefault="006348A0" w:rsidP="00E6448E">
                  <w:pPr>
                    <w:shd w:val="clear" w:color="auto" w:fill="FFFFFF" w:themeFill="background1"/>
                  </w:pPr>
                  <w:r>
                    <w:t>Click ‘add payments’ brings up the Member List so that the user can search for a Member.</w:t>
                  </w:r>
                </w:p>
              </w:txbxContent>
            </v:textbox>
          </v:shape>
        </w:pict>
      </w:r>
    </w:p>
    <w:p w:rsidR="00E6448E" w:rsidRDefault="00CD2427" w:rsidP="00E6448E">
      <w:r w:rsidRPr="00CD2427">
        <w:rPr>
          <w:noProof/>
          <w:lang w:eastAsia="en-GB"/>
        </w:rPr>
        <w:pict>
          <v:shape id="_x0000_s1501" type="#_x0000_t202" style="position:absolute;margin-left:-677.4pt;margin-top:48.75pt;width:121.95pt;height:56.2pt;z-index:251855872;mso-width-relative:margin;mso-height-relative:margin" filled="f" stroked="f">
            <v:textbox style="mso-next-textbox:#_x0000_s1501">
              <w:txbxContent>
                <w:p w:rsidR="006348A0" w:rsidRDefault="006348A0" w:rsidP="00E6448E">
                  <w:pPr>
                    <w:jc w:val="right"/>
                  </w:pPr>
                  <w:r>
                    <w:t xml:space="preserve">Double click a booking </w:t>
                  </w:r>
                </w:p>
                <w:p w:rsidR="006348A0" w:rsidRDefault="006348A0" w:rsidP="00E6448E">
                  <w:pPr>
                    <w:jc w:val="right"/>
                  </w:pPr>
                  <w:r>
                    <w:t>to return equipment.</w:t>
                  </w:r>
                </w:p>
              </w:txbxContent>
            </v:textbox>
          </v:shape>
        </w:pict>
      </w:r>
      <w:r w:rsidRPr="00CD2427">
        <w:rPr>
          <w:noProof/>
          <w:lang w:eastAsia="en-GB"/>
        </w:rPr>
        <w:pict>
          <v:shape id="_x0000_s1506" type="#_x0000_t202" style="position:absolute;margin-left:207.3pt;margin-top:179pt;width:151.1pt;height:57.8pt;z-index:251860992;mso-width-relative:margin;mso-height-relative:margin" filled="f" stroked="f">
            <v:textbox style="mso-next-textbox:#_x0000_s1506">
              <w:txbxContent>
                <w:p w:rsidR="006348A0" w:rsidRDefault="006348A0" w:rsidP="00E6448E">
                  <w:pPr>
                    <w:shd w:val="clear" w:color="auto" w:fill="FFFFFF" w:themeFill="background1"/>
                  </w:pPr>
                  <w:r>
                    <w:t>Then double click the user that has made the payment to record the information.</w:t>
                  </w:r>
                </w:p>
                <w:p w:rsidR="006348A0" w:rsidRPr="00715B54" w:rsidRDefault="006348A0" w:rsidP="00E6448E"/>
              </w:txbxContent>
            </v:textbox>
          </v:shape>
        </w:pict>
      </w:r>
      <w:r w:rsidRPr="00CD2427">
        <w:rPr>
          <w:noProof/>
          <w:lang w:eastAsia="en-GB"/>
        </w:rPr>
        <w:pict>
          <v:shape id="_x0000_s1503" type="#_x0000_t19" style="position:absolute;margin-left:358.4pt;margin-top:188.05pt;width:134.1pt;height:31.95pt;rotation:-10647817fd;flip:y;z-index:251857920" coordsize="34889,35170" adj="-8386469,2550688,13289" path="wr-8311,,34889,43200,,4571,30094,35170nfewr-8311,,34889,43200,,4571,30094,35170l13289,21600nsxe">
            <v:stroke startarrow="classic" startarrowwidth="wide" startarrowlength="long"/>
            <v:path o:connectlocs="0,4571;30094,35170;13289,21600"/>
          </v:shape>
        </w:pict>
      </w:r>
      <w:r w:rsidRPr="00CD2427">
        <w:rPr>
          <w:noProof/>
          <w:lang w:eastAsia="en-GB"/>
        </w:rPr>
        <w:pict>
          <v:shape id="_x0000_s1502" type="#_x0000_t19" style="position:absolute;margin-left:503.05pt;margin-top:53.15pt;width:141.4pt;height:78.35pt;rotation:1458735fd;flip:x y;z-index:251856896" coordsize="33097,21600" adj="3459707,10358367,20035,0" path="wr-1565,-21600,41635,21600,33097,17203,,8072nfewr-1565,-21600,41635,21600,33097,17203,,8072l20035,nsxe">
            <v:stroke startarrow="classic" startarrowwidth="wide" startarrowlength="long"/>
            <v:path o:connectlocs="33097,17203;0,8072;20035,0"/>
          </v:shape>
        </w:pict>
      </w:r>
      <w:r w:rsidR="00E6448E">
        <w:br w:type="page"/>
      </w:r>
    </w:p>
    <w:p w:rsidR="00E6448E" w:rsidRDefault="00E6448E" w:rsidP="00E6448E">
      <w:r>
        <w:rPr>
          <w:noProof/>
          <w:lang w:val="en-US"/>
        </w:rPr>
        <w:lastRenderedPageBreak/>
        <w:drawing>
          <wp:anchor distT="0" distB="0" distL="114300" distR="114300" simplePos="0" relativeHeight="251862016" behindDoc="0" locked="0" layoutInCell="1" allowOverlap="1">
            <wp:simplePos x="0" y="0"/>
            <wp:positionH relativeFrom="column">
              <wp:posOffset>-78740</wp:posOffset>
            </wp:positionH>
            <wp:positionV relativeFrom="paragraph">
              <wp:posOffset>-127635</wp:posOffset>
            </wp:positionV>
            <wp:extent cx="7430770" cy="3807460"/>
            <wp:effectExtent l="19050" t="0" r="0" b="0"/>
            <wp:wrapSquare wrapText="bothSides"/>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b="12593"/>
                    <a:stretch>
                      <a:fillRect/>
                    </a:stretch>
                  </pic:blipFill>
                  <pic:spPr bwMode="auto">
                    <a:xfrm>
                      <a:off x="0" y="0"/>
                      <a:ext cx="7430770" cy="3807460"/>
                    </a:xfrm>
                    <a:prstGeom prst="rect">
                      <a:avLst/>
                    </a:prstGeom>
                    <a:noFill/>
                    <a:ln w="9525">
                      <a:noFill/>
                      <a:miter lim="800000"/>
                      <a:headEnd/>
                      <a:tailEnd/>
                    </a:ln>
                  </pic:spPr>
                </pic:pic>
              </a:graphicData>
            </a:graphic>
          </wp:anchor>
        </w:drawing>
      </w:r>
    </w:p>
    <w:p w:rsidR="00E6448E" w:rsidRPr="00E72517" w:rsidRDefault="00E6448E" w:rsidP="00E6448E">
      <w:pPr>
        <w:jc w:val="center"/>
      </w:pPr>
    </w:p>
    <w:p w:rsidR="00E6448E" w:rsidRDefault="00CD2427" w:rsidP="00E6448E">
      <w:r w:rsidRPr="00CD2427">
        <w:rPr>
          <w:noProof/>
          <w:lang w:eastAsia="en-GB"/>
        </w:rPr>
        <w:pict>
          <v:shape id="_x0000_s1510" type="#_x0000_t19" style="position:absolute;margin-left:-303.9pt;margin-top:6.65pt;width:56.7pt;height:190.4pt;rotation:-14739824fd;flip:y;z-index:251868160" coordsize="22514,21600" adj="-6796391,-2382306,5117" path="wr-16483,,26717,43200,,615,22514,8797nfewr-16483,,26717,43200,,615,22514,8797l5117,21600nsxe">
            <v:stroke startarrow="classic" startarrowwidth="wide" startarrowlength="long"/>
            <v:path o:connectlocs="0,615;22514,8797;5117,21600"/>
          </v:shape>
        </w:pict>
      </w:r>
    </w:p>
    <w:p w:rsidR="00E6448E" w:rsidRDefault="00E6448E" w:rsidP="00E6448E"/>
    <w:p w:rsidR="00E6448E" w:rsidRDefault="00CD2427" w:rsidP="00E6448E">
      <w:r w:rsidRPr="00CD2427">
        <w:rPr>
          <w:noProof/>
          <w:lang w:eastAsia="en-GB"/>
        </w:rPr>
        <w:pict>
          <v:shape id="_x0000_s1520" type="#_x0000_t202" style="position:absolute;margin-left:-297.4pt;margin-top:119.8pt;width:151.1pt;height:38.8pt;z-index:251886592;mso-width-relative:margin;mso-height-relative:margin" filled="f" stroked="f">
            <v:textbox style="mso-next-textbox:#_x0000_s1520">
              <w:txbxContent>
                <w:p w:rsidR="006348A0" w:rsidRPr="00715B54" w:rsidRDefault="006348A0" w:rsidP="00E6448E">
                  <w:r>
                    <w:t>Double click a member to remove them from the class.</w:t>
                  </w:r>
                </w:p>
              </w:txbxContent>
            </v:textbox>
          </v:shape>
        </w:pict>
      </w:r>
      <w:r w:rsidRPr="00CD2427">
        <w:rPr>
          <w:noProof/>
          <w:lang w:eastAsia="en-GB"/>
        </w:rPr>
        <w:pict>
          <v:shape id="_x0000_s1521" type="#_x0000_t202" style="position:absolute;margin-left:-472.8pt;margin-top:96.55pt;width:114.85pt;height:55.85pt;z-index:251887616;mso-width-relative:margin;mso-height-relative:margin" fillcolor="white [3212]" stroked="f">
            <v:textbox style="mso-next-textbox:#_x0000_s1521">
              <w:txbxContent>
                <w:p w:rsidR="006348A0" w:rsidRPr="00715B54" w:rsidRDefault="006348A0" w:rsidP="00E6448E">
                  <w:r>
                    <w:t>Click to bring up the list of members attending that class.</w:t>
                  </w:r>
                </w:p>
              </w:txbxContent>
            </v:textbox>
          </v:shape>
        </w:pict>
      </w:r>
      <w:r w:rsidRPr="00CD2427">
        <w:rPr>
          <w:noProof/>
          <w:lang w:eastAsia="en-GB"/>
        </w:rPr>
        <w:pict>
          <v:shape id="_x0000_s1525" type="#_x0000_t202" style="position:absolute;margin-left:9.5pt;margin-top:22.35pt;width:139.25pt;height:89.65pt;z-index:251891712;mso-width-relative:margin;mso-height-relative:margin" fillcolor="white [3212]" stroked="f">
            <v:textbox style="mso-next-textbox:#_x0000_s1525">
              <w:txbxContent>
                <w:p w:rsidR="006348A0" w:rsidRPr="0064549A" w:rsidRDefault="006348A0" w:rsidP="00E6448E">
                  <w:r>
                    <w:t>Once the user confirms their choice then a notice is displayed if they have equipment that needs returning.</w:t>
                  </w:r>
                </w:p>
              </w:txbxContent>
            </v:textbox>
          </v:shape>
        </w:pict>
      </w:r>
      <w:r w:rsidRPr="00CD2427">
        <w:rPr>
          <w:noProof/>
          <w:lang w:eastAsia="en-GB"/>
        </w:rPr>
        <w:pict>
          <v:shape id="_x0000_s1524" type="#_x0000_t202" style="position:absolute;margin-left:-123.1pt;margin-top:289.95pt;width:139.55pt;height:34.8pt;z-index:251890688;mso-width-relative:margin;mso-height-relative:margin" fillcolor="white [3212]" stroked="f">
            <v:textbox style="mso-next-textbox:#_x0000_s1524">
              <w:txbxContent>
                <w:p w:rsidR="006348A0" w:rsidRPr="00715B54" w:rsidRDefault="006348A0" w:rsidP="00E6448E">
                  <w:r>
                    <w:t>Double click a Member you wish to enroll on the class.</w:t>
                  </w:r>
                </w:p>
                <w:p w:rsidR="006348A0" w:rsidRPr="0064549A" w:rsidRDefault="006348A0" w:rsidP="00E6448E"/>
              </w:txbxContent>
            </v:textbox>
          </v:shape>
        </w:pict>
      </w:r>
      <w:r w:rsidRPr="00CD2427">
        <w:rPr>
          <w:noProof/>
          <w:lang w:eastAsia="en-GB"/>
        </w:rPr>
        <w:pict>
          <v:shape id="_x0000_s1523" type="#_x0000_t202" style="position:absolute;margin-left:-374.5pt;margin-top:309.3pt;width:120.25pt;height:34.8pt;z-index:251889664;mso-width-relative:margin;mso-height-relative:margin" fillcolor="white [3212]" stroked="f">
            <v:textbox style="mso-next-textbox:#_x0000_s1523">
              <w:txbxContent>
                <w:p w:rsidR="006348A0" w:rsidRPr="00715B54" w:rsidRDefault="006348A0" w:rsidP="00E6448E">
                  <w:r>
                    <w:t>Double click item or set to display options.</w:t>
                  </w:r>
                </w:p>
                <w:p w:rsidR="006348A0" w:rsidRPr="0064549A" w:rsidRDefault="006348A0" w:rsidP="00E6448E"/>
              </w:txbxContent>
            </v:textbox>
          </v:shape>
        </w:pict>
      </w:r>
      <w:r w:rsidRPr="00CD2427">
        <w:rPr>
          <w:noProof/>
          <w:lang w:eastAsia="en-GB"/>
        </w:rPr>
        <w:pict>
          <v:shape id="_x0000_s1522" type="#_x0000_t202" style="position:absolute;margin-left:-527.05pt;margin-top:189.8pt;width:111.65pt;height:34.8pt;z-index:251888640;mso-width-relative:margin;mso-height-relative:margin" fillcolor="white [3212]" stroked="f">
            <v:textbox style="mso-next-textbox:#_x0000_s1522">
              <w:txbxContent>
                <w:p w:rsidR="006348A0" w:rsidRPr="00715B54" w:rsidRDefault="006348A0" w:rsidP="00E6448E">
                  <w:r>
                    <w:t>Add a Equipment Booking to this class.</w:t>
                  </w:r>
                </w:p>
              </w:txbxContent>
            </v:textbox>
          </v:shape>
        </w:pict>
      </w:r>
      <w:r w:rsidRPr="00CD2427">
        <w:rPr>
          <w:noProof/>
          <w:lang w:eastAsia="en-GB"/>
        </w:rPr>
        <w:pict>
          <v:shape id="_x0000_s1515" type="#_x0000_t19" style="position:absolute;margin-left:-53.15pt;margin-top:239.95pt;width:203.35pt;height:78.05pt;rotation:6457620fd;z-index:251877376" coordsize="34809,21600" adj="-8822690,-1613571,15173" path="wr-6427,,36773,43200,,6226,34809,12601nfewr-6427,,36773,43200,,6226,34809,12601l15173,21600nsxe">
            <v:stroke startarrow="classic" startarrowwidth="wide" startarrowlength="long"/>
            <v:path o:connectlocs="0,6226;34809,12601;15173,21600"/>
          </v:shape>
        </w:pict>
      </w:r>
      <w:r w:rsidR="00E6448E" w:rsidRPr="005F3CC3">
        <w:rPr>
          <w:noProof/>
          <w:lang w:val="en-US"/>
        </w:rPr>
        <w:drawing>
          <wp:anchor distT="0" distB="0" distL="114300" distR="114300" simplePos="0" relativeHeight="251876352" behindDoc="0" locked="0" layoutInCell="1" allowOverlap="1">
            <wp:simplePos x="0" y="0"/>
            <wp:positionH relativeFrom="column">
              <wp:posOffset>-19685</wp:posOffset>
            </wp:positionH>
            <wp:positionV relativeFrom="paragraph">
              <wp:posOffset>1504315</wp:posOffset>
            </wp:positionV>
            <wp:extent cx="1941830" cy="883920"/>
            <wp:effectExtent l="19050" t="0" r="127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a:stretch>
                      <a:fillRect/>
                    </a:stretch>
                  </pic:blipFill>
                  <pic:spPr bwMode="auto">
                    <a:xfrm>
                      <a:off x="0" y="0"/>
                      <a:ext cx="1941830" cy="883920"/>
                    </a:xfrm>
                    <a:prstGeom prst="rect">
                      <a:avLst/>
                    </a:prstGeom>
                    <a:noFill/>
                    <a:ln w="9525">
                      <a:noFill/>
                      <a:miter lim="800000"/>
                      <a:headEnd/>
                      <a:tailEnd/>
                    </a:ln>
                  </pic:spPr>
                </pic:pic>
              </a:graphicData>
            </a:graphic>
          </wp:anchor>
        </w:drawing>
      </w:r>
      <w:r w:rsidRPr="00CD2427">
        <w:rPr>
          <w:noProof/>
          <w:lang w:eastAsia="en-GB"/>
        </w:rPr>
        <w:pict>
          <v:shape id="_x0000_s1512" type="#_x0000_t19" style="position:absolute;margin-left:-140.6pt;margin-top:277.25pt;width:56.7pt;height:190.4pt;rotation:-15786446fd;flip:y;z-index:251870208;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CD2427">
        <w:rPr>
          <w:noProof/>
          <w:lang w:eastAsia="en-GB"/>
        </w:rPr>
        <w:pict>
          <v:shape id="_x0000_s1511" type="#_x0000_t19" style="position:absolute;margin-left:-505.55pt;margin-top:265.25pt;width:56.7pt;height:190.4pt;rotation:-15786446fd;flip:y;z-index:251869184;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CD2427">
        <w:rPr>
          <w:noProof/>
          <w:lang w:eastAsia="en-GB"/>
        </w:rPr>
        <w:pict>
          <v:shape id="_x0000_s1509" type="#_x0000_t19" style="position:absolute;margin-left:-460.15pt;margin-top:213pt;width:240.35pt;height:32.65pt;rotation:-49491472fd;flip:x;z-index:251867136;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CD2427">
        <w:rPr>
          <w:noProof/>
          <w:lang w:eastAsia="en-GB"/>
        </w:rPr>
        <w:pict>
          <v:shape id="_x0000_s1508" type="#_x0000_t19" style="position:absolute;margin-left:-559.45pt;margin-top:127.35pt;width:94.2pt;height:79.1pt;rotation:90;flip:x y;z-index:251866112;mso-position-horizontal-relative:text;mso-position-vertical-relative:text" coordsize="27010,21600" adj="-7630035,-2382306,9613" path="wr-11987,,31213,43200,,2257,27010,8797nfewr-11987,,31213,43200,,2257,27010,8797l9613,21600nsxe">
            <v:stroke startarrow="classic" startarrowwidth="wide" startarrowlength="long"/>
            <v:path o:connectlocs="0,2257;27010,8797;9613,21600"/>
          </v:shape>
        </w:pict>
      </w:r>
      <w:r w:rsidRPr="00CD2427">
        <w:rPr>
          <w:noProof/>
          <w:lang w:eastAsia="en-GB"/>
        </w:rPr>
        <w:pict>
          <v:shape id="_x0000_s1507" type="#_x0000_t19" style="position:absolute;margin-left:-480.15pt;margin-top:34.2pt;width:131.6pt;height:190.4pt;rotation:-10647817fd;flip:y;z-index:251865088;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00E6448E">
        <w:rPr>
          <w:noProof/>
          <w:lang w:val="en-US"/>
        </w:rPr>
        <w:drawing>
          <wp:anchor distT="0" distB="0" distL="114300" distR="114300" simplePos="0" relativeHeight="251864064" behindDoc="0" locked="0" layoutInCell="1" allowOverlap="1">
            <wp:simplePos x="0" y="0"/>
            <wp:positionH relativeFrom="column">
              <wp:posOffset>-2957830</wp:posOffset>
            </wp:positionH>
            <wp:positionV relativeFrom="paragraph">
              <wp:posOffset>2477770</wp:posOffset>
            </wp:positionV>
            <wp:extent cx="4486275" cy="3117850"/>
            <wp:effectExtent l="19050" t="0" r="9525" b="0"/>
            <wp:wrapSquare wrapText="bothSides"/>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35220" b="23707"/>
                    <a:stretch>
                      <a:fillRect/>
                    </a:stretch>
                  </pic:blipFill>
                  <pic:spPr bwMode="auto">
                    <a:xfrm>
                      <a:off x="0" y="0"/>
                      <a:ext cx="4486275" cy="311785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63040" behindDoc="0" locked="0" layoutInCell="1" allowOverlap="1">
            <wp:simplePos x="0" y="0"/>
            <wp:positionH relativeFrom="column">
              <wp:posOffset>-7350125</wp:posOffset>
            </wp:positionH>
            <wp:positionV relativeFrom="paragraph">
              <wp:posOffset>2687320</wp:posOffset>
            </wp:positionV>
            <wp:extent cx="3938270" cy="2757805"/>
            <wp:effectExtent l="19050" t="0" r="5080" b="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l="52760" t="38364" b="5164"/>
                    <a:stretch>
                      <a:fillRect/>
                    </a:stretch>
                  </pic:blipFill>
                  <pic:spPr bwMode="auto">
                    <a:xfrm>
                      <a:off x="0" y="0"/>
                      <a:ext cx="3938270" cy="2757805"/>
                    </a:xfrm>
                    <a:prstGeom prst="rect">
                      <a:avLst/>
                    </a:prstGeom>
                    <a:noFill/>
                    <a:ln w="9525">
                      <a:noFill/>
                      <a:miter lim="800000"/>
                      <a:headEnd/>
                      <a:tailEnd/>
                    </a:ln>
                  </pic:spPr>
                </pic:pic>
              </a:graphicData>
            </a:graphic>
          </wp:anchor>
        </w:drawing>
      </w:r>
      <w:r w:rsidR="00E6448E">
        <w:br w:type="page"/>
      </w:r>
    </w:p>
    <w:p w:rsidR="00E6448E" w:rsidRDefault="00CD2427" w:rsidP="00E6448E">
      <w:r w:rsidRPr="00CD2427">
        <w:rPr>
          <w:noProof/>
          <w:lang w:eastAsia="en-GB"/>
        </w:rPr>
        <w:lastRenderedPageBreak/>
        <w:pict>
          <v:shape id="_x0000_s1532" type="#_x0000_t202" style="position:absolute;margin-left:100.5pt;margin-top:287.45pt;width:394.35pt;height:27.95pt;z-index:251898880;mso-width-relative:margin;mso-height-relative:margin" filled="f" fillcolor="white [3212]" stroked="f">
            <v:textbox style="mso-next-textbox:#_x0000_s1532">
              <w:txbxContent>
                <w:p w:rsidR="006348A0" w:rsidRPr="0064549A" w:rsidRDefault="006348A0" w:rsidP="00E6448E">
                  <w:r>
                    <w:t>Staff Functions/Equipment List/Edit Equipment/Borrow Equipment/Add Equipment</w:t>
                  </w:r>
                </w:p>
              </w:txbxContent>
            </v:textbox>
          </v:shape>
        </w:pict>
      </w:r>
      <w:r w:rsidRPr="00CD2427">
        <w:rPr>
          <w:noProof/>
          <w:lang w:eastAsia="en-GB"/>
        </w:rPr>
        <w:pict>
          <v:shape id="_x0000_s1528" type="#_x0000_t202" style="position:absolute;margin-left:294.85pt;margin-top:2.7pt;width:200pt;height:65.55pt;z-index:251894784;mso-width-relative:margin;mso-height-relative:margin" filled="f" fillcolor="white [3212]" stroked="f">
            <v:textbox style="mso-next-textbox:#_x0000_s1528">
              <w:txbxContent>
                <w:p w:rsidR="006348A0" w:rsidRPr="0064549A" w:rsidRDefault="006348A0" w:rsidP="00E6448E">
                  <w:r>
                    <w:t>Adding equipment brings up a plant Equipment Form that the user can fill out and then save, the equipment will then appear on the Equipment List.</w:t>
                  </w:r>
                </w:p>
              </w:txbxContent>
            </v:textbox>
          </v:shape>
        </w:pict>
      </w:r>
      <w:r w:rsidRPr="00CD2427">
        <w:rPr>
          <w:noProof/>
          <w:lang w:eastAsia="en-GB"/>
        </w:rPr>
        <w:pict>
          <v:shape id="_x0000_s1527" type="#_x0000_t202" style="position:absolute;margin-left:507.45pt;margin-top:252.15pt;width:124.35pt;height:128.8pt;z-index:251893760;mso-width-relative:margin;mso-height-relative:margin" filled="f" fillcolor="white [3212]" stroked="f">
            <v:textbox style="mso-next-textbox:#_x0000_s1527">
              <w:txbxContent>
                <w:p w:rsidR="006348A0" w:rsidRPr="0064549A" w:rsidRDefault="006348A0" w:rsidP="00E6448E">
                  <w:r>
                    <w:t>Borrowing equipment freezes the text fields and brings up the option for users to choose how many pieces of equipment they need.</w:t>
                  </w:r>
                </w:p>
              </w:txbxContent>
            </v:textbox>
          </v:shape>
        </w:pict>
      </w:r>
      <w:r w:rsidRPr="00CD2427">
        <w:rPr>
          <w:noProof/>
          <w:lang w:eastAsia="en-GB"/>
        </w:rPr>
        <w:pict>
          <v:shape id="_x0000_s1526" type="#_x0000_t202" style="position:absolute;margin-left:-15.3pt;margin-top:199.35pt;width:124.35pt;height:94.4pt;z-index:251892736;mso-width-relative:margin;mso-height-relative:margin" filled="f" fillcolor="white [3212]" stroked="f">
            <v:textbox style="mso-next-textbox:#_x0000_s1526">
              <w:txbxContent>
                <w:p w:rsidR="006348A0" w:rsidRPr="00715B54" w:rsidRDefault="006348A0" w:rsidP="00E6448E">
                  <w:r>
                    <w:t>Editing the equipment lets the user change the information stored in the text fields and then save those changes.</w:t>
                  </w:r>
                </w:p>
                <w:p w:rsidR="006348A0" w:rsidRPr="0064549A" w:rsidRDefault="006348A0" w:rsidP="00E6448E"/>
              </w:txbxContent>
            </v:textbox>
          </v:shape>
        </w:pict>
      </w:r>
      <w:r w:rsidRPr="00CD2427">
        <w:rPr>
          <w:noProof/>
          <w:lang w:eastAsia="en-GB"/>
        </w:rPr>
        <w:pict>
          <v:shape id="_x0000_s1516" type="#_x0000_t19" style="position:absolute;margin-left:352.05pt;margin-top:30.15pt;width:85.95pt;height:219.15pt;rotation:-15786446fd;flip:y;z-index:251879424" coordsize="19600,18582" adj="-3889542,-1628500,,18582" path="wr-21600,-3018,21600,40182,11012,,19600,9505nfewr-21600,-3018,21600,40182,11012,,19600,9505l,18582nsxe">
            <v:stroke startarrow="classic" startarrowwidth="wide" startarrowlength="long"/>
            <v:path o:connectlocs="11012,0;19600,9505;0,18582"/>
          </v:shape>
        </w:pict>
      </w:r>
      <w:r w:rsidR="00E6448E">
        <w:rPr>
          <w:noProof/>
          <w:lang w:val="en-US"/>
        </w:rPr>
        <w:drawing>
          <wp:anchor distT="0" distB="0" distL="114300" distR="114300" simplePos="0" relativeHeight="251878400" behindDoc="0" locked="0" layoutInCell="1" allowOverlap="1">
            <wp:simplePos x="0" y="0"/>
            <wp:positionH relativeFrom="column">
              <wp:posOffset>6382385</wp:posOffset>
            </wp:positionH>
            <wp:positionV relativeFrom="paragraph">
              <wp:posOffset>201930</wp:posOffset>
            </wp:positionV>
            <wp:extent cx="2273935" cy="2503170"/>
            <wp:effectExtent l="19050" t="0" r="0" b="0"/>
            <wp:wrapSquare wrapText="bothSides"/>
            <wp:docPr id="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cstate="print"/>
                    <a:srcRect/>
                    <a:stretch>
                      <a:fillRect/>
                    </a:stretch>
                  </pic:blipFill>
                  <pic:spPr bwMode="auto">
                    <a:xfrm>
                      <a:off x="0" y="0"/>
                      <a:ext cx="2273935" cy="250317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71232" behindDoc="0" locked="0" layoutInCell="1" allowOverlap="1">
            <wp:simplePos x="0" y="0"/>
            <wp:positionH relativeFrom="column">
              <wp:posOffset>1360170</wp:posOffset>
            </wp:positionH>
            <wp:positionV relativeFrom="paragraph">
              <wp:posOffset>925195</wp:posOffset>
            </wp:positionV>
            <wp:extent cx="3933190" cy="2757805"/>
            <wp:effectExtent l="19050" t="0" r="0" b="0"/>
            <wp:wrapSquare wrapText="bothSides"/>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l="52760" t="38364" b="5164"/>
                    <a:stretch>
                      <a:fillRect/>
                    </a:stretch>
                  </pic:blipFill>
                  <pic:spPr bwMode="auto">
                    <a:xfrm>
                      <a:off x="0" y="0"/>
                      <a:ext cx="3933190" cy="2757805"/>
                    </a:xfrm>
                    <a:prstGeom prst="rect">
                      <a:avLst/>
                    </a:prstGeom>
                    <a:noFill/>
                    <a:ln w="9525">
                      <a:noFill/>
                      <a:miter lim="800000"/>
                      <a:headEnd/>
                      <a:tailEnd/>
                    </a:ln>
                  </pic:spPr>
                </pic:pic>
              </a:graphicData>
            </a:graphic>
          </wp:anchor>
        </w:drawing>
      </w:r>
      <w:r w:rsidRPr="00CD2427">
        <w:rPr>
          <w:noProof/>
          <w:lang w:eastAsia="en-GB"/>
        </w:rPr>
        <w:pict>
          <v:shape id="_x0000_s1514" type="#_x0000_t19" style="position:absolute;margin-left:357.8pt;margin-top:196.9pt;width:86.7pt;height:212.6pt;rotation:-15786446fd;flip:y;z-index:251875328;mso-position-horizontal-relative:text;mso-position-vertical-relative:text" coordsize="29437,21600" adj="-8018005,-2236315,11556" path="wr-10044,,33156,43200,,3351,29437,9483nfewr-10044,,33156,43200,,3351,29437,9483l11556,21600nsxe">
            <v:stroke startarrow="classic" startarrowwidth="wide" startarrowlength="long"/>
            <v:path o:connectlocs="0,3351;29437,9483;11556,21600"/>
          </v:shape>
        </w:pict>
      </w:r>
      <w:r w:rsidR="00E6448E">
        <w:rPr>
          <w:noProof/>
          <w:lang w:val="en-US"/>
        </w:rPr>
        <w:drawing>
          <wp:anchor distT="0" distB="0" distL="114300" distR="114300" simplePos="0" relativeHeight="251873280" behindDoc="0" locked="0" layoutInCell="1" allowOverlap="1">
            <wp:simplePos x="0" y="0"/>
            <wp:positionH relativeFrom="column">
              <wp:posOffset>4115435</wp:posOffset>
            </wp:positionH>
            <wp:positionV relativeFrom="paragraph">
              <wp:posOffset>3889375</wp:posOffset>
            </wp:positionV>
            <wp:extent cx="2302510" cy="2578100"/>
            <wp:effectExtent l="19050" t="0" r="2540" b="0"/>
            <wp:wrapSquare wrapText="bothSides"/>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a:stretch>
                      <a:fillRect/>
                    </a:stretch>
                  </pic:blipFill>
                  <pic:spPr bwMode="auto">
                    <a:xfrm>
                      <a:off x="0" y="0"/>
                      <a:ext cx="2302510" cy="2578100"/>
                    </a:xfrm>
                    <a:prstGeom prst="rect">
                      <a:avLst/>
                    </a:prstGeom>
                    <a:noFill/>
                    <a:ln w="9525">
                      <a:noFill/>
                      <a:miter lim="800000"/>
                      <a:headEnd/>
                      <a:tailEnd/>
                    </a:ln>
                  </pic:spPr>
                </pic:pic>
              </a:graphicData>
            </a:graphic>
          </wp:anchor>
        </w:drawing>
      </w:r>
      <w:r w:rsidRPr="00CD2427">
        <w:rPr>
          <w:noProof/>
          <w:lang w:eastAsia="en-GB"/>
        </w:rPr>
        <w:pict>
          <v:shape id="_x0000_s1513" type="#_x0000_t19" style="position:absolute;margin-left:239.4pt;margin-top:114.75pt;width:162.5pt;height:472.7pt;rotation:-15594701fd;flip:x y;z-index:251874304;mso-position-horizontal-relative:text;mso-position-vertical-relative:text" coordsize="23813,21600" adj="-7030712,-2382306,6416" path="wr-15184,,28016,43200,,975,23813,8797nfewr-15184,,28016,43200,,975,23813,8797l6416,21600nsxe">
            <v:stroke startarrow="classic" startarrowwidth="wide" startarrowlength="long"/>
            <v:path o:connectlocs="0,975;23813,8797;6416,21600"/>
          </v:shape>
        </w:pict>
      </w:r>
      <w:r w:rsidR="00E6448E">
        <w:rPr>
          <w:noProof/>
          <w:lang w:val="en-US"/>
        </w:rPr>
        <w:drawing>
          <wp:anchor distT="0" distB="0" distL="114300" distR="114300" simplePos="0" relativeHeight="251872256" behindDoc="0" locked="0" layoutInCell="1" allowOverlap="1">
            <wp:simplePos x="0" y="0"/>
            <wp:positionH relativeFrom="column">
              <wp:posOffset>116205</wp:posOffset>
            </wp:positionH>
            <wp:positionV relativeFrom="paragraph">
              <wp:posOffset>3889375</wp:posOffset>
            </wp:positionV>
            <wp:extent cx="2303780" cy="2562860"/>
            <wp:effectExtent l="19050" t="0" r="1270" b="0"/>
            <wp:wrapSquare wrapText="bothSides"/>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srcRect/>
                    <a:stretch>
                      <a:fillRect/>
                    </a:stretch>
                  </pic:blipFill>
                  <pic:spPr bwMode="auto">
                    <a:xfrm>
                      <a:off x="0" y="0"/>
                      <a:ext cx="2303780" cy="2562860"/>
                    </a:xfrm>
                    <a:prstGeom prst="rect">
                      <a:avLst/>
                    </a:prstGeom>
                    <a:noFill/>
                    <a:ln w="9525">
                      <a:noFill/>
                      <a:miter lim="800000"/>
                      <a:headEnd/>
                      <a:tailEnd/>
                    </a:ln>
                  </pic:spPr>
                </pic:pic>
              </a:graphicData>
            </a:graphic>
          </wp:anchor>
        </w:drawing>
      </w:r>
      <w:r w:rsidR="00E6448E">
        <w:br w:type="page"/>
      </w:r>
    </w:p>
    <w:p w:rsidR="00E6448E" w:rsidRDefault="00CD2427" w:rsidP="00E6448E">
      <w:r w:rsidRPr="00CD2427">
        <w:rPr>
          <w:noProof/>
          <w:lang w:eastAsia="en-GB"/>
        </w:rPr>
        <w:lastRenderedPageBreak/>
        <w:pict>
          <v:shape id="_x0000_s1531" type="#_x0000_t202" style="position:absolute;margin-left:190.6pt;margin-top:18.8pt;width:107.6pt;height:176.25pt;z-index:251897856;mso-width-relative:margin;mso-height-relative:margin" filled="f" fillcolor="white [3212]" stroked="f">
            <v:textbox style="mso-next-textbox:#_x0000_s1531">
              <w:txbxContent>
                <w:p w:rsidR="006348A0" w:rsidRPr="0064549A" w:rsidRDefault="006348A0" w:rsidP="00E6448E">
                  <w:r>
                    <w:t>Clicking Add Room will open a empty Room Form that can then be filled in and saved. The room will then appear on the Room List.</w:t>
                  </w:r>
                </w:p>
              </w:txbxContent>
            </v:textbox>
          </v:shape>
        </w:pict>
      </w:r>
      <w:r w:rsidR="00E6448E">
        <w:rPr>
          <w:noProof/>
          <w:lang w:val="en-US"/>
        </w:rPr>
        <w:drawing>
          <wp:anchor distT="0" distB="0" distL="114300" distR="114300" simplePos="0" relativeHeight="251882496" behindDoc="0" locked="0" layoutInCell="1" allowOverlap="1">
            <wp:simplePos x="0" y="0"/>
            <wp:positionH relativeFrom="column">
              <wp:posOffset>3893820</wp:posOffset>
            </wp:positionH>
            <wp:positionV relativeFrom="paragraph">
              <wp:posOffset>52070</wp:posOffset>
            </wp:positionV>
            <wp:extent cx="2633980" cy="2338070"/>
            <wp:effectExtent l="19050" t="0" r="0"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a:stretch>
                      <a:fillRect/>
                    </a:stretch>
                  </pic:blipFill>
                  <pic:spPr bwMode="auto">
                    <a:xfrm>
                      <a:off x="0" y="0"/>
                      <a:ext cx="2633980" cy="2338070"/>
                    </a:xfrm>
                    <a:prstGeom prst="rect">
                      <a:avLst/>
                    </a:prstGeom>
                    <a:noFill/>
                    <a:ln w="9525">
                      <a:noFill/>
                      <a:miter lim="800000"/>
                      <a:headEnd/>
                      <a:tailEnd/>
                    </a:ln>
                  </pic:spPr>
                </pic:pic>
              </a:graphicData>
            </a:graphic>
          </wp:anchor>
        </w:drawing>
      </w:r>
    </w:p>
    <w:p w:rsidR="00E6448E" w:rsidRDefault="00E6448E" w:rsidP="00E6448E"/>
    <w:p w:rsidR="00E6448E" w:rsidRDefault="00E6448E" w:rsidP="00E6448E"/>
    <w:p w:rsidR="00E6448E" w:rsidRDefault="00E6448E" w:rsidP="00E6448E"/>
    <w:p w:rsidR="00E6448E" w:rsidRDefault="00E6448E" w:rsidP="00E6448E"/>
    <w:p w:rsidR="00E6448E" w:rsidRDefault="00CD2427" w:rsidP="00E6448E">
      <w:r w:rsidRPr="00CD2427">
        <w:rPr>
          <w:noProof/>
          <w:lang w:eastAsia="en-GB"/>
        </w:rPr>
        <w:pict>
          <v:shape id="_x0000_s1518" type="#_x0000_t19" style="position:absolute;margin-left:236.45pt;margin-top:17.1pt;width:85.95pt;height:219.15pt;rotation:-12809951fd;flip:y;z-index:251883520" coordsize="19600,18582" adj="-3889542,-1628500,,18582" path="wr-21600,-3018,21600,40182,11012,,19600,9505nfewr-21600,-3018,21600,40182,11012,,19600,9505l,18582nsxe">
            <v:stroke startarrow="classic" startarrowwidth="wide" startarrowlength="long"/>
            <v:path o:connectlocs="11012,0;19600,9505;0,18582"/>
          </v:shape>
        </w:pict>
      </w:r>
    </w:p>
    <w:p w:rsidR="00E6448E" w:rsidRDefault="00E6448E" w:rsidP="00E6448E"/>
    <w:p w:rsidR="00E6448E" w:rsidRDefault="00E6448E" w:rsidP="00E6448E"/>
    <w:p w:rsidR="00E6448E" w:rsidRPr="005878CD" w:rsidRDefault="00E6448E" w:rsidP="00E6448E">
      <w:r>
        <w:rPr>
          <w:noProof/>
          <w:lang w:val="en-US"/>
        </w:rPr>
        <w:drawing>
          <wp:anchor distT="0" distB="0" distL="114300" distR="114300" simplePos="0" relativeHeight="251880448" behindDoc="0" locked="0" layoutInCell="1" allowOverlap="1">
            <wp:simplePos x="0" y="0"/>
            <wp:positionH relativeFrom="column">
              <wp:posOffset>726440</wp:posOffset>
            </wp:positionH>
            <wp:positionV relativeFrom="paragraph">
              <wp:posOffset>255270</wp:posOffset>
            </wp:positionV>
            <wp:extent cx="4882515" cy="2922905"/>
            <wp:effectExtent l="19050" t="0" r="0" b="0"/>
            <wp:wrapSquare wrapText="bothSides"/>
            <wp:docPr id="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r="18148" b="15939"/>
                    <a:stretch>
                      <a:fillRect/>
                    </a:stretch>
                  </pic:blipFill>
                  <pic:spPr bwMode="auto">
                    <a:xfrm>
                      <a:off x="0" y="0"/>
                      <a:ext cx="4882515" cy="2922905"/>
                    </a:xfrm>
                    <a:prstGeom prst="rect">
                      <a:avLst/>
                    </a:prstGeom>
                    <a:noFill/>
                    <a:ln w="9525">
                      <a:noFill/>
                      <a:miter lim="800000"/>
                      <a:headEnd/>
                      <a:tailEnd/>
                    </a:ln>
                  </pic:spPr>
                </pic:pic>
              </a:graphicData>
            </a:graphic>
          </wp:anchor>
        </w:drawing>
      </w:r>
    </w:p>
    <w:p w:rsidR="00E6448E" w:rsidRDefault="00CD2427" w:rsidP="00E6448E">
      <w:r w:rsidRPr="00CD2427">
        <w:rPr>
          <w:noProof/>
          <w:lang w:eastAsia="en-GB"/>
        </w:rPr>
        <w:pict>
          <v:shape id="_x0000_s1530" type="#_x0000_t202" style="position:absolute;margin-left:76.8pt;margin-top:246.55pt;width:313.9pt;height:21.5pt;z-index:251896832;mso-width-relative:margin;mso-height-relative:margin" filled="f" fillcolor="white [3212]" stroked="f">
            <v:textbox style="mso-next-textbox:#_x0000_s1530">
              <w:txbxContent>
                <w:p w:rsidR="006348A0" w:rsidRPr="0064549A" w:rsidRDefault="006348A0" w:rsidP="00E6448E">
                  <w:r>
                    <w:t>Management Functions/Room List/Edit Room/Add Room</w:t>
                  </w:r>
                </w:p>
              </w:txbxContent>
            </v:textbox>
          </v:shape>
        </w:pict>
      </w:r>
      <w:r w:rsidRPr="00CD2427">
        <w:rPr>
          <w:noProof/>
          <w:lang w:eastAsia="en-GB"/>
        </w:rPr>
        <w:pict>
          <v:shape id="_x0000_s1529" type="#_x0000_t202" style="position:absolute;margin-left:443.15pt;margin-top:43.4pt;width:107.6pt;height:189.15pt;z-index:251895808;mso-width-relative:margin;mso-height-relative:margin" filled="f" fillcolor="white [3212]" stroked="f">
            <v:textbox style="mso-next-textbox:#_x0000_s1529">
              <w:txbxContent>
                <w:p w:rsidR="006348A0" w:rsidRPr="0064549A" w:rsidRDefault="006348A0" w:rsidP="00E6448E">
                  <w:r>
                    <w:t>Double Click a room form the Room List and the information can then edited and saved. The room can also be removed from the list by clicking the button on the bottom left hand side.</w:t>
                  </w:r>
                </w:p>
              </w:txbxContent>
            </v:textbox>
          </v:shape>
        </w:pict>
      </w:r>
      <w:r w:rsidRPr="00CD2427">
        <w:rPr>
          <w:noProof/>
          <w:lang w:eastAsia="en-GB"/>
        </w:rPr>
        <w:pict>
          <v:shape id="_x0000_s1517" type="#_x0000_t19" style="position:absolute;margin-left:120.85pt;margin-top:52.45pt;width:125.35pt;height:40.2pt;rotation:48761289fd;flip:x y;z-index:251881472" coordsize="29437,21600" adj="-8018005,-2236315,11556" path="wr-10044,,33156,43200,,3351,29437,9483nfewr-10044,,33156,43200,,3351,29437,9483l11556,21600nsxe">
            <v:stroke startarrow="classic" startarrowwidth="wide" startarrowlength="long"/>
            <v:path o:connectlocs="0,3351;29437,9483;11556,21600"/>
          </v:shape>
        </w:pict>
      </w:r>
      <w:r w:rsidR="00E6448E">
        <w:br w:type="page"/>
      </w:r>
    </w:p>
    <w:p w:rsidR="00E6448E" w:rsidRDefault="00CD2427" w:rsidP="00E6448E">
      <w:r w:rsidRPr="00CD2427">
        <w:rPr>
          <w:noProof/>
          <w:lang w:eastAsia="en-GB"/>
        </w:rPr>
        <w:lastRenderedPageBreak/>
        <w:pict>
          <v:shape id="_x0000_s1534" type="#_x0000_t202" style="position:absolute;margin-left:174.6pt;margin-top:153.15pt;width:107.5pt;height:3in;z-index:251900928;mso-width-relative:margin;mso-height-relative:margin" filled="f" fillcolor="white [3212]" stroked="f">
            <v:textbox style="mso-next-textbox:#_x0000_s1534">
              <w:txbxContent>
                <w:p w:rsidR="006348A0" w:rsidRPr="0064549A" w:rsidRDefault="006348A0" w:rsidP="00E6448E">
                  <w:r>
                    <w:t>Once logged in the user can choose this option to change their password.</w:t>
                  </w:r>
                </w:p>
              </w:txbxContent>
            </v:textbox>
          </v:shape>
        </w:pict>
      </w:r>
      <w:r w:rsidRPr="00CD2427">
        <w:rPr>
          <w:noProof/>
          <w:lang w:eastAsia="en-GB"/>
        </w:rPr>
        <w:pict>
          <v:shape id="_x0000_s1533" type="#_x0000_t202" style="position:absolute;margin-left:33.85pt;margin-top:58.6pt;width:161.2pt;height:21.5pt;z-index:251899904;mso-width-relative:margin;mso-height-relative:margin" filled="f" fillcolor="white [3212]" stroked="f">
            <v:textbox style="mso-next-textbox:#_x0000_s1533">
              <w:txbxContent>
                <w:p w:rsidR="006348A0" w:rsidRPr="0064549A" w:rsidRDefault="006348A0" w:rsidP="00E6448E">
                  <w:r>
                    <w:t>Login Options/Change Password</w:t>
                  </w:r>
                </w:p>
              </w:txbxContent>
            </v:textbox>
          </v:shape>
        </w:pict>
      </w:r>
      <w:r w:rsidR="00E6448E">
        <w:rPr>
          <w:noProof/>
          <w:lang w:val="en-US"/>
        </w:rPr>
        <w:drawing>
          <wp:anchor distT="0" distB="0" distL="114300" distR="114300" simplePos="0" relativeHeight="251840512" behindDoc="0" locked="0" layoutInCell="1" allowOverlap="1">
            <wp:simplePos x="0" y="0"/>
            <wp:positionH relativeFrom="column">
              <wp:posOffset>3655695</wp:posOffset>
            </wp:positionH>
            <wp:positionV relativeFrom="paragraph">
              <wp:posOffset>1698625</wp:posOffset>
            </wp:positionV>
            <wp:extent cx="2724150" cy="1555750"/>
            <wp:effectExtent l="1905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2724150" cy="1555750"/>
                    </a:xfrm>
                    <a:prstGeom prst="rect">
                      <a:avLst/>
                    </a:prstGeom>
                    <a:noFill/>
                    <a:ln w="9525">
                      <a:noFill/>
                      <a:miter lim="800000"/>
                      <a:headEnd/>
                      <a:tailEnd/>
                    </a:ln>
                  </pic:spPr>
                </pic:pic>
              </a:graphicData>
            </a:graphic>
          </wp:anchor>
        </w:drawing>
      </w:r>
      <w:r w:rsidRPr="00CD2427">
        <w:rPr>
          <w:noProof/>
          <w:lang w:eastAsia="en-GB"/>
        </w:rPr>
        <w:pict>
          <v:shape id="_x0000_s1519" type="#_x0000_t19" style="position:absolute;margin-left:135.6pt;margin-top:56.35pt;width:85.95pt;height:219.15pt;rotation:-17076192fd;flip:y;z-index:251885568;mso-position-horizontal-relative:text;mso-position-vertical-relative:text" coordsize="19600,18582" adj="-3889542,-1628500,,18582" path="wr-21600,-3018,21600,40182,11012,,19600,9505nfewr-21600,-3018,21600,40182,11012,,19600,9505l,18582nsxe">
            <v:stroke startarrow="classic" startarrowwidth="wide" startarrowlength="long"/>
            <v:path o:connectlocs="11012,0;19600,9505;0,18582"/>
          </v:shape>
        </w:pict>
      </w:r>
      <w:r w:rsidR="00E6448E" w:rsidRPr="00D9793B">
        <w:rPr>
          <w:noProof/>
          <w:lang w:val="en-US"/>
        </w:rPr>
        <w:drawing>
          <wp:anchor distT="0" distB="0" distL="114300" distR="114300" simplePos="0" relativeHeight="251884544" behindDoc="0" locked="0" layoutInCell="1" allowOverlap="1">
            <wp:simplePos x="0" y="0"/>
            <wp:positionH relativeFrom="column">
              <wp:posOffset>584835</wp:posOffset>
            </wp:positionH>
            <wp:positionV relativeFrom="paragraph">
              <wp:posOffset>1002665</wp:posOffset>
            </wp:positionV>
            <wp:extent cx="1604645" cy="4503420"/>
            <wp:effectExtent l="19050" t="0" r="0"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t="12939" r="83360" b="4342"/>
                    <a:stretch>
                      <a:fillRect/>
                    </a:stretch>
                  </pic:blipFill>
                  <pic:spPr bwMode="auto">
                    <a:xfrm>
                      <a:off x="0" y="0"/>
                      <a:ext cx="1604645" cy="4503420"/>
                    </a:xfrm>
                    <a:prstGeom prst="rect">
                      <a:avLst/>
                    </a:prstGeom>
                    <a:noFill/>
                    <a:ln w="9525">
                      <a:noFill/>
                      <a:miter lim="800000"/>
                      <a:headEnd/>
                      <a:tailEnd/>
                    </a:ln>
                  </pic:spPr>
                </pic:pic>
              </a:graphicData>
            </a:graphic>
          </wp:anchor>
        </w:drawing>
      </w:r>
    </w:p>
    <w:p w:rsidR="007A1C8E" w:rsidRDefault="007A1C8E">
      <w:pPr>
        <w:rPr>
          <w:rFonts w:asciiTheme="majorHAnsi" w:eastAsiaTheme="majorEastAsia" w:hAnsiTheme="majorHAnsi" w:cstheme="majorBidi"/>
          <w:b/>
          <w:bCs/>
          <w:color w:val="365F91" w:themeColor="accent1" w:themeShade="BF"/>
          <w:sz w:val="28"/>
          <w:szCs w:val="28"/>
          <w:u w:val="single"/>
          <w:lang w:eastAsia="zh-CN"/>
        </w:rPr>
      </w:pPr>
      <w:r>
        <w:rPr>
          <w:rFonts w:asciiTheme="majorHAnsi" w:eastAsiaTheme="majorEastAsia" w:hAnsiTheme="majorHAnsi" w:cstheme="majorBidi"/>
          <w:b/>
          <w:bCs/>
          <w:color w:val="365F91" w:themeColor="accent1" w:themeShade="BF"/>
          <w:sz w:val="28"/>
          <w:szCs w:val="28"/>
          <w:u w:val="single"/>
          <w:lang w:eastAsia="zh-CN"/>
        </w:rPr>
        <w:br w:type="page"/>
      </w:r>
    </w:p>
    <w:p w:rsidR="00E61ADC" w:rsidRDefault="00E61ADC" w:rsidP="00542EEA">
      <w:pPr>
        <w:pStyle w:val="Heading1"/>
        <w:pageBreakBefore/>
        <w:numPr>
          <w:ilvl w:val="0"/>
          <w:numId w:val="11"/>
        </w:numPr>
      </w:pPr>
      <w:bookmarkStart w:id="50" w:name="_Toc260920758"/>
      <w:r>
        <w:lastRenderedPageBreak/>
        <w:t>Website Functions</w:t>
      </w:r>
      <w:bookmarkEnd w:id="50"/>
    </w:p>
    <w:p w:rsidR="00E61ADC" w:rsidRDefault="00E61ADC" w:rsidP="00E61ADC">
      <w:pPr>
        <w:rPr>
          <w:rFonts w:ascii="Calibri" w:hAnsi="Calibri"/>
          <w:b/>
          <w:u w:val="single"/>
        </w:rPr>
      </w:pPr>
    </w:p>
    <w:p w:rsidR="00E61ADC" w:rsidRDefault="00CD2427" w:rsidP="00E61ADC">
      <w:pPr>
        <w:rPr>
          <w:rFonts w:ascii="Calibri" w:hAnsi="Calibri"/>
        </w:rPr>
      </w:pPr>
      <w:r w:rsidRPr="00CD2427">
        <w:rPr>
          <w:noProof/>
        </w:rPr>
        <w:pict>
          <v:group id="_x0000_s1573" style="position:absolute;margin-left:31.55pt;margin-top:12.25pt;width:738.75pt;height:394.2pt;z-index:251904000" coordorigin="825,2392" coordsize="14775,7884">
            <v:shape id="_x0000_s1574" type="#_x0000_t75" style="position:absolute;left:1520;top:2392;width:9329;height:4868" stroked="t" strokecolor="black [3213]">
              <v:imagedata r:id="rId54" o:title="" croptop="7241f" cropbottom="3700f"/>
            </v:shape>
            <v:line id="_x0000_s1575" style="position:absolute;flip:x" from="3312,4935" to="3652,7697">
              <v:stroke endarrow="block"/>
            </v:line>
            <v:line id="_x0000_s1576" style="position:absolute" from="4500,4684" to="7868,6925">
              <v:stroke endarrow="block"/>
            </v:line>
            <v:shape id="_x0000_s1577" type="#_x0000_t75" style="position:absolute;left:825;top:7767;width:6598;height:2509" stroked="t" strokecolor="black [3213]">
              <v:imagedata r:id="rId55" o:title="" croptop="7294f" cropbottom="25961f" cropleft="6599f" cropright="5777f"/>
            </v:shape>
            <v:line id="_x0000_s1578" style="position:absolute;flip:y" from="4500,4385" to="8653,4503">
              <v:stroke endarrow="block"/>
            </v:line>
            <v:shape id="_x0000_s1579" type="#_x0000_t75" style="position:absolute;left:7949;top:6991;width:7324;height:2618" stroked="t" strokecolor="black [3213]">
              <v:imagedata r:id="rId56" o:title="" croptop="7832f" cropbottom="27241f" cropleft="5961f" cropright="6199f"/>
            </v:shape>
            <v:shape id="_x0000_s1580" type="#_x0000_t75" style="position:absolute;left:8731;top:3583;width:6869;height:2321" stroked="t" strokecolor="black [3213]">
              <v:imagedata r:id="rId57" o:title="" croptop="8070f" cropbottom="27686f" cropleft="5519f" cropright="4819f"/>
            </v:shape>
          </v:group>
        </w:pict>
      </w:r>
    </w:p>
    <w:p w:rsidR="00E61ADC" w:rsidRPr="00287B38" w:rsidRDefault="00E61ADC" w:rsidP="00E61ADC">
      <w:pPr>
        <w:rPr>
          <w:rFonts w:ascii="Calibri" w:hAnsi="Calibri"/>
        </w:rPr>
      </w:pPr>
    </w:p>
    <w:p w:rsidR="00E61ADC" w:rsidRDefault="00E61ADC" w:rsidP="00E61ADC">
      <w:pPr>
        <w:rPr>
          <w:rFonts w:ascii="Calibri" w:hAnsi="Calibri"/>
          <w:b/>
          <w:u w:val="single"/>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Default="00E61ADC" w:rsidP="00E61ADC">
      <w:pPr>
        <w:rPr>
          <w:rFonts w:ascii="Calibri" w:hAnsi="Calibri"/>
        </w:rPr>
      </w:pPr>
    </w:p>
    <w:p w:rsidR="00E61ADC" w:rsidRDefault="00E61ADC" w:rsidP="00E61ADC">
      <w:pPr>
        <w:tabs>
          <w:tab w:val="left" w:pos="7460"/>
        </w:tabs>
        <w:rPr>
          <w:rFonts w:ascii="Calibri" w:hAnsi="Calibri"/>
        </w:rPr>
      </w:pPr>
      <w:r>
        <w:rPr>
          <w:rFonts w:ascii="Calibri" w:hAnsi="Calibri"/>
        </w:rPr>
        <w:tab/>
      </w:r>
    </w:p>
    <w:p w:rsidR="00E61ADC" w:rsidRDefault="00E61ADC" w:rsidP="00E61ADC">
      <w:pPr>
        <w:tabs>
          <w:tab w:val="left" w:pos="7460"/>
        </w:tabs>
        <w:rPr>
          <w:rFonts w:ascii="Calibri" w:hAnsi="Calibri"/>
        </w:rPr>
      </w:pPr>
    </w:p>
    <w:p w:rsidR="00E61ADC" w:rsidRPr="00287B38" w:rsidRDefault="00E61ADC" w:rsidP="00E61ADC">
      <w:pPr>
        <w:tabs>
          <w:tab w:val="left" w:pos="7460"/>
        </w:tabs>
        <w:rPr>
          <w:rFonts w:ascii="Calibri" w:hAnsi="Calibri"/>
        </w:rPr>
      </w:pPr>
      <w:r>
        <w:rPr>
          <w:rFonts w:ascii="Calibri" w:hAnsi="Calibri"/>
        </w:rPr>
        <w:br w:type="page"/>
      </w:r>
    </w:p>
    <w:p w:rsidR="00AA61ED" w:rsidRDefault="00CD2427">
      <w:pPr>
        <w:rPr>
          <w:rFonts w:asciiTheme="majorHAnsi" w:eastAsiaTheme="majorEastAsia" w:hAnsiTheme="majorHAnsi" w:cstheme="majorBidi"/>
          <w:b/>
          <w:bCs/>
          <w:color w:val="365F91" w:themeColor="accent1" w:themeShade="BF"/>
          <w:sz w:val="28"/>
          <w:szCs w:val="28"/>
          <w:u w:val="single"/>
          <w:lang w:eastAsia="zh-CN"/>
        </w:rPr>
      </w:pPr>
      <w:r w:rsidRPr="00CD2427">
        <w:rPr>
          <w:noProof/>
        </w:rPr>
        <w:lastRenderedPageBreak/>
        <w:pict>
          <v:group id="_x0000_s1563" style="position:absolute;margin-left:13.65pt;margin-top:18.9pt;width:769.05pt;height:460.2pt;z-index:251902976" coordorigin="857,831" coordsize="15381,9204">
            <v:shape id="_x0000_s1564" type="#_x0000_t75" style="position:absolute;left:857;top:831;width:9570;height:5101" stroked="t" strokecolor="black [3213]">
              <v:imagedata r:id="rId54" o:title="" croptop="7029f" cropbottom="2722f"/>
            </v:shape>
            <v:shape id="_x0000_s1565" type="#_x0000_t75" style="position:absolute;left:1015;top:4351;width:6494;height:2284" stroked="t" strokecolor="black [3213]">
              <v:imagedata r:id="rId58" o:title="" croptop="10174f" cropbottom="26006f" cropleft="6202f" cropright="7068f"/>
            </v:shape>
            <v:shape id="_x0000_s1566" type="#_x0000_t75" style="position:absolute;left:9613;top:1368;width:6625;height:4327" stroked="t" strokecolor="black [3213]">
              <v:imagedata r:id="rId59" o:title="" croptop="6976f" cropbottom="2986f" cropleft="6112f" cropright="6139f"/>
            </v:shape>
            <v:shape id="_x0000_s1567" type="#_x0000_t75" style="position:absolute;left:2024;top:6394;width:6672;height:3641" stroked="t" strokecolor="black [3213]">
              <v:imagedata r:id="rId60" o:title="" croptop="7029f" cropbottom="11778f" cropleft="6185f" cropright="5725f"/>
            </v:shape>
            <v:shape id="_x0000_s1568" type="#_x0000_t75" style="position:absolute;left:9613;top:6068;width:6280;height:3715" stroked="t" strokecolor="black [3213]">
              <v:imagedata r:id="rId61" o:title="" croptop="6976f" cropbottom="8863f" cropleft="6555f" cropright="6373f"/>
            </v:shape>
            <v:line id="_x0000_s1569" style="position:absolute;flip:x" from="2085,2811" to="2085,4351">
              <v:stroke endarrow="block"/>
            </v:line>
            <v:line id="_x0000_s1570" style="position:absolute" from="2671,5852" to="3197,6394">
              <v:stroke endarrow="block"/>
            </v:line>
            <v:line id="_x0000_s1571" style="position:absolute;flip:y" from="2801,3312" to="9792,5629">
              <v:stroke endarrow="block"/>
            </v:line>
            <v:line id="_x0000_s1572" style="position:absolute;flip:y" from="7298,8863" to="9504,9674">
              <v:stroke endarrow="block"/>
            </v:line>
          </v:group>
        </w:pict>
      </w:r>
    </w:p>
    <w:p w:rsidR="007A1C8E" w:rsidRDefault="007A1C8E">
      <w:pPr>
        <w:rPr>
          <w:rFonts w:asciiTheme="majorHAnsi" w:eastAsiaTheme="majorEastAsia" w:hAnsiTheme="majorHAnsi" w:cstheme="majorBidi"/>
          <w:b/>
          <w:bCs/>
          <w:color w:val="365F91" w:themeColor="accent1" w:themeShade="BF"/>
          <w:sz w:val="28"/>
          <w:szCs w:val="28"/>
          <w:u w:val="single"/>
          <w:lang w:eastAsia="zh-CN"/>
        </w:rPr>
        <w:sectPr w:rsidR="007A1C8E" w:rsidSect="00E6448E">
          <w:pgSz w:w="16838" w:h="11906" w:orient="landscape"/>
          <w:pgMar w:top="567" w:right="567" w:bottom="567" w:left="567" w:header="709" w:footer="709" w:gutter="0"/>
          <w:cols w:space="708"/>
          <w:docGrid w:linePitch="360"/>
        </w:sectPr>
      </w:pPr>
    </w:p>
    <w:p w:rsidR="007A1C8E" w:rsidRDefault="00AA61ED" w:rsidP="00542EEA">
      <w:pPr>
        <w:pStyle w:val="Heading1"/>
        <w:pageBreakBefore/>
        <w:numPr>
          <w:ilvl w:val="0"/>
          <w:numId w:val="11"/>
        </w:numPr>
        <w:spacing w:before="0"/>
      </w:pPr>
      <w:bookmarkStart w:id="51" w:name="_Toc260920759"/>
      <w:r w:rsidRPr="00655DB1">
        <w:lastRenderedPageBreak/>
        <w:t>Coding</w:t>
      </w:r>
      <w:bookmarkEnd w:id="51"/>
    </w:p>
    <w:p w:rsidR="00655DB1" w:rsidRPr="00655DB1" w:rsidRDefault="00655DB1" w:rsidP="00655DB1">
      <w:pPr>
        <w:rPr>
          <w:lang w:eastAsia="zh-CN"/>
        </w:rPr>
      </w:pPr>
    </w:p>
    <w:p w:rsidR="007A1C8E" w:rsidRDefault="007A1C8E" w:rsidP="00B6664B">
      <w:pPr>
        <w:spacing w:beforeLines="1" w:afterLines="1"/>
        <w:rPr>
          <w:rFonts w:ascii="Times" w:hAnsi="Times"/>
          <w:sz w:val="20"/>
          <w:szCs w:val="20"/>
        </w:rPr>
      </w:pPr>
      <w:r w:rsidRPr="006F63D2">
        <w:rPr>
          <w:rFonts w:ascii="Times" w:hAnsi="Times"/>
          <w:sz w:val="20"/>
          <w:szCs w:val="20"/>
        </w:rPr>
        <w:t>Ohloh analyzes the project source code and determines the language of each line of code, excluding comments and blanks.</w:t>
      </w:r>
    </w:p>
    <w:p w:rsidR="007A1C8E" w:rsidRDefault="007A1C8E" w:rsidP="00B6664B">
      <w:pPr>
        <w:spacing w:beforeLines="1" w:afterLines="1"/>
        <w:rPr>
          <w:rFonts w:ascii="Times" w:hAnsi="Times"/>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838"/>
        <w:gridCol w:w="2839"/>
        <w:gridCol w:w="2839"/>
      </w:tblGrid>
      <w:tr w:rsidR="007A1C8E" w:rsidRPr="006F63D2" w:rsidTr="007A6C35">
        <w:trPr>
          <w:trHeight w:val="572"/>
        </w:trPr>
        <w:tc>
          <w:tcPr>
            <w:tcW w:w="2838"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C#</w:t>
            </w:r>
          </w:p>
        </w:tc>
        <w:tc>
          <w:tcPr>
            <w:tcW w:w="2839"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57%</w:t>
            </w:r>
          </w:p>
        </w:tc>
        <w:tc>
          <w:tcPr>
            <w:tcW w:w="2839" w:type="dxa"/>
            <w:vMerge w:val="restart"/>
          </w:tcPr>
          <w:p w:rsidR="007A1C8E" w:rsidRPr="006F63D2" w:rsidRDefault="007A1C8E" w:rsidP="00B6664B">
            <w:pPr>
              <w:spacing w:beforeLines="1" w:afterLines="1"/>
              <w:rPr>
                <w:rFonts w:ascii="Times" w:hAnsi="Times"/>
                <w:sz w:val="20"/>
                <w:szCs w:val="20"/>
              </w:rPr>
            </w:pPr>
            <w:r>
              <w:rPr>
                <w:rFonts w:ascii="Times" w:hAnsi="Times"/>
                <w:noProof/>
                <w:sz w:val="20"/>
                <w:szCs w:val="20"/>
                <w:lang w:val="en-US"/>
              </w:rPr>
              <w:drawing>
                <wp:inline distT="0" distB="0" distL="0" distR="0">
                  <wp:extent cx="1528445" cy="1528445"/>
                  <wp:effectExtent l="19050" t="0" r="0" b="0"/>
                  <wp:docPr id="12" name="Picture 3" descr="angu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guages"/>
                          <pic:cNvPicPr>
                            <a:picLocks noChangeAspect="1" noChangeArrowheads="1"/>
                          </pic:cNvPicPr>
                        </pic:nvPicPr>
                        <pic:blipFill>
                          <a:blip r:embed="rId62" cstate="print"/>
                          <a:srcRect/>
                          <a:stretch>
                            <a:fillRect/>
                          </a:stretch>
                        </pic:blipFill>
                        <pic:spPr bwMode="auto">
                          <a:xfrm>
                            <a:off x="0" y="0"/>
                            <a:ext cx="1528445" cy="1528445"/>
                          </a:xfrm>
                          <a:prstGeom prst="rect">
                            <a:avLst/>
                          </a:prstGeom>
                          <a:noFill/>
                          <a:ln w="9525">
                            <a:noFill/>
                            <a:miter lim="800000"/>
                            <a:headEnd/>
                            <a:tailEnd/>
                          </a:ln>
                        </pic:spPr>
                      </pic:pic>
                    </a:graphicData>
                  </a:graphic>
                </wp:inline>
              </w:drawing>
            </w:r>
          </w:p>
        </w:tc>
      </w:tr>
      <w:tr w:rsidR="007A1C8E" w:rsidRPr="006F63D2" w:rsidTr="007A6C35">
        <w:trPr>
          <w:trHeight w:val="549"/>
        </w:trPr>
        <w:tc>
          <w:tcPr>
            <w:tcW w:w="2838"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PHP</w:t>
            </w:r>
          </w:p>
        </w:tc>
        <w:tc>
          <w:tcPr>
            <w:tcW w:w="2839"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18%</w:t>
            </w:r>
          </w:p>
        </w:tc>
        <w:tc>
          <w:tcPr>
            <w:tcW w:w="2839" w:type="dxa"/>
            <w:vMerge/>
          </w:tcPr>
          <w:p w:rsidR="007A1C8E" w:rsidRPr="006F63D2" w:rsidRDefault="007A1C8E" w:rsidP="00B6664B">
            <w:pPr>
              <w:spacing w:beforeLines="1" w:afterLines="1"/>
              <w:rPr>
                <w:rFonts w:ascii="Times" w:hAnsi="Times"/>
                <w:sz w:val="20"/>
                <w:szCs w:val="20"/>
              </w:rPr>
            </w:pPr>
          </w:p>
        </w:tc>
      </w:tr>
      <w:tr w:rsidR="007A1C8E" w:rsidRPr="006F63D2" w:rsidTr="007A6C35">
        <w:trPr>
          <w:trHeight w:val="559"/>
        </w:trPr>
        <w:tc>
          <w:tcPr>
            <w:tcW w:w="2838"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XML</w:t>
            </w:r>
          </w:p>
        </w:tc>
        <w:tc>
          <w:tcPr>
            <w:tcW w:w="2839"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12%</w:t>
            </w:r>
          </w:p>
        </w:tc>
        <w:tc>
          <w:tcPr>
            <w:tcW w:w="2839" w:type="dxa"/>
            <w:vMerge/>
          </w:tcPr>
          <w:p w:rsidR="007A1C8E" w:rsidRPr="006F63D2" w:rsidRDefault="007A1C8E" w:rsidP="00B6664B">
            <w:pPr>
              <w:spacing w:beforeLines="1" w:afterLines="1"/>
              <w:rPr>
                <w:rFonts w:ascii="Times" w:hAnsi="Times"/>
                <w:sz w:val="20"/>
                <w:szCs w:val="20"/>
              </w:rPr>
            </w:pPr>
          </w:p>
        </w:tc>
      </w:tr>
      <w:tr w:rsidR="007A1C8E" w:rsidRPr="006F63D2" w:rsidTr="007A6C35">
        <w:trPr>
          <w:trHeight w:val="850"/>
        </w:trPr>
        <w:tc>
          <w:tcPr>
            <w:tcW w:w="2838"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OTHER</w:t>
            </w:r>
          </w:p>
        </w:tc>
        <w:tc>
          <w:tcPr>
            <w:tcW w:w="2839" w:type="dxa"/>
          </w:tcPr>
          <w:p w:rsidR="007A1C8E" w:rsidRPr="006F63D2" w:rsidRDefault="007A1C8E" w:rsidP="00B6664B">
            <w:pPr>
              <w:spacing w:beforeLines="1" w:afterLines="1"/>
              <w:rPr>
                <w:rFonts w:ascii="Times" w:hAnsi="Times"/>
                <w:sz w:val="20"/>
                <w:szCs w:val="20"/>
              </w:rPr>
            </w:pPr>
            <w:r w:rsidRPr="006F63D2">
              <w:rPr>
                <w:rFonts w:ascii="Times" w:hAnsi="Times"/>
                <w:sz w:val="20"/>
                <w:szCs w:val="20"/>
              </w:rPr>
              <w:t>13%</w:t>
            </w:r>
          </w:p>
        </w:tc>
        <w:tc>
          <w:tcPr>
            <w:tcW w:w="2839" w:type="dxa"/>
            <w:vMerge/>
          </w:tcPr>
          <w:p w:rsidR="007A1C8E" w:rsidRPr="006F63D2" w:rsidRDefault="007A1C8E" w:rsidP="00B6664B">
            <w:pPr>
              <w:spacing w:beforeLines="1" w:afterLines="1"/>
              <w:rPr>
                <w:rFonts w:ascii="Times" w:hAnsi="Times"/>
                <w:sz w:val="20"/>
                <w:szCs w:val="20"/>
              </w:rPr>
            </w:pPr>
          </w:p>
        </w:tc>
      </w:tr>
    </w:tbl>
    <w:p w:rsidR="007A1C8E" w:rsidRPr="00655DB1" w:rsidRDefault="007A1C8E" w:rsidP="005B638A">
      <w:pPr>
        <w:rPr>
          <w:b/>
        </w:rPr>
      </w:pPr>
    </w:p>
    <w:p w:rsidR="005B638A" w:rsidRPr="00655DB1" w:rsidRDefault="005B638A" w:rsidP="005B638A">
      <w:pPr>
        <w:rPr>
          <w:b/>
        </w:rPr>
      </w:pPr>
    </w:p>
    <w:p w:rsidR="007A1C8E" w:rsidRPr="00655DB1" w:rsidRDefault="007A1C8E" w:rsidP="00655DB1">
      <w:pPr>
        <w:rPr>
          <w:b/>
        </w:rPr>
      </w:pPr>
      <w:r w:rsidRPr="00655DB1">
        <w:rPr>
          <w:b/>
        </w:rPr>
        <w:t xml:space="preserve">Lines of Code </w:t>
      </w:r>
    </w:p>
    <w:p w:rsidR="007A1C8E" w:rsidRPr="006F63D2" w:rsidRDefault="007A1C8E" w:rsidP="007A1C8E">
      <w:pPr>
        <w:rPr>
          <w:rFonts w:ascii="Times" w:hAnsi="Times"/>
          <w:sz w:val="20"/>
          <w:szCs w:val="20"/>
        </w:rPr>
      </w:pPr>
      <w:r>
        <w:rPr>
          <w:rFonts w:ascii="Times" w:hAnsi="Times"/>
          <w:noProof/>
          <w:sz w:val="20"/>
          <w:szCs w:val="20"/>
          <w:lang w:val="en-US"/>
        </w:rPr>
        <w:drawing>
          <wp:inline distT="0" distB="0" distL="0" distR="0">
            <wp:extent cx="5227320" cy="1501140"/>
            <wp:effectExtent l="19050" t="0" r="0" b="0"/>
            <wp:docPr id="7" name="Picture 5" descr="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rt"/>
                    <pic:cNvPicPr>
                      <a:picLocks noChangeAspect="1" noChangeArrowheads="1"/>
                    </pic:cNvPicPr>
                  </pic:nvPicPr>
                  <pic:blipFill>
                    <a:blip r:embed="rId63" cstate="print"/>
                    <a:srcRect/>
                    <a:stretch>
                      <a:fillRect/>
                    </a:stretch>
                  </pic:blipFill>
                  <pic:spPr bwMode="auto">
                    <a:xfrm>
                      <a:off x="0" y="0"/>
                      <a:ext cx="5227320" cy="1501140"/>
                    </a:xfrm>
                    <a:prstGeom prst="rect">
                      <a:avLst/>
                    </a:prstGeom>
                    <a:noFill/>
                    <a:ln w="9525">
                      <a:noFill/>
                      <a:miter lim="800000"/>
                      <a:headEnd/>
                      <a:tailEnd/>
                    </a:ln>
                  </pic:spPr>
                </pic:pic>
              </a:graphicData>
            </a:graphic>
          </wp:inline>
        </w:drawing>
      </w:r>
    </w:p>
    <w:p w:rsidR="007A1C8E" w:rsidRDefault="00CD2427" w:rsidP="007A1C8E">
      <w:pPr>
        <w:rPr>
          <w:rFonts w:ascii="Times" w:hAnsi="Times"/>
          <w:sz w:val="20"/>
          <w:szCs w:val="20"/>
        </w:rPr>
      </w:pPr>
      <w:r w:rsidRPr="00CD2427">
        <w:rPr>
          <w:rFonts w:ascii="Times" w:hAnsi="Times"/>
          <w:sz w:val="20"/>
          <w:szCs w:val="20"/>
        </w:rPr>
        <w:pict>
          <v:rect id="_x0000_i1035" style="width:0;height:1.5pt" o:hralign="center" o:hrstd="t" o:hr="t" fillcolor="#aaa" stroked="f"/>
        </w:pict>
      </w:r>
    </w:p>
    <w:p w:rsidR="007A1C8E" w:rsidRDefault="007A1C8E" w:rsidP="007A1C8E">
      <w:pPr>
        <w:rPr>
          <w:rFonts w:ascii="Times" w:hAnsi="Times"/>
          <w:sz w:val="20"/>
          <w:szCs w:val="20"/>
        </w:rPr>
      </w:pPr>
    </w:p>
    <w:p w:rsidR="007A1C8E" w:rsidRDefault="007A1C8E" w:rsidP="007A1C8E">
      <w:pPr>
        <w:rPr>
          <w:rFonts w:ascii="Times" w:hAnsi="Times"/>
          <w:sz w:val="20"/>
          <w:szCs w:val="20"/>
        </w:rPr>
      </w:pPr>
    </w:p>
    <w:p w:rsidR="007A1C8E" w:rsidRPr="006F63D2" w:rsidRDefault="007A1C8E" w:rsidP="007A1C8E">
      <w:pPr>
        <w:rPr>
          <w:rFonts w:ascii="Times" w:hAnsi="Times"/>
          <w:sz w:val="20"/>
          <w:szCs w:val="20"/>
        </w:rPr>
      </w:pPr>
    </w:p>
    <w:p w:rsidR="007A1C8E" w:rsidRPr="00655DB1" w:rsidRDefault="007A1C8E" w:rsidP="00655DB1">
      <w:pPr>
        <w:rPr>
          <w:b/>
        </w:rPr>
      </w:pPr>
      <w:r w:rsidRPr="00655DB1">
        <w:rPr>
          <w:b/>
        </w:rPr>
        <w:t>Lines of Code By Language</w:t>
      </w:r>
    </w:p>
    <w:tbl>
      <w:tblPr>
        <w:tblW w:w="0" w:type="auto"/>
        <w:tblCellSpacing w:w="15" w:type="dxa"/>
        <w:tblCellMar>
          <w:top w:w="15" w:type="dxa"/>
          <w:left w:w="15" w:type="dxa"/>
          <w:bottom w:w="15" w:type="dxa"/>
          <w:right w:w="15" w:type="dxa"/>
        </w:tblCellMar>
        <w:tblLook w:val="0000"/>
      </w:tblPr>
      <w:tblGrid>
        <w:gridCol w:w="346"/>
        <w:gridCol w:w="2551"/>
        <w:gridCol w:w="1241"/>
        <w:gridCol w:w="1241"/>
        <w:gridCol w:w="1241"/>
        <w:gridCol w:w="1241"/>
        <w:gridCol w:w="1256"/>
      </w:tblGrid>
      <w:tr w:rsidR="007A1C8E" w:rsidRPr="006F63D2" w:rsidTr="007A6C35">
        <w:trPr>
          <w:tblCellSpacing w:w="15" w:type="dxa"/>
        </w:trPr>
        <w:tc>
          <w:tcPr>
            <w:tcW w:w="150" w:type="pct"/>
            <w:shd w:val="clear" w:color="auto" w:fill="auto"/>
            <w:vAlign w:val="center"/>
          </w:tcPr>
          <w:p w:rsidR="007A1C8E" w:rsidRPr="006F63D2" w:rsidRDefault="007A1C8E" w:rsidP="006058EE">
            <w:pPr>
              <w:tabs>
                <w:tab w:val="left" w:pos="1276"/>
              </w:tabs>
              <w:jc w:val="center"/>
              <w:rPr>
                <w:rFonts w:ascii="Times" w:hAnsi="Times"/>
                <w:b/>
                <w:sz w:val="20"/>
                <w:szCs w:val="20"/>
              </w:rPr>
            </w:pPr>
          </w:p>
        </w:tc>
        <w:tc>
          <w:tcPr>
            <w:tcW w:w="125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Language</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de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mment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mment Ratio</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Blank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Total Lines</w:t>
            </w:r>
          </w:p>
        </w:tc>
      </w:tr>
      <w:tr w:rsidR="007A1C8E" w:rsidRPr="006F63D2" w:rsidTr="007A6C35">
        <w:trPr>
          <w:tblCellSpacing w:w="15" w:type="dxa"/>
        </w:trPr>
        <w:tc>
          <w:tcPr>
            <w:tcW w:w="0" w:type="auto"/>
            <w:shd w:val="clear" w:color="auto" w:fill="4096EE"/>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4" w:history="1">
              <w:r w:rsidR="007A1C8E" w:rsidRPr="006F63D2">
                <w:rPr>
                  <w:rFonts w:ascii="Times" w:hAnsi="Times"/>
                  <w:color w:val="0000FF"/>
                  <w:sz w:val="20"/>
                  <w:szCs w:val="20"/>
                  <w:u w:val="single"/>
                </w:rPr>
                <w:t>C#</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8,458</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7,448</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28.8%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87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7,777</w:t>
            </w:r>
          </w:p>
        </w:tc>
      </w:tr>
      <w:tr w:rsidR="007A1C8E" w:rsidRPr="006F63D2" w:rsidTr="007A6C35">
        <w:trPr>
          <w:tblCellSpacing w:w="15" w:type="dxa"/>
        </w:trPr>
        <w:tc>
          <w:tcPr>
            <w:tcW w:w="0" w:type="auto"/>
            <w:shd w:val="clear" w:color="auto" w:fill="356AA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5" w:history="1">
              <w:r w:rsidR="007A1C8E" w:rsidRPr="006F63D2">
                <w:rPr>
                  <w:rFonts w:ascii="Times" w:hAnsi="Times"/>
                  <w:color w:val="0000FF"/>
                  <w:sz w:val="20"/>
                  <w:szCs w:val="20"/>
                  <w:u w:val="single"/>
                </w:rPr>
                <w:t>PHP</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5,88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3,192</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5.2%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325</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0,406</w:t>
            </w:r>
          </w:p>
        </w:tc>
      </w:tr>
      <w:tr w:rsidR="007A1C8E" w:rsidRPr="006F63D2" w:rsidTr="007A6C35">
        <w:trPr>
          <w:tblCellSpacing w:w="15" w:type="dxa"/>
        </w:trPr>
        <w:tc>
          <w:tcPr>
            <w:tcW w:w="0" w:type="auto"/>
            <w:shd w:val="clear" w:color="auto" w:fill="555555"/>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6" w:history="1">
              <w:r w:rsidR="007A1C8E" w:rsidRPr="006F63D2">
                <w:rPr>
                  <w:rFonts w:ascii="Times" w:hAnsi="Times"/>
                  <w:color w:val="0000FF"/>
                  <w:sz w:val="20"/>
                  <w:szCs w:val="20"/>
                  <w:u w:val="single"/>
                </w:rPr>
                <w:t>XM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00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934</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2.5%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40</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6,383</w:t>
            </w:r>
          </w:p>
        </w:tc>
      </w:tr>
      <w:tr w:rsidR="007A1C8E" w:rsidRPr="006F63D2" w:rsidTr="007A6C35">
        <w:trPr>
          <w:tblCellSpacing w:w="15" w:type="dxa"/>
        </w:trPr>
        <w:tc>
          <w:tcPr>
            <w:tcW w:w="0" w:type="auto"/>
            <w:shd w:val="clear" w:color="auto" w:fill="FF1A0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7" w:history="1">
              <w:r w:rsidR="007A1C8E" w:rsidRPr="006F63D2">
                <w:rPr>
                  <w:rFonts w:ascii="Times" w:hAnsi="Times"/>
                  <w:color w:val="0000FF"/>
                  <w:sz w:val="20"/>
                  <w:szCs w:val="20"/>
                  <w:u w:val="single"/>
                </w:rPr>
                <w:t>CSS</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43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1.3%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0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659</w:t>
            </w:r>
          </w:p>
        </w:tc>
      </w:tr>
      <w:tr w:rsidR="007A1C8E" w:rsidRPr="006F63D2" w:rsidTr="007A6C35">
        <w:trPr>
          <w:tblCellSpacing w:w="15" w:type="dxa"/>
        </w:trPr>
        <w:tc>
          <w:tcPr>
            <w:tcW w:w="0" w:type="auto"/>
            <w:shd w:val="clear" w:color="auto" w:fill="47A40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8" w:history="1">
              <w:r w:rsidR="007A1C8E" w:rsidRPr="006F63D2">
                <w:rPr>
                  <w:rFonts w:ascii="Times" w:hAnsi="Times"/>
                  <w:color w:val="0000FF"/>
                  <w:sz w:val="20"/>
                  <w:szCs w:val="20"/>
                  <w:u w:val="single"/>
                </w:rPr>
                <w:t>HTM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262</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0.1%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57</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320</w:t>
            </w:r>
          </w:p>
        </w:tc>
      </w:tr>
      <w:tr w:rsidR="007A1C8E" w:rsidRPr="006F63D2" w:rsidTr="007A6C35">
        <w:trPr>
          <w:tblCellSpacing w:w="15" w:type="dxa"/>
        </w:trPr>
        <w:tc>
          <w:tcPr>
            <w:tcW w:w="0" w:type="auto"/>
            <w:shd w:val="clear" w:color="auto" w:fill="A4007E"/>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69" w:history="1">
              <w:r w:rsidR="007A1C8E" w:rsidRPr="006F63D2">
                <w:rPr>
                  <w:rFonts w:ascii="Times" w:hAnsi="Times"/>
                  <w:color w:val="0000FF"/>
                  <w:sz w:val="20"/>
                  <w:szCs w:val="20"/>
                  <w:u w:val="single"/>
                </w:rPr>
                <w:t>JavaScript</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823</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4%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6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021</w:t>
            </w:r>
          </w:p>
        </w:tc>
      </w:tr>
      <w:tr w:rsidR="007A1C8E" w:rsidRPr="006F63D2" w:rsidTr="007A6C35">
        <w:trPr>
          <w:tblCellSpacing w:w="15" w:type="dxa"/>
        </w:trPr>
        <w:tc>
          <w:tcPr>
            <w:tcW w:w="0" w:type="auto"/>
            <w:shd w:val="clear" w:color="auto" w:fill="493625"/>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CD2427" w:rsidP="006058EE">
            <w:pPr>
              <w:tabs>
                <w:tab w:val="left" w:pos="1276"/>
              </w:tabs>
              <w:rPr>
                <w:rFonts w:ascii="Times" w:hAnsi="Times"/>
                <w:sz w:val="20"/>
                <w:szCs w:val="20"/>
              </w:rPr>
            </w:pPr>
            <w:hyperlink r:id="rId70" w:history="1">
              <w:r w:rsidR="007A1C8E" w:rsidRPr="006F63D2">
                <w:rPr>
                  <w:rFonts w:ascii="Times" w:hAnsi="Times"/>
                  <w:color w:val="0000FF"/>
                  <w:sz w:val="20"/>
                  <w:szCs w:val="20"/>
                  <w:u w:val="single"/>
                </w:rPr>
                <w:t>SQ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33</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7</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8%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59</w:t>
            </w:r>
          </w:p>
        </w:tc>
      </w:tr>
    </w:tbl>
    <w:p w:rsidR="007A1C8E" w:rsidRPr="006F63D2" w:rsidRDefault="00CD2427" w:rsidP="007A1C8E">
      <w:pPr>
        <w:rPr>
          <w:rFonts w:ascii="Times" w:hAnsi="Times"/>
          <w:sz w:val="20"/>
          <w:szCs w:val="20"/>
        </w:rPr>
      </w:pPr>
      <w:r w:rsidRPr="00CD2427">
        <w:rPr>
          <w:rFonts w:ascii="Times" w:hAnsi="Times"/>
          <w:sz w:val="20"/>
          <w:szCs w:val="20"/>
        </w:rPr>
        <w:pict>
          <v:rect id="_x0000_i1036" style="width:0;height:1.5pt" o:hralign="center" o:hrstd="t" o:hr="t" fillcolor="#aaa" stroked="f"/>
        </w:pict>
      </w:r>
    </w:p>
    <w:p w:rsidR="007A1C8E" w:rsidRDefault="007A1C8E" w:rsidP="007A1C8E"/>
    <w:p w:rsidR="00655DB1" w:rsidRDefault="00655DB1" w:rsidP="007A1C8E"/>
    <w:p w:rsidR="00655DB1" w:rsidRDefault="00655DB1" w:rsidP="007A1C8E"/>
    <w:p w:rsidR="00655DB1" w:rsidRDefault="00655DB1" w:rsidP="007A1C8E"/>
    <w:p w:rsidR="00655DB1" w:rsidRDefault="00655DB1" w:rsidP="007A1C8E"/>
    <w:p w:rsidR="00655DB1" w:rsidRDefault="00655DB1" w:rsidP="007A1C8E">
      <w:pPr>
        <w:spacing w:before="20" w:after="20"/>
        <w:rPr>
          <w:sz w:val="16"/>
        </w:rPr>
      </w:pPr>
    </w:p>
    <w:p w:rsidR="00E6448E" w:rsidRDefault="00E6448E">
      <w:pPr>
        <w:rPr>
          <w:rFonts w:asciiTheme="majorHAnsi" w:eastAsiaTheme="majorEastAsia" w:hAnsiTheme="majorHAnsi" w:cstheme="majorBidi"/>
          <w:b/>
          <w:bCs/>
          <w:color w:val="365F91" w:themeColor="accent1" w:themeShade="BF"/>
          <w:sz w:val="28"/>
          <w:szCs w:val="28"/>
          <w:u w:val="single"/>
          <w:lang w:eastAsia="zh-CN"/>
        </w:rPr>
      </w:pPr>
    </w:p>
    <w:p w:rsidR="000D2C91" w:rsidRDefault="000D2C91" w:rsidP="004433ED">
      <w:pPr>
        <w:pStyle w:val="Heading2"/>
        <w:pageBreakBefore/>
        <w:numPr>
          <w:ilvl w:val="1"/>
          <w:numId w:val="11"/>
        </w:numPr>
      </w:pPr>
      <w:bookmarkStart w:id="52" w:name="_Toc260920760"/>
      <w:r>
        <w:lastRenderedPageBreak/>
        <w:t>Example of database table handler class (Member.cs)</w:t>
      </w:r>
      <w:bookmarkEnd w:id="52"/>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holds data and modifying methods for the MEMBERS tabl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Most closely associated form is frm_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Most closely associated table is MEMB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Pers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 field with the same 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memb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d_memb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mber_number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mberNumb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mberNumb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typ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typ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typ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s_activ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sActi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sActiv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relation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Rela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Relation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phon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Phon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Phon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mobil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Mob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Mobil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allergies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Allergies;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Allergies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notes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Notes;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Notes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d_file from MEMBERS and FILE tabe for referencing from FIL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f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d_fil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file_name from FIL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file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file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Variable for storing file 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filePath;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filePath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doctor_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Doctor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Doctor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phon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Phon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Phon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smal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gend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gend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 User (User.cs) object is stored her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 xml:space="preserve"> cl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ernal</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 xml:space="preserve"> Cl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clUs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clUs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id_member to -1 so the fact of this is a new member can be referenc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Creates a new user parent class insta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Loads in all fields from a single row of the MEMBERS tabl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int] id_member identifies the member uniquel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ember(</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ysql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the query to return all fields from a single row of the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Resultset = conn.lhSqlQuery(</w:t>
      </w:r>
      <w:r>
        <w:rPr>
          <w:rFonts w:ascii="Courier New" w:hAnsi="Courier New" w:cs="Courier New"/>
          <w:noProof/>
          <w:color w:val="A31515"/>
          <w:sz w:val="20"/>
          <w:szCs w:val="20"/>
          <w:lang w:val="en-US"/>
        </w:rPr>
        <w:t>"Select * from members m, users u where u.id_user = m.id_user AND m.id_member = '"</w:t>
      </w:r>
      <w:r>
        <w:rPr>
          <w:rFonts w:ascii="Courier New" w:hAnsi="Courier New" w:cs="Courier New"/>
          <w:noProof/>
          <w:sz w:val="20"/>
          <w:szCs w:val="20"/>
          <w:lang w:val="en-US"/>
        </w:rPr>
        <w:t xml:space="preserve"> + id_me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we found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lhResultset.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all member and parent user fields with table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Id_us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ultset[0][</w:t>
      </w:r>
      <w:r>
        <w:rPr>
          <w:rFonts w:ascii="Courier New" w:hAnsi="Courier New" w:cs="Courier New"/>
          <w:noProof/>
          <w:color w:val="A31515"/>
          <w:sz w:val="20"/>
          <w:szCs w:val="20"/>
          <w:lang w:val="en-US"/>
        </w:rPr>
        <w:t>"id_us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Login = lhResultset[0][</w:t>
      </w:r>
      <w:r>
        <w:rPr>
          <w:rFonts w:ascii="Courier New" w:hAnsi="Courier New" w:cs="Courier New"/>
          <w:noProof/>
          <w:color w:val="A31515"/>
          <w:sz w:val="20"/>
          <w:szCs w:val="20"/>
          <w:lang w:val="en-US"/>
        </w:rPr>
        <w:t>"login"</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Password = lhResultset[0][</w:t>
      </w:r>
      <w:r>
        <w:rPr>
          <w:rFonts w:ascii="Courier New" w:hAnsi="Courier New" w:cs="Courier New"/>
          <w:noProof/>
          <w:color w:val="A31515"/>
          <w:sz w:val="20"/>
          <w:szCs w:val="20"/>
          <w:lang w:val="en-US"/>
        </w:rPr>
        <w:t>"password"</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Profile = lhResultset[0][</w:t>
      </w:r>
      <w:r>
        <w:rPr>
          <w:rFonts w:ascii="Courier New" w:hAnsi="Courier New" w:cs="Courier New"/>
          <w:noProof/>
          <w:color w:val="A31515"/>
          <w:sz w:val="20"/>
          <w:szCs w:val="20"/>
          <w:lang w:val="en-US"/>
        </w:rPr>
        <w:t>"prof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sActive = (lhResultset[0][</w:t>
      </w:r>
      <w:r>
        <w:rPr>
          <w:rFonts w:ascii="Courier New" w:hAnsi="Courier New" w:cs="Courier New"/>
          <w:noProof/>
          <w:color w:val="A31515"/>
          <w:sz w:val="20"/>
          <w:szCs w:val="20"/>
          <w:lang w:val="en-US"/>
        </w:rPr>
        <w:t>"is_active"</w:t>
      </w:r>
      <w:r>
        <w:rPr>
          <w:rFonts w:ascii="Courier New" w:hAnsi="Courier New" w:cs="Courier New"/>
          <w:noProof/>
          <w:sz w:val="20"/>
          <w:szCs w:val="20"/>
          <w:lang w:val="en-US"/>
        </w:rPr>
        <w:t xml:space="preserve">].ToString() == </w:t>
      </w:r>
      <w:r>
        <w:rPr>
          <w:rFonts w:ascii="Courier New" w:hAnsi="Courier New" w:cs="Courier New"/>
          <w:noProof/>
          <w:color w:val="A31515"/>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memb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ultset[0][</w:t>
      </w:r>
      <w:r>
        <w:rPr>
          <w:rFonts w:ascii="Courier New" w:hAnsi="Courier New" w:cs="Courier New"/>
          <w:noProof/>
          <w:color w:val="A31515"/>
          <w:sz w:val="20"/>
          <w:szCs w:val="20"/>
          <w:lang w:val="en-US"/>
        </w:rPr>
        <w:t>"id_memb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Address_2 = lhResultset[0][</w:t>
      </w:r>
      <w:r>
        <w:rPr>
          <w:rFonts w:ascii="Courier New" w:hAnsi="Courier New" w:cs="Courier New"/>
          <w:noProof/>
          <w:color w:val="A31515"/>
          <w:sz w:val="20"/>
          <w:szCs w:val="20"/>
          <w:lang w:val="en-US"/>
        </w:rPr>
        <w:t>"address_2"</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Address_1 = lhResultset[0][</w:t>
      </w:r>
      <w:r>
        <w:rPr>
          <w:rFonts w:ascii="Courier New" w:hAnsi="Courier New" w:cs="Courier New"/>
          <w:noProof/>
          <w:color w:val="A31515"/>
          <w:sz w:val="20"/>
          <w:szCs w:val="20"/>
          <w:lang w:val="en-US"/>
        </w:rPr>
        <w:t>"address_1"</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Birthdate = lhResultset[0][</w:t>
      </w:r>
      <w:r>
        <w:rPr>
          <w:rFonts w:ascii="Courier New" w:hAnsi="Courier New" w:cs="Courier New"/>
          <w:noProof/>
          <w:color w:val="A31515"/>
          <w:sz w:val="20"/>
          <w:szCs w:val="20"/>
          <w:lang w:val="en-US"/>
        </w:rPr>
        <w:t>"birthdat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ity = lhResultset[0][</w:t>
      </w:r>
      <w:r>
        <w:rPr>
          <w:rFonts w:ascii="Courier New" w:hAnsi="Courier New" w:cs="Courier New"/>
          <w:noProof/>
          <w:color w:val="A31515"/>
          <w:sz w:val="20"/>
          <w:szCs w:val="20"/>
          <w:lang w:val="en-US"/>
        </w:rPr>
        <w:t>"city"</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unty = lhResultset[0][</w:t>
      </w:r>
      <w:r>
        <w:rPr>
          <w:rFonts w:ascii="Courier New" w:hAnsi="Courier New" w:cs="Courier New"/>
          <w:noProof/>
          <w:color w:val="A31515"/>
          <w:sz w:val="20"/>
          <w:szCs w:val="20"/>
          <w:lang w:val="en-US"/>
        </w:rPr>
        <w:t>"county"</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ail = lhResultset[0][</w:t>
      </w:r>
      <w:r>
        <w:rPr>
          <w:rFonts w:ascii="Courier New" w:hAnsi="Courier New" w:cs="Courier New"/>
          <w:noProof/>
          <w:color w:val="A31515"/>
          <w:sz w:val="20"/>
          <w:szCs w:val="20"/>
          <w:lang w:val="en-US"/>
        </w:rPr>
        <w:t>"email"</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Mobile = lhResultset[0][</w:t>
      </w:r>
      <w:r>
        <w:rPr>
          <w:rFonts w:ascii="Courier New" w:hAnsi="Courier New" w:cs="Courier New"/>
          <w:noProof/>
          <w:color w:val="A31515"/>
          <w:sz w:val="20"/>
          <w:szCs w:val="20"/>
          <w:lang w:val="en-US"/>
        </w:rPr>
        <w:t>"emerg_contact_mob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Name = lhResultset[0][</w:t>
      </w:r>
      <w:r>
        <w:rPr>
          <w:rFonts w:ascii="Courier New" w:hAnsi="Courier New" w:cs="Courier New"/>
          <w:noProof/>
          <w:color w:val="A31515"/>
          <w:sz w:val="20"/>
          <w:szCs w:val="20"/>
          <w:lang w:val="en-US"/>
        </w:rPr>
        <w:t>"emerg_contact_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Phone = lhResultset[0][</w:t>
      </w:r>
      <w:r>
        <w:rPr>
          <w:rFonts w:ascii="Courier New" w:hAnsi="Courier New" w:cs="Courier New"/>
          <w:noProof/>
          <w:color w:val="A31515"/>
          <w:sz w:val="20"/>
          <w:szCs w:val="20"/>
          <w:lang w:val="en-US"/>
        </w:rPr>
        <w:t>"emerg_contact_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Relation = lhResultset[0][</w:t>
      </w:r>
      <w:r>
        <w:rPr>
          <w:rFonts w:ascii="Courier New" w:hAnsi="Courier New" w:cs="Courier New"/>
          <w:noProof/>
          <w:color w:val="A31515"/>
          <w:sz w:val="20"/>
          <w:szCs w:val="20"/>
          <w:lang w:val="en-US"/>
        </w:rPr>
        <w:t>"emerg_contact_relation"</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rstName = lhResultset[0][</w:t>
      </w:r>
      <w:r>
        <w:rPr>
          <w:rFonts w:ascii="Courier New" w:hAnsi="Courier New" w:cs="Courier New"/>
          <w:noProof/>
          <w:color w:val="A31515"/>
          <w:sz w:val="20"/>
          <w:szCs w:val="20"/>
          <w:lang w:val="en-US"/>
        </w:rPr>
        <w:t>"first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astName = lhResultset[0][</w:t>
      </w:r>
      <w:r>
        <w:rPr>
          <w:rFonts w:ascii="Courier New" w:hAnsi="Courier New" w:cs="Courier New"/>
          <w:noProof/>
          <w:color w:val="A31515"/>
          <w:sz w:val="20"/>
          <w:szCs w:val="20"/>
          <w:lang w:val="en-US"/>
        </w:rPr>
        <w:t>"last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Allergies = lhResultset[0][</w:t>
      </w:r>
      <w:r>
        <w:rPr>
          <w:rFonts w:ascii="Courier New" w:hAnsi="Courier New" w:cs="Courier New"/>
          <w:noProof/>
          <w:color w:val="A31515"/>
          <w:sz w:val="20"/>
          <w:szCs w:val="20"/>
          <w:lang w:val="en-US"/>
        </w:rPr>
        <w:t>"medical_allergies"</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DoctorName = lhResultset[0][</w:t>
      </w:r>
      <w:r>
        <w:rPr>
          <w:rFonts w:ascii="Courier New" w:hAnsi="Courier New" w:cs="Courier New"/>
          <w:noProof/>
          <w:color w:val="A31515"/>
          <w:sz w:val="20"/>
          <w:szCs w:val="20"/>
          <w:lang w:val="en-US"/>
        </w:rPr>
        <w:t>"medical_doctor_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Notes = lhResultset[0][</w:t>
      </w:r>
      <w:r>
        <w:rPr>
          <w:rFonts w:ascii="Courier New" w:hAnsi="Courier New" w:cs="Courier New"/>
          <w:noProof/>
          <w:color w:val="A31515"/>
          <w:sz w:val="20"/>
          <w:szCs w:val="20"/>
          <w:lang w:val="en-US"/>
        </w:rPr>
        <w:t>"medical_notes"</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Phone = lhResultset[0][</w:t>
      </w:r>
      <w:r>
        <w:rPr>
          <w:rFonts w:ascii="Courier New" w:hAnsi="Courier New" w:cs="Courier New"/>
          <w:noProof/>
          <w:color w:val="A31515"/>
          <w:sz w:val="20"/>
          <w:szCs w:val="20"/>
          <w:lang w:val="en-US"/>
        </w:rPr>
        <w:t>"medical_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mberNumber = lhResultset[0][</w:t>
      </w:r>
      <w:r>
        <w:rPr>
          <w:rFonts w:ascii="Courier New" w:hAnsi="Courier New" w:cs="Courier New"/>
          <w:noProof/>
          <w:color w:val="A31515"/>
          <w:sz w:val="20"/>
          <w:szCs w:val="20"/>
          <w:lang w:val="en-US"/>
        </w:rPr>
        <w:t>"member_numb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file = lhResultset[0][</w:t>
      </w:r>
      <w:r>
        <w:rPr>
          <w:rFonts w:ascii="Courier New" w:hAnsi="Courier New" w:cs="Courier New"/>
          <w:noProof/>
          <w:color w:val="A31515"/>
          <w:sz w:val="20"/>
          <w:szCs w:val="20"/>
          <w:lang w:val="en-US"/>
        </w:rPr>
        <w:t>"id_f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ostalCode = lhResultset[0][</w:t>
      </w:r>
      <w:r>
        <w:rPr>
          <w:rFonts w:ascii="Courier New" w:hAnsi="Courier New" w:cs="Courier New"/>
          <w:noProof/>
          <w:color w:val="A31515"/>
          <w:sz w:val="20"/>
          <w:szCs w:val="20"/>
          <w:lang w:val="en-US"/>
        </w:rPr>
        <w:t>"postalcod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Type = lhResultset[0][</w:t>
      </w:r>
      <w:r>
        <w:rPr>
          <w:rFonts w:ascii="Courier New" w:hAnsi="Courier New" w:cs="Courier New"/>
          <w:noProof/>
          <w:color w:val="A31515"/>
          <w:sz w:val="20"/>
          <w:szCs w:val="20"/>
          <w:lang w:val="en-US"/>
        </w:rPr>
        <w:t>"typ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obile = lhResultset[0][</w:t>
      </w:r>
      <w:r>
        <w:rPr>
          <w:rFonts w:ascii="Courier New" w:hAnsi="Courier New" w:cs="Courier New"/>
          <w:noProof/>
          <w:color w:val="A31515"/>
          <w:sz w:val="20"/>
          <w:szCs w:val="20"/>
          <w:lang w:val="en-US"/>
        </w:rPr>
        <w:t>"mob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hone = lhResultset[0][</w:t>
      </w:r>
      <w:r>
        <w:rPr>
          <w:rFonts w:ascii="Courier New" w:hAnsi="Courier New" w:cs="Courier New"/>
          <w:noProof/>
          <w:color w:val="A31515"/>
          <w:sz w:val="20"/>
          <w:szCs w:val="20"/>
          <w:lang w:val="en-US"/>
        </w:rPr>
        <w:t>"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Gender = lhResultset[0][</w:t>
      </w:r>
      <w:r>
        <w:rPr>
          <w:rFonts w:ascii="Courier New" w:hAnsi="Courier New" w:cs="Courier New"/>
          <w:noProof/>
          <w:color w:val="A31515"/>
          <w:sz w:val="20"/>
          <w:szCs w:val="20"/>
          <w:lang w:val="en-US"/>
        </w:rPr>
        <w:t>"gend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reates a new payment for the open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decimal] amount: the amount pay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the date of the pay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esc: description/comment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receiptNumber: receipt nu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paymentMethod: card/cash/cheque/bank transf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receivedBy: name of person, who received the pay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AddPayment(</w:t>
      </w:r>
      <w:r>
        <w:rPr>
          <w:rFonts w:ascii="Courier New" w:hAnsi="Courier New" w:cs="Courier New"/>
          <w:noProof/>
          <w:color w:val="2B91AF"/>
          <w:sz w:val="20"/>
          <w:szCs w:val="20"/>
          <w:lang w:val="en-US"/>
        </w:rPr>
        <w:t>Decimal</w:t>
      </w:r>
      <w:r>
        <w:rPr>
          <w:rFonts w:ascii="Courier New" w:hAnsi="Courier New" w:cs="Courier New"/>
          <w:noProof/>
          <w:sz w:val="20"/>
          <w:szCs w:val="20"/>
          <w:lang w:val="en-US"/>
        </w:rPr>
        <w:t xml:space="preserve"> amount,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esc,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ceiptNumb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ymentMethod,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ceivedB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payment can be added to existing members only, not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payment object and copy into all payment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Payment</w:t>
      </w:r>
      <w:r>
        <w:rPr>
          <w:rFonts w:ascii="Courier New" w:hAnsi="Courier New" w:cs="Courier New"/>
          <w:noProof/>
          <w:sz w:val="20"/>
          <w:szCs w:val="20"/>
          <w:lang w:val="en-US"/>
        </w:rPr>
        <w:t xml:space="preserve"> clPaymen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Paymen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Amount = amou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Date = 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ClMember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Details = des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ReceiptNumber = receipt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PaymentMethod = paymentMetho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ReceivedBy = receivedB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ave pay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Payment.SavePay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will save the object into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vert date into mysql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ysqlDate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MysqlDate(</w:t>
      </w:r>
      <w:r>
        <w:rPr>
          <w:rFonts w:ascii="Courier New" w:hAnsi="Courier New" w:cs="Courier New"/>
          <w:noProof/>
          <w:color w:val="0000FF"/>
          <w:sz w:val="20"/>
          <w:szCs w:val="20"/>
          <w:lang w:val="en-US"/>
        </w:rPr>
        <w:t>this</w:t>
      </w:r>
      <w:r>
        <w:rPr>
          <w:rFonts w:ascii="Courier New" w:hAnsi="Courier New" w:cs="Courier New"/>
          <w:noProof/>
          <w:sz w:val="20"/>
          <w:szCs w:val="20"/>
          <w:lang w:val="en-US"/>
        </w:rPr>
        <w:t>.Birth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Birthdate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mysqlDate ==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Date of Birth is in incorrect forma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e-mail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bValidateEmail(</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E-Mail address is incorrec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rst the user object is fill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IsActi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Login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ai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Password = mysql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Profile = </w:t>
      </w:r>
      <w:r>
        <w:rPr>
          <w:rFonts w:ascii="Courier New" w:hAnsi="Courier New" w:cs="Courier New"/>
          <w:noProof/>
          <w:color w:val="A31515"/>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ysql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User details were correctly sav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User.Sav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re is a new picture to sa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lePath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lePath.Length &gt;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file = conn.uploadFileToDB(</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lePath,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insert query is launched in case of existing members only, not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insert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insert into `gym`.`members` (`id_member`, `firstName`, `lastName`, `birthdate`, `address_1`, `city`, `county`, `postalcode`, `type`, `id_user`, `is_active`, `address_2`, `emerg_contact_name`, `emerg_contact_relation`, `emerg_contact_phone`, `emerg_contact_mobile`, `medical_allergies`, `medical_notes`, `id_file`, `medical_doctor_name`, `medical_phone`, `email`, `member_number`, `phone`,`mobile`,`gender`) values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NULL,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rs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Las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mysqlDat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1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ity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unty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ostalCod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yp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clUser.Id_user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A31515"/>
          <w:sz w:val="20"/>
          <w:szCs w:val="20"/>
          <w:lang w:val="en-US"/>
        </w:rPr>
        <w:t>"1"</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0"</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2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Relation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Phon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Mob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Allergies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Notes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f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Doctor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Phon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mberNu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hon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obi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Gender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insert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 conn.InsertToDB(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 insert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new member has been added to the databse succesfully!"</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adding the new user,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Delet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is a member updat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upd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UPDATE members SET first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rstName + </w:t>
      </w:r>
      <w:r>
        <w:rPr>
          <w:rFonts w:ascii="Courier New" w:hAnsi="Courier New" w:cs="Courier New"/>
          <w:noProof/>
          <w:color w:val="A31515"/>
          <w:sz w:val="20"/>
          <w:szCs w:val="20"/>
          <w:lang w:val="en-US"/>
        </w:rPr>
        <w:t>"', last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LastName + </w:t>
      </w:r>
      <w:r>
        <w:rPr>
          <w:rFonts w:ascii="Courier New" w:hAnsi="Courier New" w:cs="Courier New"/>
          <w:noProof/>
          <w:color w:val="A31515"/>
          <w:sz w:val="20"/>
          <w:szCs w:val="20"/>
          <w:lang w:val="en-US"/>
        </w:rPr>
        <w:t>"', birthdate = '"</w:t>
      </w:r>
      <w:r>
        <w:rPr>
          <w:rFonts w:ascii="Courier New" w:hAnsi="Courier New" w:cs="Courier New"/>
          <w:noProof/>
          <w:sz w:val="20"/>
          <w:szCs w:val="20"/>
          <w:lang w:val="en-US"/>
        </w:rPr>
        <w:t xml:space="preserve"> + mysqlDate + </w:t>
      </w:r>
      <w:r>
        <w:rPr>
          <w:rFonts w:ascii="Courier New" w:hAnsi="Courier New" w:cs="Courier New"/>
          <w:noProof/>
          <w:color w:val="A31515"/>
          <w:sz w:val="20"/>
          <w:szCs w:val="20"/>
          <w:lang w:val="en-US"/>
        </w:rPr>
        <w:t>"', address_1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1 + </w:t>
      </w:r>
      <w:r>
        <w:rPr>
          <w:rFonts w:ascii="Courier New" w:hAnsi="Courier New" w:cs="Courier New"/>
          <w:noProof/>
          <w:color w:val="A31515"/>
          <w:sz w:val="20"/>
          <w:szCs w:val="20"/>
          <w:lang w:val="en-US"/>
        </w:rPr>
        <w:t>"', city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ity + </w:t>
      </w:r>
      <w:r>
        <w:rPr>
          <w:rFonts w:ascii="Courier New" w:hAnsi="Courier New" w:cs="Courier New"/>
          <w:noProof/>
          <w:color w:val="A31515"/>
          <w:sz w:val="20"/>
          <w:szCs w:val="20"/>
          <w:lang w:val="en-US"/>
        </w:rPr>
        <w:t>"', county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unty + </w:t>
      </w:r>
      <w:r>
        <w:rPr>
          <w:rFonts w:ascii="Courier New" w:hAnsi="Courier New" w:cs="Courier New"/>
          <w:noProof/>
          <w:color w:val="A31515"/>
          <w:sz w:val="20"/>
          <w:szCs w:val="20"/>
          <w:lang w:val="en-US"/>
        </w:rPr>
        <w:t>"', postalcod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ostalCode + </w:t>
      </w:r>
      <w:r>
        <w:rPr>
          <w:rFonts w:ascii="Courier New" w:hAnsi="Courier New" w:cs="Courier New"/>
          <w:noProof/>
          <w:color w:val="A31515"/>
          <w:sz w:val="20"/>
          <w:szCs w:val="20"/>
          <w:lang w:val="en-US"/>
        </w:rPr>
        <w:t>"', typ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ype + </w:t>
      </w:r>
      <w:r>
        <w:rPr>
          <w:rFonts w:ascii="Courier New" w:hAnsi="Courier New" w:cs="Courier New"/>
          <w:noProof/>
          <w:color w:val="A31515"/>
          <w:sz w:val="20"/>
          <w:szCs w:val="20"/>
          <w:lang w:val="en-US"/>
        </w:rPr>
        <w:t>"', is_activ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A31515"/>
          <w:sz w:val="20"/>
          <w:szCs w:val="20"/>
          <w:lang w:val="en-US"/>
        </w:rPr>
        <w:t>"1"</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0"</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address_2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2 + </w:t>
      </w:r>
      <w:r>
        <w:rPr>
          <w:rFonts w:ascii="Courier New" w:hAnsi="Courier New" w:cs="Courier New"/>
          <w:noProof/>
          <w:color w:val="A31515"/>
          <w:sz w:val="20"/>
          <w:szCs w:val="20"/>
          <w:lang w:val="en-US"/>
        </w:rPr>
        <w:t>"', emerg_contact_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Name + </w:t>
      </w:r>
      <w:r>
        <w:rPr>
          <w:rFonts w:ascii="Courier New" w:hAnsi="Courier New" w:cs="Courier New"/>
          <w:noProof/>
          <w:color w:val="A31515"/>
          <w:sz w:val="20"/>
          <w:szCs w:val="20"/>
          <w:lang w:val="en-US"/>
        </w:rPr>
        <w:t>"', emerg_contact_relation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Relation + </w:t>
      </w:r>
      <w:r>
        <w:rPr>
          <w:rFonts w:ascii="Courier New" w:hAnsi="Courier New" w:cs="Courier New"/>
          <w:noProof/>
          <w:color w:val="A31515"/>
          <w:sz w:val="20"/>
          <w:szCs w:val="20"/>
          <w:lang w:val="en-US"/>
        </w:rPr>
        <w:t>"', emerg_contact_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Phone + </w:t>
      </w:r>
      <w:r>
        <w:rPr>
          <w:rFonts w:ascii="Courier New" w:hAnsi="Courier New" w:cs="Courier New"/>
          <w:noProof/>
          <w:color w:val="A31515"/>
          <w:sz w:val="20"/>
          <w:szCs w:val="20"/>
          <w:lang w:val="en-US"/>
        </w:rPr>
        <w:t>"', emerg_contact_mob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Mobile + </w:t>
      </w:r>
      <w:r>
        <w:rPr>
          <w:rFonts w:ascii="Courier New" w:hAnsi="Courier New" w:cs="Courier New"/>
          <w:noProof/>
          <w:color w:val="A31515"/>
          <w:sz w:val="20"/>
          <w:szCs w:val="20"/>
          <w:lang w:val="en-US"/>
        </w:rPr>
        <w:t>"', medical_allergies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Allergies + </w:t>
      </w:r>
      <w:r>
        <w:rPr>
          <w:rFonts w:ascii="Courier New" w:hAnsi="Courier New" w:cs="Courier New"/>
          <w:noProof/>
          <w:color w:val="A31515"/>
          <w:sz w:val="20"/>
          <w:szCs w:val="20"/>
          <w:lang w:val="en-US"/>
        </w:rPr>
        <w:t>"', medical_notes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Notes + </w:t>
      </w:r>
      <w:r>
        <w:rPr>
          <w:rFonts w:ascii="Courier New" w:hAnsi="Courier New" w:cs="Courier New"/>
          <w:noProof/>
          <w:color w:val="A31515"/>
          <w:sz w:val="20"/>
          <w:szCs w:val="20"/>
          <w:lang w:val="en-US"/>
        </w:rPr>
        <w:t>"', id_f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file + </w:t>
      </w:r>
      <w:r>
        <w:rPr>
          <w:rFonts w:ascii="Courier New" w:hAnsi="Courier New" w:cs="Courier New"/>
          <w:noProof/>
          <w:color w:val="A31515"/>
          <w:sz w:val="20"/>
          <w:szCs w:val="20"/>
          <w:lang w:val="en-US"/>
        </w:rPr>
        <w:t>"', medical_doctor_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DoctorName + </w:t>
      </w:r>
      <w:r>
        <w:rPr>
          <w:rFonts w:ascii="Courier New" w:hAnsi="Courier New" w:cs="Courier New"/>
          <w:noProof/>
          <w:color w:val="A31515"/>
          <w:sz w:val="20"/>
          <w:szCs w:val="20"/>
          <w:lang w:val="en-US"/>
        </w:rPr>
        <w:t>"', medical_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Phone + </w:t>
      </w:r>
      <w:r>
        <w:rPr>
          <w:rFonts w:ascii="Courier New" w:hAnsi="Courier New" w:cs="Courier New"/>
          <w:noProof/>
          <w:color w:val="A31515"/>
          <w:sz w:val="20"/>
          <w:szCs w:val="20"/>
          <w:lang w:val="en-US"/>
        </w:rPr>
        <w:t>"', email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A31515"/>
          <w:sz w:val="20"/>
          <w:szCs w:val="20"/>
          <w:lang w:val="en-US"/>
        </w:rPr>
        <w:t>"', 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hone + </w:t>
      </w:r>
      <w:r>
        <w:rPr>
          <w:rFonts w:ascii="Courier New" w:hAnsi="Courier New" w:cs="Courier New"/>
          <w:noProof/>
          <w:color w:val="A31515"/>
          <w:sz w:val="20"/>
          <w:szCs w:val="20"/>
          <w:lang w:val="en-US"/>
        </w:rPr>
        <w:t>"', mob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ob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 gender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Gender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WHERE id_member = '"</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upd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conn.DeleteOrUpdate(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 update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member data has been updated succesfully!"</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updating the user information,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Delet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user saving was false, then it was becuase of duplicate e-mail at this poin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e-mail already exists in the database! Please choose another on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will set a member to be inactive in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Remo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an existing member is currently loaded i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his active status to in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Pr="000D2C91" w:rsidRDefault="000D2C91" w:rsidP="000D2C91">
      <w:pPr>
        <w:rPr>
          <w:lang w:eastAsia="zh-CN"/>
        </w:rPr>
      </w:pPr>
    </w:p>
    <w:p w:rsidR="000D2C91" w:rsidRDefault="000D2C91">
      <w:pPr>
        <w:rPr>
          <w:rFonts w:asciiTheme="majorHAnsi" w:eastAsiaTheme="majorEastAsia" w:hAnsiTheme="majorHAnsi" w:cstheme="majorBidi"/>
          <w:b/>
          <w:bCs/>
          <w:color w:val="365F91" w:themeColor="accent1" w:themeShade="BF"/>
          <w:sz w:val="28"/>
          <w:szCs w:val="28"/>
          <w:u w:val="single"/>
          <w:lang w:eastAsia="zh-CN"/>
        </w:rPr>
      </w:pPr>
    </w:p>
    <w:p w:rsidR="000D2C91" w:rsidRDefault="000D2C91" w:rsidP="004433ED">
      <w:pPr>
        <w:pStyle w:val="Heading2"/>
        <w:pageBreakBefore/>
        <w:numPr>
          <w:ilvl w:val="1"/>
          <w:numId w:val="11"/>
        </w:numPr>
      </w:pPr>
      <w:bookmarkStart w:id="53" w:name="_Toc260920761"/>
      <w:r>
        <w:lastRenderedPageBreak/>
        <w:t>Example of a form that interfaces table data (frm_member.cs)</w:t>
      </w:r>
      <w:bookmarkEnd w:id="53"/>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Form Handler for member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is for adding or modifying a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cl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 xml:space="preserve"> clEquipmentBook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 for creating new member from main menu.</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main menu,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Add New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nerateNew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ook equip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will be available once the "Save and Stay" is executed successfull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ook equip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will be available once the "Save and Stay" is executed successfull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e dele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SelectedIndex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creating new member, that was opened from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able to refresh member list after saving the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member_list] frmMemberList: by taking this parameter there will be a refere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member list so it can be refreshed after saving the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reference to the parent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 = frmMember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new member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Add New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nerateNew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quipmentbooking, add payments and remove member buttons are hidden until saving (creating)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 this was opened from a member list there is no need to open a new one after clos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saveOpen.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a default type (Full time stud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SelectedIndex = 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default gender and im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editing an existing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able to refresh member list after saving the edit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params [int] id_member: identifies the member to modif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member_list] frmMemberList: by taking this parameter there will be a refere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member list so it can be refreshed after saving the edit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Edit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reference to the parent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 = frmMember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oad in member details for specified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saveOpen.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member &lt;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member could not be fou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member was found, load in all member details into member object from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firstName.Text = clMember.Firs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lastName.Text = clMember.Las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hk_active.Checked = clMember.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b.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CsharpDateFromMysqlDate(clMember.Birth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ddress1.Text = clMember.Address_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ddress2.Text = clMember.Address_2;</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ity.Text = clMember.Cit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ounty.Text = clMember.Count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mobile.Text = clMember.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name.Text = clMember.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telephone.Text = clMember.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relation.Text = clMember.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llergies.Text = clMember.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ctor_name.Text = clMember.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dical_notes.Text = clMember.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ctor_phone.Text = clMember.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clMember.Id_member.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pc.Text = clMember.PostalCod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Text = clMember.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ail.Text = clMember.Emai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obile.Text = clMember.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telephone.Text = clMember.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a corresponing picture for this member, then load it i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lse show default image, depending on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conn.loadImageFromDB(clMember.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Picture error, please assign anothe picture to this member!\r\n\r\n"</w:t>
      </w:r>
      <w:r>
        <w:rPr>
          <w:rFonts w:ascii="Courier New" w:hAnsi="Courier New" w:cs="Courier New"/>
          <w:noProof/>
          <w:sz w:val="20"/>
          <w:szCs w:val="20"/>
          <w:lang w:val="en-US"/>
        </w:rPr>
        <w:t xml:space="preserve"> +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fe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conn.loadImageFromDB(clMember.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Picture error, please assign anothe picture to this member!\r\n\r\n"</w:t>
      </w:r>
      <w:r>
        <w:rPr>
          <w:rFonts w:ascii="Courier New" w:hAnsi="Courier New" w:cs="Courier New"/>
          <w:noProof/>
          <w:sz w:val="20"/>
          <w:szCs w:val="20"/>
          <w:lang w:val="en-US"/>
        </w:rPr>
        <w:t xml:space="preserve"> +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refreshes the booked equipment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DISTINCT eb.date_due Due, e.name Name, eb.borrowedamount Amount, eb.id_equipment EqID, eb.id_eq_booking BkID FROM equipment e, equipment_bookings eb WHERE eb.id_member = "</w:t>
      </w:r>
      <w:r>
        <w:rPr>
          <w:rFonts w:ascii="Courier New" w:hAnsi="Courier New" w:cs="Courier New"/>
          <w:noProof/>
          <w:sz w:val="20"/>
          <w:szCs w:val="20"/>
          <w:lang w:val="en-US"/>
        </w:rPr>
        <w:t xml:space="preserve"> + clMember.Id_member + </w:t>
      </w:r>
      <w:r>
        <w:rPr>
          <w:rFonts w:ascii="Courier New" w:hAnsi="Courier New" w:cs="Courier New"/>
          <w:noProof/>
          <w:color w:val="A31515"/>
          <w:sz w:val="20"/>
          <w:szCs w:val="20"/>
          <w:lang w:val="en-US"/>
        </w:rPr>
        <w:t>" AND (eb.isreturned = 0 OR eb.isreturned is NULL) AND eb.id_equipment = e.id_equipment ORDER BY D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for unreturned items, if there is any, then report ir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g_eqbookings.Row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lateItems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owInd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rowIndex = 0; rowIndex &lt; dg_eqbookings.RowCount; rowInd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qDueDate = dg_eqbookings.Rows[rowIndex].Cells[0].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today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Toda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u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eqDue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Compare(today, d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teIte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lateItems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is persom has "</w:t>
      </w:r>
      <w:r>
        <w:rPr>
          <w:rFonts w:ascii="Courier New" w:hAnsi="Courier New" w:cs="Courier New"/>
          <w:noProof/>
          <w:sz w:val="20"/>
          <w:szCs w:val="20"/>
          <w:lang w:val="en-US"/>
        </w:rPr>
        <w:t xml:space="preserve"> + lateItems + </w:t>
      </w:r>
      <w:r>
        <w:rPr>
          <w:rFonts w:ascii="Courier New" w:hAnsi="Courier New" w:cs="Courier New"/>
          <w:noProof/>
          <w:color w:val="A31515"/>
          <w:sz w:val="20"/>
          <w:szCs w:val="20"/>
          <w:lang w:val="en-US"/>
        </w:rPr>
        <w:t>" late, unreturned item(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Sta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alls for saving, then leaves the form open for further edit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Stay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Close", "Save and Open List" or "Save and Sta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opies user input into member object and then calls for saving the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py all form fields into member object field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rstName = txt_first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LastName = txt_last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sActive = (chk_activ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Birthdate = txt_dob.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Address_2 = txt_address2.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Address_1 = txt_address1.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City = txt_city.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County = txt_county.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Mobile = txt_emerg_mobil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Name = txt_emerg_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Phone = txt_emerg_tele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clMember.EmergContactRelation = txt_emerg_relation.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Allergies = txt_allergies.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DoctorName = txt_doctor_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Notes = txt_medical_notes.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Phone = txt_doctor_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mberNumber = txt_membernu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PostalCode = txt_pc.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Type = cmb_typ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ail = txt_email.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Phone = txt_tele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obile = txt_mobil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fe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all for saving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clMember.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Payments"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displays the add payment form instantiated for this specific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payments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clMember.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Payments.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Canc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cancel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Remove"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asks for confirmation and then calls for removing the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remove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are still equipments borrowed, the member can't be dele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g_eqbookings.Row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You can't remove this member as the borrowed equipments has to be returned fir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lse there are no outstanding borrowed equipments</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   </w:t>
      </w:r>
      <w:r>
        <w:rPr>
          <w:rFonts w:ascii="Courier New" w:hAnsi="Courier New" w:cs="Courier New"/>
          <w:noProof/>
          <w:color w:val="008000"/>
          <w:sz w:val="20"/>
          <w:szCs w:val="20"/>
          <w:lang w:val="en-US"/>
        </w:rPr>
        <w:t>// Confirm member remova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Are you sure?"</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 entry"</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move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Remo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parent member list if this was called from a member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frmMemberList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Equipment Booking"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displays the equipment list for borrowing form instantiated for this specific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equipmentbooking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equipment_list</w:t>
      </w:r>
      <w:r>
        <w:rPr>
          <w:rFonts w:ascii="Courier New" w:hAnsi="Courier New" w:cs="Courier New"/>
          <w:noProof/>
          <w:sz w:val="20"/>
          <w:szCs w:val="20"/>
          <w:lang w:val="en-US"/>
        </w:rPr>
        <w:t xml:space="preserve"> frmEquipmentLis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equipment_list</w:t>
      </w:r>
      <w:r>
        <w:rPr>
          <w:rFonts w:ascii="Courier New" w:hAnsi="Courier New" w:cs="Courier New"/>
          <w:noProof/>
          <w:sz w:val="20"/>
          <w:szCs w:val="20"/>
          <w:lang w:val="en-US"/>
        </w:rPr>
        <w:t xml:space="preserve">(clMember.Id_member,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EquipmentList.ShowDialo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a grid cell is double clicked on the borrowed equipment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loads in the equipment return dialog belonging to the cell</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dg_eqbookings_Cell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DataGridViewCell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equipment booking details from grid row</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quipmentName = dg_eqbookings.Rows[e.RowIndex].Cells[1].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borrowedAmoun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eqbookings.Rows[e.RowIndex].Cells[2].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eq_booking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eqbookings.Rows[e.RowIndex].Cells[4].Value.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how return dialog for confirming amount to be return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my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my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CUST4,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How many "</w:t>
      </w:r>
      <w:r>
        <w:rPr>
          <w:rFonts w:ascii="Courier New" w:hAnsi="Courier New" w:cs="Courier New"/>
          <w:noProof/>
          <w:sz w:val="20"/>
          <w:szCs w:val="20"/>
          <w:lang w:val="en-US"/>
        </w:rPr>
        <w:t>+equipmentName+</w:t>
      </w:r>
      <w:r>
        <w:rPr>
          <w:rFonts w:ascii="Courier New" w:hAnsi="Courier New" w:cs="Courier New"/>
          <w:noProof/>
          <w:color w:val="A31515"/>
          <w:sz w:val="20"/>
          <w:szCs w:val="20"/>
          <w:lang w:val="en-US"/>
        </w:rPr>
        <w:t>" would you like to return?"</w:t>
      </w:r>
      <w:r>
        <w:rPr>
          <w:rFonts w:ascii="Courier New" w:hAnsi="Courier New" w:cs="Courier New"/>
          <w:noProof/>
          <w:sz w:val="20"/>
          <w:szCs w:val="20"/>
          <w:lang w:val="en-US"/>
        </w:rPr>
        <w:t>,borrowedAm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erence how to use TryPar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ref  </w:t>
      </w:r>
      <w:r w:rsidR="007D0B17">
        <w:rPr>
          <w:rFonts w:ascii="Courier New" w:hAnsi="Courier New" w:cs="Courier New"/>
          <w:noProof/>
          <w:color w:val="008000"/>
          <w:sz w:val="20"/>
          <w:szCs w:val="20"/>
          <w:lang w:val="en-US"/>
        </w:rPr>
        <w:t>(Microsoft, 2006)</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the result of user inpu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sz w:val="20"/>
          <w:szCs w:val="20"/>
          <w:lang w:val="en-US"/>
        </w:rPr>
        <w:tab/>
        <w:t xml:space="preserve">        </w:t>
      </w:r>
      <w:r>
        <w:rPr>
          <w:rFonts w:ascii="Courier New" w:hAnsi="Courier New" w:cs="Courier New"/>
          <w:noProof/>
          <w:color w:val="0000FF"/>
          <w:sz w:val="20"/>
          <w:szCs w:val="20"/>
          <w:lang w:val="en-US"/>
        </w:rPr>
        <w:t>double</w:t>
      </w:r>
      <w:r>
        <w:rPr>
          <w:rFonts w:ascii="Courier New" w:hAnsi="Courier New" w:cs="Courier New"/>
          <w:noProof/>
          <w:sz w:val="20"/>
          <w:szCs w:val="20"/>
          <w:lang w:val="en-US"/>
        </w:rPr>
        <w:t xml:space="preserve"> 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sz w:val="20"/>
          <w:szCs w:val="20"/>
          <w:lang w:val="en-US"/>
        </w:rPr>
        <w:tab/>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Num = </w:t>
      </w:r>
      <w:r>
        <w:rPr>
          <w:rFonts w:ascii="Courier New" w:hAnsi="Courier New" w:cs="Courier New"/>
          <w:noProof/>
          <w:color w:val="0000FF"/>
          <w:sz w:val="20"/>
          <w:szCs w:val="20"/>
          <w:lang w:val="en-US"/>
        </w:rPr>
        <w:t>double</w:t>
      </w:r>
      <w:r>
        <w:rPr>
          <w:rFonts w:ascii="Courier New" w:hAnsi="Courier New" w:cs="Courier New"/>
          <w:noProof/>
          <w:sz w:val="20"/>
          <w:szCs w:val="20"/>
          <w:lang w:val="en-US"/>
        </w:rPr>
        <w:t xml:space="preserve">.TryParse(result, </w:t>
      </w:r>
      <w:r>
        <w:rPr>
          <w:rFonts w:ascii="Courier New" w:hAnsi="Courier New" w:cs="Courier New"/>
          <w:noProof/>
          <w:color w:val="0000FF"/>
          <w:sz w:val="20"/>
          <w:szCs w:val="20"/>
          <w:lang w:val="en-US"/>
        </w:rPr>
        <w:t>out</w:t>
      </w:r>
      <w:r>
        <w:rPr>
          <w:rFonts w:ascii="Courier New" w:hAnsi="Courier New" w:cs="Courier New"/>
          <w:noProof/>
          <w:sz w:val="20"/>
          <w:szCs w:val="20"/>
          <w:lang w:val="en-US"/>
        </w:rPr>
        <w:t xml:space="preserve"> 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s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If there is something to return but not everyth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Parse(result) &gt; 0) &amp;&amp; (resul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ave the new amount into eq. 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id_eq_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BorrowedAmoun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IsReturn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SaveEquipment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all amount of this booking is to be returned</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ark the booking as return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id_eq_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BorrowedAmount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IsReturn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SaveEquipment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eq. booking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rd_male radiobutton is che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default male image as background image if no picture is 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rd_male_Check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rd_female radiobutton is che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default female image as background image if no picture is 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rd_female_Check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pictureBox1 is double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Lets the user to load in a piture for the current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pictureBox1_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ry to open an user selected image fil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OpenFileDialog</w:t>
      </w:r>
      <w:r>
        <w:rPr>
          <w:rFonts w:ascii="Courier New" w:hAnsi="Courier New" w:cs="Courier New"/>
          <w:noProof/>
          <w:sz w:val="20"/>
          <w:szCs w:val="20"/>
          <w:lang w:val="en-US"/>
        </w:rPr>
        <w:t xml:space="preserve"> ope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OpenFileDialog</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open.Filter = </w:t>
      </w:r>
      <w:r>
        <w:rPr>
          <w:rFonts w:ascii="Courier New" w:hAnsi="Courier New" w:cs="Courier New"/>
          <w:noProof/>
          <w:color w:val="A31515"/>
          <w:sz w:val="20"/>
          <w:szCs w:val="20"/>
          <w:lang w:val="en-US"/>
        </w:rPr>
        <w:t>"Image Files(*.jpg; *.jpeg; *.gif; *.bmp; *.png)|*.jpg; *.jpeg; *.gif; *.bmp; *.png"</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open.ShowDialog()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O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the file's 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Path = open.File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fileinfo object for the 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Info</w:t>
      </w:r>
      <w:r>
        <w:rPr>
          <w:rFonts w:ascii="Courier New" w:hAnsi="Courier New" w:cs="Courier New"/>
          <w:noProof/>
          <w:sz w:val="20"/>
          <w:szCs w:val="20"/>
          <w:lang w:val="en-US"/>
        </w:rPr>
        <w:t xml:space="preserve"> fil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Info</w:t>
      </w:r>
      <w:r>
        <w:rPr>
          <w:rFonts w:ascii="Courier New" w:hAnsi="Courier New" w:cs="Courier New"/>
          <w:noProof/>
          <w:sz w:val="20"/>
          <w:szCs w:val="20"/>
          <w:lang w:val="en-US"/>
        </w:rPr>
        <w:t>(clMember.FilePath);</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file's 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Name = file.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the image on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tmap</w:t>
      </w:r>
      <w:r>
        <w:rPr>
          <w:rFonts w:ascii="Courier New" w:hAnsi="Courier New" w:cs="Courier New"/>
          <w:noProof/>
          <w:sz w:val="20"/>
          <w:szCs w:val="20"/>
          <w:lang w:val="en-US"/>
        </w:rPr>
        <w:t>(clMember.FilePath);</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elete the default image from backgrou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ro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pplicationException</w:t>
      </w:r>
      <w:r>
        <w:rPr>
          <w:rFonts w:ascii="Courier New" w:hAnsi="Courier New" w:cs="Courier New"/>
          <w:noProof/>
          <w:sz w:val="20"/>
          <w:szCs w:val="20"/>
          <w:lang w:val="en-US"/>
        </w:rPr>
        <w:t>(</w:t>
      </w:r>
      <w:r>
        <w:rPr>
          <w:rFonts w:ascii="Courier New" w:hAnsi="Courier New" w:cs="Courier New"/>
          <w:noProof/>
          <w:color w:val="A31515"/>
          <w:sz w:val="20"/>
          <w:szCs w:val="20"/>
          <w:lang w:val="en-US"/>
        </w:rPr>
        <w:t>"Failed loading imag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mouse hovers over pictureBox1</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lets the user remove the association between member and its current pictur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pictureBox1_MouseUp(</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Mouse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Butt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n case of right mouse 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ouseButtons</w:t>
      </w:r>
      <w:r>
        <w:rPr>
          <w:rFonts w:ascii="Courier New" w:hAnsi="Courier New" w:cs="Courier New"/>
          <w:noProof/>
          <w:sz w:val="20"/>
          <w:szCs w:val="20"/>
          <w:lang w:val="en-US"/>
        </w:rPr>
        <w:t>.Righ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a picture currently loaded in and there is an association between the picture and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amp;&amp; (clMember.Id_fil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k user confirm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frm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frm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YESNO, </w:t>
      </w:r>
      <w:r>
        <w:rPr>
          <w:rFonts w:ascii="Courier New" w:hAnsi="Courier New" w:cs="Courier New"/>
          <w:noProof/>
          <w:color w:val="A31515"/>
          <w:sz w:val="20"/>
          <w:szCs w:val="20"/>
          <w:lang w:val="en-US"/>
        </w:rPr>
        <w:t>"Would you like to delete the picture?"</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move all association between member and current pictur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Nam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Path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arn the user that he has to save the modifica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Image has been marked for deletion,\r\nyou must click on save for\r\nthe deletion to take effec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default images as per gend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d_male.Check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Close"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f the saving is ok, then closes the member for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Close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saving the member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the list in parent window and close this 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rmMemberList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Open"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f the saving is ok, then closes the member form and opens up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button is never shown on a member form which was just called form a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Open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Disp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List.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county if city iS Cambrid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txt_city_TextChang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city.Text == </w:t>
      </w:r>
      <w:r>
        <w:rPr>
          <w:rFonts w:ascii="Courier New" w:hAnsi="Courier New" w:cs="Courier New"/>
          <w:noProof/>
          <w:color w:val="A31515"/>
          <w:sz w:val="20"/>
          <w:szCs w:val="20"/>
          <w:lang w:val="en-US"/>
        </w:rPr>
        <w:t>"Cambridg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ounty.Text = </w:t>
      </w:r>
      <w:r>
        <w:rPr>
          <w:rFonts w:ascii="Courier New" w:hAnsi="Courier New" w:cs="Courier New"/>
          <w:noProof/>
          <w:color w:val="A31515"/>
          <w:sz w:val="20"/>
          <w:szCs w:val="20"/>
          <w:lang w:val="en-US"/>
        </w:rPr>
        <w:t>"Cambridgeshir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store default medical history 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RestoreMedicalText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is will delete all current medical notes!\r\nAre you sure?\r\n\r\n(You must click on save for\r\nthe modifications to take effec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Are you sur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ystem.ComponentModel.</w:t>
      </w:r>
      <w:r>
        <w:rPr>
          <w:rFonts w:ascii="Courier New" w:hAnsi="Courier New" w:cs="Courier New"/>
          <w:noProof/>
          <w:color w:val="2B91AF"/>
          <w:sz w:val="20"/>
          <w:szCs w:val="20"/>
          <w:lang w:val="en-US"/>
        </w:rPr>
        <w:t>ComponentResourceManager</w:t>
      </w:r>
      <w:r>
        <w:rPr>
          <w:rFonts w:ascii="Courier New" w:hAnsi="Courier New" w:cs="Courier New"/>
          <w:noProof/>
          <w:sz w:val="20"/>
          <w:szCs w:val="20"/>
          <w:lang w:val="en-US"/>
        </w:rPr>
        <w:t xml:space="preserve"> resource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System.ComponentModel.</w:t>
      </w:r>
      <w:r>
        <w:rPr>
          <w:rFonts w:ascii="Courier New" w:hAnsi="Courier New" w:cs="Courier New"/>
          <w:noProof/>
          <w:color w:val="2B91AF"/>
          <w:sz w:val="20"/>
          <w:szCs w:val="20"/>
          <w:lang w:val="en-US"/>
        </w:rPr>
        <w:t>ComponentResourceManager</w:t>
      </w:r>
      <w:r>
        <w:rPr>
          <w:rFonts w:ascii="Courier New" w:hAnsi="Courier New" w:cs="Courier New"/>
          <w:noProof/>
          <w:sz w:val="20"/>
          <w:szCs w:val="20"/>
          <w:lang w:val="en-US"/>
        </w:rPr>
        <w:t>(</w:t>
      </w:r>
      <w:r>
        <w:rPr>
          <w:rFonts w:ascii="Courier New" w:hAnsi="Courier New" w:cs="Courier New"/>
          <w:noProof/>
          <w:color w:val="0000FF"/>
          <w:sz w:val="20"/>
          <w:szCs w:val="20"/>
          <w:lang w:val="en-US"/>
        </w:rPr>
        <w:t>typeof</w:t>
      </w:r>
      <w:r>
        <w:rPr>
          <w:rFonts w:ascii="Courier New" w:hAnsi="Courier New" w:cs="Courier New"/>
          <w:noProof/>
          <w:sz w:val="20"/>
          <w:szCs w:val="20"/>
          <w:lang w:val="en-US"/>
        </w:rPr>
        <w:t>(</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txt_medical_notes.Text = resources.GetString(</w:t>
      </w:r>
      <w:r>
        <w:rPr>
          <w:rFonts w:ascii="Courier New" w:hAnsi="Courier New" w:cs="Courier New"/>
          <w:noProof/>
          <w:color w:val="A31515"/>
          <w:sz w:val="20"/>
          <w:szCs w:val="20"/>
          <w:lang w:val="en-US"/>
        </w:rPr>
        <w:t>"txt_medical_notes.Tex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rPr>
          <w:lang w:eastAsia="zh-CN"/>
        </w:rPr>
      </w:pPr>
    </w:p>
    <w:p w:rsidR="000D2C91" w:rsidRDefault="000D2C91" w:rsidP="004433ED">
      <w:pPr>
        <w:pStyle w:val="Heading2"/>
        <w:pageBreakBefore/>
        <w:numPr>
          <w:ilvl w:val="1"/>
          <w:numId w:val="11"/>
        </w:numPr>
      </w:pPr>
      <w:bookmarkStart w:id="54" w:name="_Toc260920762"/>
      <w:r>
        <w:lastRenderedPageBreak/>
        <w:t>Example of listing collection of entities (frm_member_list.cs)</w:t>
      </w:r>
      <w:bookmarkEnd w:id="54"/>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orm Handler for listing memb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 xml:space="preserve"> clClassInstanc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 for creating member list from main menu.</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main menu,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creating member list for adding new payment from payments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frm_payment_list.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payments] frmPayments: This is for reference to the parent clas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Payments = frm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 @desc Constructor for creating member list for adding new attenda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a class instance or to view members who are currently attend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a class_instance_arrang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ClassInstance] clClassInstance:  This is for reference to the parent clas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bool] viewAttendants: This decides if viewing or adding attendant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 xml:space="preserve"> clClassInstanc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 = clClass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viewAttendants =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refreshes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not for viewing current attendants for a class 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displaying all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id_member ID, member_number Nr, CONCAT(lastName, ', ', firstName) 'Member Name', DATE_FORMAT(birthdate,\"%d-%m-%Y\") DOB, email 'EMail', type Type, IF((is_active= 0), 'INACTIVE','ACTIVE') Status FROM members ORDER BY ID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for viewing current attendants for a class instanc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displaying only members who attend this class 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m.id_member ID, m.member_number Nr, CONCAT(m.lastName, ', ', m.firstName) 'Member Name', DATE_FORMAT(m.birthdate,\"%d-%m-%Y\") DOB, email 'EMail', type Type, IF((is_active= 0), 'INACTIVE','ACTIVE') Status FROM members m, class_bookings cb WHERE m.id_member = cb.id_member AND cb.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 ORDER BY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Display current number of people on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numberOfPeople.Text = dg_members.RowC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a grid cell is double clicked on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loads in the member belonging to the cell for edit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dg_members_Cell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DataGridViewCell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Get the member id at current cel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members.Rows[e.RowIndex].Cells[0].Value.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the payment list pan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rmPayments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Add Payment panel for the selected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add_payment</w:t>
      </w:r>
      <w:r>
        <w:rPr>
          <w:rFonts w:ascii="Courier New" w:hAnsi="Courier New" w:cs="Courier New"/>
          <w:noProof/>
          <w:sz w:val="20"/>
          <w:szCs w:val="20"/>
          <w:lang w:val="en-US"/>
        </w:rPr>
        <w:t xml:space="preserve"> frmAddPaymen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add_payment</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AddPayment.ShowDialo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 this member list was launched from the payment list, refresh the payment list when this finish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Payments.vloadDg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class instance list for adding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1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firm enroll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nroll this member to the class?"</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nroll membe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the room 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COUNT(*) q FROM gym.class_bookings WHERE 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Res = conn.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urrMembers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0][</w:t>
      </w:r>
      <w:r>
        <w:rPr>
          <w:rFonts w:ascii="Courier New" w:hAnsi="Courier New" w:cs="Courier New"/>
          <w:noProof/>
          <w:color w:val="A31515"/>
          <w:sz w:val="20"/>
          <w:szCs w:val="20"/>
          <w:lang w:val="en-US"/>
        </w:rPr>
        <w:t>"q"</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r.size FROM gym.class_instance ci, gym.rooms r WHERE ci.id_room = r.id_room AND ci.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hRes = conn.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maxMembers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0][</w:t>
      </w:r>
      <w:r>
        <w:rPr>
          <w:rFonts w:ascii="Courier New" w:hAnsi="Courier New" w:cs="Courier New"/>
          <w:noProof/>
          <w:color w:val="A31515"/>
          <w:sz w:val="20"/>
          <w:szCs w:val="20"/>
          <w:lang w:val="en-US"/>
        </w:rPr>
        <w:t>"siz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maxMembers &lt; currMembers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Sorry! This room does not allow more booking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LclAttendants.Add(cl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SaveClass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class instance list for viewing attending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1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firm remova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Remove this member from the class?"</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 entry?"</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dele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eleteClassBookingQuery = </w:t>
      </w:r>
      <w:r>
        <w:rPr>
          <w:rFonts w:ascii="Courier New" w:hAnsi="Courier New" w:cs="Courier New"/>
          <w:noProof/>
          <w:color w:val="A31515"/>
          <w:sz w:val="20"/>
          <w:szCs w:val="20"/>
          <w:lang w:val="en-US"/>
        </w:rPr>
        <w:t>"delete from class_bookings WHERE id_member = '"</w:t>
      </w:r>
      <w:r>
        <w:rPr>
          <w:rFonts w:ascii="Courier New" w:hAnsi="Courier New" w:cs="Courier New"/>
          <w:noProof/>
          <w:sz w:val="20"/>
          <w:szCs w:val="20"/>
          <w:lang w:val="en-US"/>
        </w:rPr>
        <w:t xml:space="preserve"> + id_me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AND 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Launch delete query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conn.DeleteOrUpdate(deleteClassBooking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delet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attendant has been removed from this class instan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updating the class booking information,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main menu just create an edit member form</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frm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id_member,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earch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reates a new list of members based on search criteria given by the us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earch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tart of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id_member ID, member_number Nr, CONCAT(lastName, ', ', firstName) 'Member Name', DATE_FORMAT(birthdate,\"%d-%m-%Y\") DOB, email 'EMail', type Type, IF((is_active= 0), 'INACTIVE','ACTIVE') Status FROM members WHERE 1 = 1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user input and create query for searc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fir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firstName LIKE '%"</w:t>
      </w:r>
      <w:r>
        <w:rPr>
          <w:rFonts w:ascii="Courier New" w:hAnsi="Courier New" w:cs="Courier New"/>
          <w:noProof/>
          <w:sz w:val="20"/>
          <w:szCs w:val="20"/>
          <w:lang w:val="en-US"/>
        </w:rPr>
        <w:t>+txt_firstName.Text+</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la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lastName LIKE '%"</w:t>
      </w:r>
      <w:r>
        <w:rPr>
          <w:rFonts w:ascii="Courier New" w:hAnsi="Courier New" w:cs="Courier New"/>
          <w:noProof/>
          <w:sz w:val="20"/>
          <w:szCs w:val="20"/>
          <w:lang w:val="en-US"/>
        </w:rPr>
        <w:t xml:space="preserve"> + txt_la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email.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email LIKE '%"</w:t>
      </w:r>
      <w:r>
        <w:rPr>
          <w:rFonts w:ascii="Courier New" w:hAnsi="Courier New" w:cs="Courier New"/>
          <w:noProof/>
          <w:sz w:val="20"/>
          <w:szCs w:val="20"/>
          <w:lang w:val="en-US"/>
        </w:rPr>
        <w:t xml:space="preserve"> + txt_email.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mb_type.SelectedIndex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type LIKE '%"</w:t>
      </w:r>
      <w:r>
        <w:rPr>
          <w:rFonts w:ascii="Courier New" w:hAnsi="Courier New" w:cs="Courier New"/>
          <w:noProof/>
          <w:sz w:val="20"/>
          <w:szCs w:val="20"/>
          <w:lang w:val="en-US"/>
        </w:rPr>
        <w:t xml:space="preserve"> + cmb_type.SelectedItem.ToString()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Date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MysqlDate(txt_dob.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sDate !=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birthdate = '"</w:t>
      </w:r>
      <w:r>
        <w:rPr>
          <w:rFonts w:ascii="Courier New" w:hAnsi="Courier New" w:cs="Courier New"/>
          <w:noProof/>
          <w:sz w:val="20"/>
          <w:szCs w:val="20"/>
          <w:lang w:val="en-US"/>
        </w:rPr>
        <w:t xml:space="preserve"> + sDat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ORDER BY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amount of people currently on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numberOfPeople.Text = dg_members.RowC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Cop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opies the contents of the currently selected grids onto the clipboa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ith the optional delimit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copy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string array of the size (amount) of selected cell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aSelectedCellValue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dg_members.SelectedCells.Cou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ounter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cellValu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all selected cell contents into string arra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counter = 0; counter &lt; (dg_members.SelectedCells.Count); count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ellValue = dg_members.SelectedCells[counter].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ellValue.Length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aSelectedCellValues[counter] = cellVal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Offer choice of delimit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frm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frm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CUST2, </w:t>
      </w:r>
      <w:r>
        <w:rPr>
          <w:rFonts w:ascii="Courier New" w:hAnsi="Courier New" w:cs="Courier New"/>
          <w:noProof/>
          <w:color w:val="A31515"/>
          <w:sz w:val="20"/>
          <w:szCs w:val="20"/>
          <w:lang w:val="en-US"/>
        </w:rPr>
        <w:t>"Which delimiter would you like to use? \r\n Its normally a comma (,) some mail uses semicolon (;)"</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Mass e-mail delimiter selectio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har</w:t>
      </w:r>
      <w:r>
        <w:rPr>
          <w:rFonts w:ascii="Courier New" w:hAnsi="Courier New" w:cs="Courier New"/>
          <w:noProof/>
          <w:sz w:val="20"/>
          <w:szCs w:val="20"/>
          <w:lang w:val="en-US"/>
        </w:rPr>
        <w:t xml:space="preserve"> delimiter = result[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opy everything to clipboard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Set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 xml:space="preserve">.Text,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Join(delimiter+</w:t>
      </w:r>
      <w:r>
        <w:rPr>
          <w:rFonts w:ascii="Courier New" w:hAnsi="Courier New" w:cs="Courier New"/>
          <w:noProof/>
          <w:color w:val="A31515"/>
          <w:sz w:val="20"/>
          <w:szCs w:val="20"/>
          <w:lang w:val="en-US"/>
        </w:rPr>
        <w:t>" "</w:t>
      </w:r>
      <w:r>
        <w:rPr>
          <w:rFonts w:ascii="Courier New" w:hAnsi="Courier New" w:cs="Courier New"/>
          <w:noProof/>
          <w:sz w:val="20"/>
          <w:szCs w:val="20"/>
          <w:lang w:val="en-US"/>
        </w:rPr>
        <w:t>, saSelectedCellValue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let the user know about th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Contains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Get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r\n\r\n is on the Clipboard now!"</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Nothing was select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Add Member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invokes the frm_member panel for adding a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addNewMember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frm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ShowDialo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4433ED">
      <w:pPr>
        <w:pStyle w:val="Heading2"/>
        <w:pageBreakBefore/>
        <w:numPr>
          <w:ilvl w:val="1"/>
          <w:numId w:val="11"/>
        </w:numPr>
      </w:pPr>
      <w:bookmarkStart w:id="55" w:name="_Toc260920763"/>
      <w:r>
        <w:lastRenderedPageBreak/>
        <w:t>Example of mysql database connection utils (mySqlConn.cs)</w:t>
      </w:r>
      <w:bookmarkEnd w:id="55"/>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MySql Connector must be installed at this poi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holds methods for managing mysql connections and querie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rv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 xml:space="preserv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e constructor specifying the connection paramet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serv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rver IP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database Nam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us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user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passwo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passwo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ySqlConn(</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rv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abas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s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erver = serv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database =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user =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assword =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e constructor by default with the connection informa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ySqlCon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server = </w:t>
      </w:r>
      <w:r>
        <w:rPr>
          <w:rFonts w:ascii="Courier New" w:hAnsi="Courier New" w:cs="Courier New"/>
          <w:noProof/>
          <w:color w:val="A31515"/>
          <w:sz w:val="20"/>
          <w:szCs w:val="20"/>
          <w:lang w:val="en-US"/>
        </w:rPr>
        <w:t>"localho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database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user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assword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he connection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connection string return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tMyCon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nects to the databse using the specified query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yConString = </w:t>
      </w:r>
      <w:r>
        <w:rPr>
          <w:rFonts w:ascii="Courier New" w:hAnsi="Courier New" w:cs="Courier New"/>
          <w:noProof/>
          <w:color w:val="A31515"/>
          <w:sz w:val="20"/>
          <w:szCs w:val="20"/>
          <w:lang w:val="en-US"/>
        </w:rPr>
        <w:t>"server="</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server + </w:t>
      </w:r>
      <w:r>
        <w:rPr>
          <w:rFonts w:ascii="Courier New" w:hAnsi="Courier New" w:cs="Courier New"/>
          <w:noProof/>
          <w:color w:val="A31515"/>
          <w:sz w:val="20"/>
          <w:szCs w:val="20"/>
          <w:lang w:val="en-US"/>
        </w:rPr>
        <w:t>";User Id="</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user + </w:t>
      </w:r>
      <w:r>
        <w:rPr>
          <w:rFonts w:ascii="Courier New" w:hAnsi="Courier New" w:cs="Courier New"/>
          <w:noProof/>
          <w:color w:val="A31515"/>
          <w:sz w:val="20"/>
          <w:szCs w:val="20"/>
          <w:lang w:val="en-US"/>
        </w:rPr>
        <w:t>";password="</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assword + </w:t>
      </w:r>
      <w:r>
        <w:rPr>
          <w:rFonts w:ascii="Courier New" w:hAnsi="Courier New" w:cs="Courier New"/>
          <w:noProof/>
          <w:color w:val="A31515"/>
          <w:sz w:val="20"/>
          <w:szCs w:val="20"/>
          <w:lang w:val="en-US"/>
        </w:rPr>
        <w:t>";Persist Security Info=True;databas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databas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x.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Cannot connect to server.  Contact administrato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1045:</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Invalid username/password when connecting to the database, please contact with an administrato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defaul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he connection to the database, if it is closed, i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pens i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MySql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mysql connection object return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 xml:space="preserve"> mycGe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 an arbitrary query string against the active database, very simila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PHP way. Do not use this function for INSERT, UPDATE, or DELETE querie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prepared statement query to run.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List</w:t>
      </w:r>
      <w:r>
        <w:rPr>
          <w:rFonts w:ascii="Courier New" w:hAnsi="Courier New" w:cs="Courier New"/>
          <w:noProof/>
          <w:color w:val="808080"/>
          <w:sz w:val="20"/>
          <w:szCs w:val="20"/>
          <w:lang w:val="en-US"/>
        </w:rPr>
        <w:t>&lt;Hashtable&gt;</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 List</w:t>
      </w:r>
      <w:r>
        <w:rPr>
          <w:rFonts w:ascii="Courier New" w:hAnsi="Courier New" w:cs="Courier New"/>
          <w:noProof/>
          <w:color w:val="808080"/>
          <w:sz w:val="20"/>
          <w:szCs w:val="20"/>
          <w:lang w:val="en-US"/>
        </w:rPr>
        <w:t>&lt;HashTable&gt;</w:t>
      </w:r>
      <w:r>
        <w:rPr>
          <w:rFonts w:ascii="Courier New" w:hAnsi="Courier New" w:cs="Courier New"/>
          <w:noProof/>
          <w:color w:val="008000"/>
          <w:sz w:val="20"/>
          <w:szCs w:val="20"/>
          <w:lang w:val="en-US"/>
        </w:rPr>
        <w:t xml:space="preserve"> containing the data retrieved from the databse. Thi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ate can be used with a foreach loop or directly htResultset[index][field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SqlQuery(</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nd populate a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se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ommand.Execute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 resultset_tmp;</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while</w:t>
      </w: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_tmp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i = 0; i &lt; Reader.FieldCount; i++)</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check first if the key exis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resultset_tmp.ContainsKey(Reader.GetName(i).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_tmp.Add(Reader.GetName(i).ToString(), Reader.GetValue(i).ToStrin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Add(resultset_tmp);</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resultse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performs an insert statement on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nd returns the id of the the last record insert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id of the last record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nsertTo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lastInsertId = </w:t>
      </w:r>
      <w:r>
        <w:rPr>
          <w:rFonts w:ascii="Courier New" w:hAnsi="Courier New" w:cs="Courier New"/>
          <w:noProof/>
          <w:color w:val="A31515"/>
          <w:sz w:val="20"/>
          <w:szCs w:val="20"/>
          <w:lang w:val="en-US"/>
        </w:rPr>
        <w:t>"-1"</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ExecuteNon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hSqlQuery(</w:t>
      </w:r>
      <w:r>
        <w:rPr>
          <w:rFonts w:ascii="Courier New" w:hAnsi="Courier New" w:cs="Courier New"/>
          <w:noProof/>
          <w:color w:val="A31515"/>
          <w:sz w:val="20"/>
          <w:szCs w:val="20"/>
          <w:lang w:val="en-US"/>
        </w:rPr>
        <w:t>"SELECT LAST_INSERT_ID()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stInsertId = result[0][</w:t>
      </w:r>
      <w:r>
        <w:rPr>
          <w:rFonts w:ascii="Courier New" w:hAnsi="Courier New" w:cs="Courier New"/>
          <w:noProof/>
          <w:color w:val="A31515"/>
          <w:sz w:val="20"/>
          <w:szCs w:val="20"/>
          <w:lang w:val="en-US"/>
        </w:rPr>
        <w:t>"id"</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don't want to show that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stInsert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executes the specified query on the database an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a DataTable ready to use in a DataGridView compon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DataTable] The DataTable object if there is no data, the obj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ill be returned empt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 xml:space="preserve"> dtGetTableForDataGrid(</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 xml:space="preserve"> tabl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Adapter</w:t>
      </w:r>
      <w:r>
        <w:rPr>
          <w:rFonts w:ascii="Courier New" w:hAnsi="Courier New" w:cs="Courier New"/>
          <w:noProof/>
          <w:sz w:val="20"/>
          <w:szCs w:val="20"/>
          <w:lang w:val="en-US"/>
        </w:rPr>
        <w:t xml:space="preserve"> MyD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Adapt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DA.SelectComman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query,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Ge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DA.Fill(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Returns the datasource ready to be used in a combobox.</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ArrayList] ArrayList containing the item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 xml:space="preserve"> alGetComboFrom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eldId,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eldVal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 xml:space="preserve"> alMyItem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ea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 record </w:t>
      </w:r>
      <w:r>
        <w:rPr>
          <w:rFonts w:ascii="Courier New" w:hAnsi="Courier New" w:cs="Courier New"/>
          <w:noProof/>
          <w:color w:val="0000FF"/>
          <w:sz w:val="20"/>
          <w:szCs w:val="20"/>
          <w:lang w:val="en-US"/>
        </w:rPr>
        <w:t>in</w:t>
      </w:r>
      <w:r>
        <w:rPr>
          <w:rFonts w:ascii="Courier New" w:hAnsi="Courier New" w:cs="Courier New"/>
          <w:noProof/>
          <w:sz w:val="20"/>
          <w:szCs w:val="20"/>
          <w:lang w:val="en-US"/>
        </w:rPr>
        <w:t xml:space="preserv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lMyItems.Add(</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ctionaryEntry</w:t>
      </w:r>
      <w:r>
        <w:rPr>
          <w:rFonts w:ascii="Courier New" w:hAnsi="Courier New" w:cs="Courier New"/>
          <w:noProof/>
          <w:sz w:val="20"/>
          <w:szCs w:val="20"/>
          <w:lang w:val="en-US"/>
        </w:rPr>
        <w:t>(record[fieldId].ToString(), record[field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alMyIte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returns the id of the the modifi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cords affected by a Delete or Update sql statement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number of modified rows by the dele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DeleteOrUp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affectedRows = 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ffectedRows = command.ExecuteNon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don't want to show that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x.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145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defaul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affectedRow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uploads a file to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nd returns the id of the the last record insert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filePath: The path on the hard drive to the file to be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fileName: The inserted file's 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id of the last record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ploadFileTo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m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Stream</w:t>
      </w:r>
      <w:r>
        <w:rPr>
          <w:rFonts w:ascii="Courier New" w:hAnsi="Courier New" w:cs="Courier New"/>
          <w:noProof/>
          <w:sz w:val="20"/>
          <w:szCs w:val="20"/>
          <w:lang w:val="en-US"/>
        </w:rPr>
        <w:t xml:space="preserve"> f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filestream object for the 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Stream</w:t>
      </w:r>
      <w:r>
        <w:rPr>
          <w:rFonts w:ascii="Courier New" w:hAnsi="Courier New" w:cs="Courier New"/>
          <w:noProof/>
          <w:sz w:val="20"/>
          <w:szCs w:val="20"/>
          <w:lang w:val="en-US"/>
        </w:rPr>
        <w:t xml:space="preserve">(filePath, </w:t>
      </w:r>
      <w:r>
        <w:rPr>
          <w:rFonts w:ascii="Courier New" w:hAnsi="Courier New" w:cs="Courier New"/>
          <w:noProof/>
          <w:color w:val="2B91AF"/>
          <w:sz w:val="20"/>
          <w:szCs w:val="20"/>
          <w:lang w:val="en-US"/>
        </w:rPr>
        <w:t>FileMode</w:t>
      </w:r>
      <w:r>
        <w:rPr>
          <w:rFonts w:ascii="Courier New" w:hAnsi="Courier New" w:cs="Courier New"/>
          <w:noProof/>
          <w:sz w:val="20"/>
          <w:szCs w:val="20"/>
          <w:lang w:val="en-US"/>
        </w:rPr>
        <w:t xml:space="preserve">.Open, </w:t>
      </w:r>
      <w:r>
        <w:rPr>
          <w:rFonts w:ascii="Courier New" w:hAnsi="Courier New" w:cs="Courier New"/>
          <w:noProof/>
          <w:color w:val="2B91AF"/>
          <w:sz w:val="20"/>
          <w:szCs w:val="20"/>
          <w:lang w:val="en-US"/>
        </w:rPr>
        <w:t>FileAccess</w:t>
      </w:r>
      <w:r>
        <w:rPr>
          <w:rFonts w:ascii="Courier New" w:hAnsi="Courier New" w:cs="Courier New"/>
          <w:noProof/>
          <w:sz w:val="20"/>
          <w:szCs w:val="20"/>
          <w:lang w:val="en-US"/>
        </w:rPr>
        <w:t>.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th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ileSiz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fs.Length.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byte[] object for the raw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awDat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py the binary contents of the file into the byte[]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Read(rawData, 0, 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the file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mysql connection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nnection = 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insert file query with parameters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INSERT INTO file VALUES(NULL, @FileName, @FileSize, @Fi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parameter values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Name"</w:t>
      </w:r>
      <w:r>
        <w:rPr>
          <w:rFonts w:ascii="Courier New" w:hAnsi="Courier New" w:cs="Courier New"/>
          <w:noProof/>
          <w:sz w:val="20"/>
          <w:szCs w:val="20"/>
          <w:lang w:val="en-US"/>
        </w:rPr>
        <w:t>,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Size"</w:t>
      </w:r>
      <w:r>
        <w:rPr>
          <w:rFonts w:ascii="Courier New" w:hAnsi="Courier New" w:cs="Courier New"/>
          <w:noProof/>
          <w:sz w:val="20"/>
          <w:szCs w:val="20"/>
          <w:lang w:val="en-US"/>
        </w:rPr>
        <w:t>,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of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ExecuteNon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datareader object for holding results of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checking insert query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SELECT LAST_INSERT_ID()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for checking insert query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md.Execute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ad th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Retrieve reader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d_file = Reader.GetValue(0).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File Inserted into database successfully!"</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Succe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Asterisk);</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th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last inserted file's 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rror catch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rror "</w:t>
      </w:r>
      <w:r>
        <w:rPr>
          <w:rFonts w:ascii="Courier New" w:hAnsi="Courier New" w:cs="Courier New"/>
          <w:noProof/>
          <w:sz w:val="20"/>
          <w:szCs w:val="20"/>
          <w:lang w:val="en-US"/>
        </w:rPr>
        <w:t xml:space="preserve"> + ex.Number + </w:t>
      </w:r>
      <w:r>
        <w:rPr>
          <w:rFonts w:ascii="Courier New" w:hAnsi="Courier New" w:cs="Courier New"/>
          <w:noProof/>
          <w:color w:val="A31515"/>
          <w:sz w:val="20"/>
          <w:szCs w:val="20"/>
          <w:lang w:val="en-US"/>
        </w:rPr>
        <w:t>" has occurred: "</w:t>
      </w:r>
      <w:r>
        <w:rPr>
          <w:rFonts w:ascii="Courier New" w:hAnsi="Courier New" w:cs="Courier New"/>
          <w:noProof/>
          <w:sz w:val="20"/>
          <w:szCs w:val="20"/>
          <w:lang w:val="en-US"/>
        </w:rPr>
        <w:t xml:space="preserve"> + ex.Mess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rro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Erro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1"</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downloads an image from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id_file: the file ID in the database that has to be down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mage] an image ready to be loaded into a pictureBox</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Image</w:t>
      </w:r>
      <w:r>
        <w:rPr>
          <w:rFonts w:ascii="Courier New" w:hAnsi="Courier New" w:cs="Courier New"/>
          <w:noProof/>
          <w:sz w:val="20"/>
          <w:szCs w:val="20"/>
          <w:lang w:val="en-US"/>
        </w:rPr>
        <w:t xml:space="preserve"> loadImageFrom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m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datareader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nnection = 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query to find and download the image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SELECT file_name, file_size, file FROM file WHERE id_file = '"</w:t>
      </w:r>
      <w:r>
        <w:rPr>
          <w:rFonts w:ascii="Courier New" w:hAnsi="Courier New" w:cs="Courier New"/>
          <w:noProof/>
          <w:sz w:val="20"/>
          <w:szCs w:val="20"/>
          <w:lang w:val="en-US"/>
        </w:rPr>
        <w:t xml:space="preserve"> + id_f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md.Execute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0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ader.HasRow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ro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r>
        <w:rPr>
          <w:rFonts w:ascii="Courier New" w:hAnsi="Courier New" w:cs="Courier New"/>
          <w:noProof/>
          <w:color w:val="A31515"/>
          <w:sz w:val="20"/>
          <w:szCs w:val="20"/>
          <w:lang w:val="en-US"/>
        </w:rPr>
        <w:t>"There are no BLOBs to sav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ad th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ve the file size from reader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ileSiz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Reader.GetUInt32(Reader.GetOrdinal(</w:t>
      </w:r>
      <w:r>
        <w:rPr>
          <w:rFonts w:ascii="Courier New" w:hAnsi="Courier New" w:cs="Courier New"/>
          <w:noProof/>
          <w:color w:val="A31515"/>
          <w:sz w:val="20"/>
          <w:szCs w:val="20"/>
          <w:lang w:val="en-US"/>
        </w:rPr>
        <w:t>"file_siz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new byte[] object foe holding binary image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awDat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image data to the byte[] object from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GetBytes(Reader.GetOrdinal(</w:t>
      </w:r>
      <w:r>
        <w:rPr>
          <w:rFonts w:ascii="Courier New" w:hAnsi="Courier New" w:cs="Courier New"/>
          <w:noProof/>
          <w:color w:val="A31515"/>
          <w:sz w:val="20"/>
          <w:szCs w:val="20"/>
          <w:lang w:val="en-US"/>
        </w:rPr>
        <w:t>"file"</w:t>
      </w:r>
      <w:r>
        <w:rPr>
          <w:rFonts w:ascii="Courier New" w:hAnsi="Courier New" w:cs="Courier New"/>
          <w:noProof/>
          <w:sz w:val="20"/>
          <w:szCs w:val="20"/>
          <w:lang w:val="en-US"/>
        </w:rPr>
        <w:t>), 0, rawData, 0, 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Create memory stream that can be read into Image object as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oryStream</w:t>
      </w:r>
      <w:r>
        <w:rPr>
          <w:rFonts w:ascii="Courier New" w:hAnsi="Courier New" w:cs="Courier New"/>
          <w:noProof/>
          <w:sz w:val="20"/>
          <w:szCs w:val="20"/>
          <w:lang w:val="en-US"/>
        </w:rPr>
        <w:t xml:space="preserve"> picStream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oryStream</w:t>
      </w:r>
      <w:r>
        <w:rPr>
          <w:rFonts w:ascii="Courier New" w:hAnsi="Courier New" w:cs="Courier New"/>
          <w:noProof/>
          <w:sz w:val="20"/>
          <w:szCs w:val="20"/>
          <w:lang w:val="en-US"/>
        </w:rPr>
        <w:t>(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the ready image from memory 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Image</w:t>
      </w:r>
      <w:r>
        <w:rPr>
          <w:rFonts w:ascii="Courier New" w:hAnsi="Courier New" w:cs="Courier New"/>
          <w:noProof/>
          <w:sz w:val="20"/>
          <w:szCs w:val="20"/>
          <w:lang w:val="en-US"/>
        </w:rPr>
        <w:t>.FromStream(pic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atch the erro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rror "</w:t>
      </w:r>
      <w:r>
        <w:rPr>
          <w:rFonts w:ascii="Courier New" w:hAnsi="Courier New" w:cs="Courier New"/>
          <w:noProof/>
          <w:sz w:val="20"/>
          <w:szCs w:val="20"/>
          <w:lang w:val="en-US"/>
        </w:rPr>
        <w:t xml:space="preserve"> + ex.Number + </w:t>
      </w:r>
      <w:r>
        <w:rPr>
          <w:rFonts w:ascii="Courier New" w:hAnsi="Courier New" w:cs="Courier New"/>
          <w:noProof/>
          <w:color w:val="A31515"/>
          <w:sz w:val="20"/>
          <w:szCs w:val="20"/>
          <w:lang w:val="en-US"/>
        </w:rPr>
        <w:t>" has occurred: "</w:t>
      </w:r>
      <w:r>
        <w:rPr>
          <w:rFonts w:ascii="Courier New" w:hAnsi="Courier New" w:cs="Courier New"/>
          <w:noProof/>
          <w:sz w:val="20"/>
          <w:szCs w:val="20"/>
          <w:lang w:val="en-US"/>
        </w:rPr>
        <w:t xml:space="preserve"> + ex.Mess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rro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Erro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rPr>
          <w:rFonts w:ascii="Courier New" w:hAnsi="Courier New" w:cs="Courier New"/>
          <w:noProof/>
          <w:sz w:val="20"/>
          <w:szCs w:val="20"/>
          <w:lang w:val="en-US"/>
        </w:rPr>
      </w:pPr>
    </w:p>
    <w:p w:rsidR="000D2C91" w:rsidRPr="004433ED" w:rsidRDefault="004433ED" w:rsidP="004433ED">
      <w:pPr>
        <w:pStyle w:val="Heading2"/>
        <w:pageBreakBefore/>
        <w:numPr>
          <w:ilvl w:val="1"/>
          <w:numId w:val="11"/>
        </w:numPr>
        <w:rPr>
          <w:szCs w:val="20"/>
        </w:rPr>
      </w:pPr>
      <w:bookmarkStart w:id="56" w:name="_Toc260920764"/>
      <w:r>
        <w:rPr>
          <w:noProof/>
          <w:lang w:val="en-US"/>
        </w:rPr>
        <w:lastRenderedPageBreak/>
        <w:t>Example of custom message box (frm_message_box.cs)</w:t>
      </w:r>
      <w:bookmarkEnd w:id="56"/>
    </w:p>
    <w:p w:rsidR="000D2C91" w:rsidRDefault="000D2C91" w:rsidP="000D2C91">
      <w:pPr>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orm Handler for custom dialog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newMessage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ounter1_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nitializes the dialog to its default stat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ssage_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2.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ants for default button value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 = 0x00000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CANCEL = 0x0000000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ABORTRETRYIGNORE = 0x0000000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CANCEL = 0x0000000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 = 0x0000000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RETRYCANCEL = 0x0000000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ANCELTRYCONTINUE = 0x0000000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1 = 0x0000000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2 = 0x0000000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3 = 0x0000000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4 = 0x000000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HELP = 0x00004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return value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num</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Retur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OK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ANCEL = 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BORT = 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TRY = 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GNORE = 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YES = 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O = 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OSE = 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HELP = 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RYAGAIN = 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TINUE = 1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sets up the default and custom dialog layout variati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SetButtonLayout(</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Typ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OK:</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OK.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OK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OK.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 xml:space="preserve">.CANCEL.ToString();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ABORTRETRYIGNO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Abor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Re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3.Text = </w:t>
      </w:r>
      <w:r>
        <w:rPr>
          <w:rFonts w:ascii="Courier New" w:hAnsi="Courier New" w:cs="Courier New"/>
          <w:noProof/>
          <w:color w:val="A31515"/>
          <w:sz w:val="20"/>
          <w:szCs w:val="20"/>
          <w:lang w:val="en-US"/>
        </w:rPr>
        <w:t>"Ignor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ABORT.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RETRY.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IGNOR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YESNO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No"</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YES.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NO.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YESNO:</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No"</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YES.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NO.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RETRY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Re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RETRY.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ANCELTRYCONTIN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ontin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TRYAGAIN.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ONTIN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HELP:</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Help"</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HELP.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3.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Value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Minimum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Maximum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Button1)-1).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 xml:space="preserve">.CANCEL.ToString();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dialog invok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default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essage 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layo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how 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resul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one custom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two custom butt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2: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Button2,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three custom butt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2: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3: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Button2,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1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1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2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an item return dialog, then the result is to be the amount returne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2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3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3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counter1's value is change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counter1_ValueChang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counter1's value is decreased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revvalue is first 1, counter1 is also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o if first change is decrease counter1 will be 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_PrevValue &gt; counter1.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opposite counter is not at max ye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Value &lt; counter1.Maximu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current value of opposite count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ncrease opposite counter's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opposite counter to the new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iCounter2.ToStrin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current value of counter1 as 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counter1.Val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counter1's value is increased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revvalue is first 1, counter1 is also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o if first change is increase counter1 will be 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_PrevValue &lt; counter1.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opposite counter is not at min ye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Value &gt; counter1.Minimu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current value of opposite count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ecrease opposite counter's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opposite counter to the new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iCounter2.ToStrin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current value of counter1 as 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counter1.Val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rPr>
          <w:rFonts w:ascii="Courier New" w:hAnsi="Courier New" w:cs="Courier New"/>
          <w:noProof/>
          <w:sz w:val="20"/>
          <w:szCs w:val="20"/>
          <w:lang w:val="en-US"/>
        </w:rPr>
      </w:pPr>
    </w:p>
    <w:p w:rsidR="000D2C91" w:rsidRDefault="000D2C91" w:rsidP="000D2C91">
      <w:pPr>
        <w:rPr>
          <w:lang w:eastAsia="zh-CN"/>
        </w:rPr>
      </w:pPr>
    </w:p>
    <w:p w:rsidR="004433ED" w:rsidRDefault="004433ED" w:rsidP="004433ED">
      <w:pPr>
        <w:pStyle w:val="Heading2"/>
        <w:pageBreakBefore/>
        <w:numPr>
          <w:ilvl w:val="1"/>
          <w:numId w:val="11"/>
        </w:numPr>
      </w:pPr>
      <w:bookmarkStart w:id="57" w:name="_Toc260920765"/>
      <w:r>
        <w:lastRenderedPageBreak/>
        <w:t>Example of custom utils class (utils.cs)</w:t>
      </w:r>
      <w:bookmarkEnd w:id="57"/>
    </w:p>
    <w:p w:rsidR="004433ED" w:rsidRDefault="004433ED" w:rsidP="000D2C91">
      <w:pPr>
        <w:rPr>
          <w:lang w:eastAsia="zh-CN"/>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Security.Cryptograph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Globaliz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Net.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til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 = 0x00000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CANCEL = 0x0000000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ABORTRETRYIGNORE = 0x0000000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CANCEL = 0x0000000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 = 0x0000000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RETRYCANCEL = 0x0000000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ANCELTRYCONTINUE = 0x0000000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1 = 0x0000000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2 = 0x0000000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3 = 0x0000000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4 = 0x000000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HELP = 0x00004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rue when the email received is valid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sEmail</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True when the e-mail is a valid e-mail addres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therwise it will return fals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ValidateEmail(</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ailAddress</w:t>
      </w:r>
      <w:r>
        <w:rPr>
          <w:rFonts w:ascii="Courier New" w:hAnsi="Courier New" w:cs="Courier New"/>
          <w:noProof/>
          <w:sz w:val="20"/>
          <w:szCs w:val="20"/>
          <w:lang w:val="en-US"/>
        </w:rPr>
        <w:t xml:space="preserve"> temp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System.Net.Mail.</w:t>
      </w:r>
      <w:r>
        <w:rPr>
          <w:rFonts w:ascii="Courier New" w:hAnsi="Courier New" w:cs="Courier New"/>
          <w:noProof/>
          <w:color w:val="2B91AF"/>
          <w:sz w:val="20"/>
          <w:szCs w:val="20"/>
          <w:lang w:val="en-US"/>
        </w:rPr>
        <w:t>MailAddress</w:t>
      </w:r>
      <w:r>
        <w:rPr>
          <w:rFonts w:ascii="Courier New" w:hAnsi="Courier New" w:cs="Courier New"/>
          <w:noProof/>
          <w:sz w:val="20"/>
          <w:szCs w:val="20"/>
          <w:lang w:val="en-US"/>
        </w:rPr>
        <w:t>(sE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gumen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creates and md5hash useful to generate hashes for the passwor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stored in the databas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inpu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The md5 string hash</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CreateMD5Hash(</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np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Use input string to calculate MD5 hash</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D5</w:t>
      </w:r>
      <w:r>
        <w:rPr>
          <w:rFonts w:ascii="Courier New" w:hAnsi="Courier New" w:cs="Courier New"/>
          <w:noProof/>
          <w:sz w:val="20"/>
          <w:szCs w:val="20"/>
          <w:lang w:val="en-US"/>
        </w:rPr>
        <w:t xml:space="preserve"> md5 = System.Security.Cryptography.</w:t>
      </w:r>
      <w:r>
        <w:rPr>
          <w:rFonts w:ascii="Courier New" w:hAnsi="Courier New" w:cs="Courier New"/>
          <w:noProof/>
          <w:color w:val="2B91AF"/>
          <w:sz w:val="20"/>
          <w:szCs w:val="20"/>
          <w:lang w:val="en-US"/>
        </w:rPr>
        <w:t>MD5</w:t>
      </w:r>
      <w:r>
        <w:rPr>
          <w:rFonts w:ascii="Courier New" w:hAnsi="Courier New" w:cs="Courier New"/>
          <w:noProof/>
          <w:sz w:val="20"/>
          <w:szCs w:val="20"/>
          <w:lang w:val="en-US"/>
        </w:rPr>
        <w:t>.Cre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inputBytes = System.Text.</w:t>
      </w:r>
      <w:r>
        <w:rPr>
          <w:rFonts w:ascii="Courier New" w:hAnsi="Courier New" w:cs="Courier New"/>
          <w:noProof/>
          <w:color w:val="2B91AF"/>
          <w:sz w:val="20"/>
          <w:szCs w:val="20"/>
          <w:lang w:val="en-US"/>
        </w:rPr>
        <w:t>Encoding</w:t>
      </w:r>
      <w:r>
        <w:rPr>
          <w:rFonts w:ascii="Courier New" w:hAnsi="Courier New" w:cs="Courier New"/>
          <w:noProof/>
          <w:sz w:val="20"/>
          <w:szCs w:val="20"/>
          <w:lang w:val="en-US"/>
        </w:rPr>
        <w:t>.ASCII.GetBytes(inp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hashBytes = md5.ComputeHash(inputByte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vert the byte array to hexadecimal 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Builder</w:t>
      </w:r>
      <w:r>
        <w:rPr>
          <w:rFonts w:ascii="Courier New" w:hAnsi="Courier New" w:cs="Courier New"/>
          <w:noProof/>
          <w:sz w:val="20"/>
          <w:szCs w:val="20"/>
          <w:lang w:val="en-US"/>
        </w:rPr>
        <w:t xml:space="preserve"> sb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Builder</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 = 0; i &lt; hashBytes.Length; i++)</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b.Append(hashBytes[i].ToString(</w:t>
      </w:r>
      <w:r>
        <w:rPr>
          <w:rFonts w:ascii="Courier New" w:hAnsi="Courier New" w:cs="Courier New"/>
          <w:noProof/>
          <w:color w:val="A31515"/>
          <w:sz w:val="20"/>
          <w:szCs w:val="20"/>
          <w:lang w:val="en-US"/>
        </w:rPr>
        <w:t>"X2"</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o force the hex string to lower-case letters instead of</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upper-case, use he following line instea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sb.Append(hashBytes[i].ToString("x2"));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sb.ToString().ToLow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generates the a new random member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The new member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nerateNewMemberNumb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ODO: Check for existing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Create a new Random clas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Random</w:t>
      </w:r>
      <w:r>
        <w:rPr>
          <w:rFonts w:ascii="Courier New" w:hAnsi="Courier New" w:cs="Courier New"/>
          <w:noProof/>
          <w:sz w:val="20"/>
          <w:szCs w:val="20"/>
          <w:lang w:val="en-US"/>
        </w:rPr>
        <w:t xml:space="preserve"> RandomClas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Random</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1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2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3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sRandomNumber1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sRandomNumber2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sRandomNumber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returns a valid formated date [YYYY-MM-DD] to be stored in th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atabase from a U.K format [DD/MM/YYYY]</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in [DD/MM/YYYY]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date in [YYYY-MM-DD]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tMysql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GB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k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GB"</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date, uk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yyyy-MM-dd}"</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validates a string to see if it's in a time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ime in [HH:MM]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only true if the time is correc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ValidateTim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GB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k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GB"</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sTime, uk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Format =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HH:mm}"</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returns a valid formated date [DD/MM/YYYY] to be used in the c sharp form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rom a mysql formated date [YYYY-MM-D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in [YYYY-MM-DD]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date in [DD/MM/YYYY]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tCsharpDateFromMysql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US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s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U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date, us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dd/MM/yyyy}"</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checks if the form is already opened, it it is, it shows it on top</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orm] The form to check</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True if it is opene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IsAlreadyOpened(</w:t>
      </w:r>
      <w:r>
        <w:rPr>
          <w:rFonts w:ascii="Courier New" w:hAnsi="Courier New" w:cs="Courier New"/>
          <w:noProof/>
          <w:color w:val="2B91AF"/>
          <w:sz w:val="20"/>
          <w:szCs w:val="20"/>
          <w:lang w:val="en-US"/>
        </w:rPr>
        <w:t>Form</w:t>
      </w:r>
      <w:r>
        <w:rPr>
          <w:rFonts w:ascii="Courier New" w:hAnsi="Courier New" w:cs="Courier New"/>
          <w:noProof/>
          <w:sz w:val="20"/>
          <w:szCs w:val="20"/>
          <w:lang w:val="en-US"/>
        </w:rPr>
        <w:t xml:space="preserve"> frmMyFor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ea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w:t>
      </w:r>
      <w:r>
        <w:rPr>
          <w:rFonts w:ascii="Courier New" w:hAnsi="Courier New" w:cs="Courier New"/>
          <w:noProof/>
          <w:sz w:val="20"/>
          <w:szCs w:val="20"/>
          <w:lang w:val="en-US"/>
        </w:rPr>
        <w:t xml:space="preserve"> frmOpenForm </w:t>
      </w:r>
      <w:r>
        <w:rPr>
          <w:rFonts w:ascii="Courier New" w:hAnsi="Courier New" w:cs="Courier New"/>
          <w:noProof/>
          <w:color w:val="0000FF"/>
          <w:sz w:val="20"/>
          <w:szCs w:val="20"/>
          <w:lang w:val="en-US"/>
        </w:rPr>
        <w:t>i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pplication</w:t>
      </w:r>
      <w:r>
        <w:rPr>
          <w:rFonts w:ascii="Courier New" w:hAnsi="Courier New" w:cs="Courier New"/>
          <w:noProof/>
          <w:sz w:val="20"/>
          <w:szCs w:val="20"/>
          <w:lang w:val="en-US"/>
        </w:rPr>
        <w:t>.Open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frmOpenForm.GetType() == frmMyForm.GetTyp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TopMost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Visibl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Activ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0D2C91">
      <w:pPr>
        <w:rPr>
          <w:lang w:eastAsia="zh-CN"/>
        </w:rPr>
      </w:pPr>
    </w:p>
    <w:p w:rsidR="004433ED" w:rsidRPr="000D2C91" w:rsidRDefault="004433ED" w:rsidP="000D2C91">
      <w:pPr>
        <w:rPr>
          <w:lang w:eastAsia="zh-CN"/>
        </w:rPr>
      </w:pPr>
    </w:p>
    <w:p w:rsidR="003B078F" w:rsidRDefault="003B078F" w:rsidP="00542EEA">
      <w:pPr>
        <w:pStyle w:val="Heading1"/>
        <w:pageBreakBefore/>
        <w:numPr>
          <w:ilvl w:val="0"/>
          <w:numId w:val="11"/>
        </w:numPr>
        <w:spacing w:before="0"/>
      </w:pPr>
      <w:bookmarkStart w:id="58" w:name="_Toc260920766"/>
      <w:bookmarkEnd w:id="26"/>
      <w:r>
        <w:lastRenderedPageBreak/>
        <w:t xml:space="preserve">Testing </w:t>
      </w:r>
      <w:r w:rsidRPr="00CE4675">
        <w:t>Methods</w:t>
      </w:r>
      <w:bookmarkEnd w:id="58"/>
    </w:p>
    <w:p w:rsidR="00655DB1" w:rsidRPr="00655DB1" w:rsidRDefault="00655DB1" w:rsidP="00655DB1">
      <w:pPr>
        <w:rPr>
          <w:lang w:eastAsia="zh-CN"/>
        </w:rPr>
      </w:pPr>
    </w:p>
    <w:p w:rsidR="003B078F" w:rsidRPr="002C699B" w:rsidRDefault="003B078F" w:rsidP="003B078F">
      <w:pPr>
        <w:rPr>
          <w:lang w:eastAsia="zh-CN"/>
        </w:rPr>
      </w:pPr>
      <w:r>
        <w:rPr>
          <w:lang w:eastAsia="zh-CN"/>
        </w:rPr>
        <w:t>Software testing can obtain the quality of a product or service; it allows an independent view of the software and helps the developer understand the risks of implementing the software. The basic concept of software testing is the process of validating and verifying software of a program or application. Tests can check that the product meets the business and technical requirements of a company as shown by the original design. Software testing can take place at any time in the development process; however the most comprehensive testing takes place once all the coding has been completed. The gym system has been tested using Black Box, White Box and Usability Testing; the results are displayed in the following pages.</w:t>
      </w:r>
    </w:p>
    <w:p w:rsidR="003B078F" w:rsidRDefault="003B078F" w:rsidP="00655DB1">
      <w:pPr>
        <w:pStyle w:val="Heading2"/>
        <w:numPr>
          <w:ilvl w:val="1"/>
          <w:numId w:val="11"/>
        </w:numPr>
      </w:pPr>
      <w:bookmarkStart w:id="59" w:name="_Toc260920767"/>
      <w:r>
        <w:t>Black Box Testing</w:t>
      </w:r>
      <w:bookmarkEnd w:id="59"/>
    </w:p>
    <w:p w:rsidR="00655DB1" w:rsidRPr="00655DB1" w:rsidRDefault="00655DB1" w:rsidP="00655DB1">
      <w:pPr>
        <w:rPr>
          <w:lang w:eastAsia="zh-CN"/>
        </w:rPr>
      </w:pPr>
    </w:p>
    <w:p w:rsidR="003B078F" w:rsidRDefault="003B078F" w:rsidP="003B078F">
      <w:pPr>
        <w:rPr>
          <w:lang w:eastAsia="zh-CN"/>
        </w:rPr>
      </w:pPr>
      <w:r>
        <w:rPr>
          <w:lang w:eastAsia="zh-CN"/>
        </w:rPr>
        <w:t>Black Box Testing can be simply seen as the opposite of White Box Testing, the software is treated as a black box without any knowledge of the internal implementation of the software. This means that the user can use the software without knowing the limitations which can really push the performance of the software. For the first test a novice user will be asked to carry out two simple tasks that are both possible to see if they find problems that are not apparent to a user that has built the software.</w:t>
      </w:r>
    </w:p>
    <w:p w:rsidR="003B078F" w:rsidRDefault="003B078F" w:rsidP="003B078F">
      <w:pPr>
        <w:rPr>
          <w:lang w:eastAsia="zh-CN"/>
        </w:rPr>
      </w:pPr>
      <w:r>
        <w:rPr>
          <w:lang w:eastAsia="zh-CN"/>
        </w:rPr>
        <w:t>Task 1: Add a member then book that member on a class.</w:t>
      </w:r>
    </w:p>
    <w:p w:rsidR="003B078F" w:rsidRDefault="003B078F" w:rsidP="003B078F">
      <w:pPr>
        <w:rPr>
          <w:lang w:eastAsia="zh-CN"/>
        </w:rPr>
      </w:pPr>
      <w:r>
        <w:rPr>
          <w:lang w:eastAsia="zh-CN"/>
        </w:rPr>
        <w:t xml:space="preserve">Task 2: Add a class and a set of equipment to that class. </w:t>
      </w:r>
    </w:p>
    <w:p w:rsidR="003B078F" w:rsidRPr="00AF15B5" w:rsidRDefault="003B078F" w:rsidP="003B078F">
      <w:pPr>
        <w:rPr>
          <w:u w:val="single"/>
          <w:lang w:eastAsia="zh-CN"/>
        </w:rPr>
      </w:pPr>
      <w:r w:rsidRPr="00AF15B5">
        <w:rPr>
          <w:u w:val="single"/>
          <w:lang w:eastAsia="zh-CN"/>
        </w:rPr>
        <w:t>User Results</w:t>
      </w:r>
    </w:p>
    <w:p w:rsidR="003B078F" w:rsidRDefault="003B078F" w:rsidP="003B078F">
      <w:pPr>
        <w:rPr>
          <w:lang w:eastAsia="zh-CN"/>
        </w:rPr>
      </w:pPr>
      <w:r>
        <w:rPr>
          <w:lang w:eastAsia="zh-CN"/>
        </w:rPr>
        <w:t>These are the observations of the user completing the tasks that were sent.</w:t>
      </w:r>
    </w:p>
    <w:p w:rsidR="003B078F" w:rsidRDefault="003B078F" w:rsidP="003B078F">
      <w:pPr>
        <w:rPr>
          <w:lang w:eastAsia="zh-CN"/>
        </w:rPr>
      </w:pPr>
      <w:r>
        <w:rPr>
          <w:lang w:eastAsia="zh-CN"/>
        </w:rPr>
        <w:t>Task1:  The user found it easy to login in and find the correct form very quickly, the new member was added within 2 minutes and the user didn’t have any queries on how to use the system. The user then started the second part of the task by looking for the class list, they opened a few forms before finding the correct form but once they did the double clicked the class they wished to enrol the member on and then checked that classes attendance list to check that it had worked. The user was able to do this without asking for any assistance; however it would be more efficient for the client if they were presented with a simple training manual so that if there were queries they could be simply resolved. The user is computer literate but has not used software like this before.</w:t>
      </w:r>
    </w:p>
    <w:p w:rsidR="003B078F" w:rsidRDefault="003B078F" w:rsidP="003B078F">
      <w:pPr>
        <w:rPr>
          <w:lang w:eastAsia="zh-CN"/>
        </w:rPr>
      </w:pPr>
      <w:r>
        <w:rPr>
          <w:lang w:eastAsia="zh-CN"/>
        </w:rPr>
        <w:t xml:space="preserve">Task 2: This task involves the management functions of the software, the user logged in again and looked through the staff functions before then clicking on the management functions. Once the user opened the menu the user swiftly picked the correct ‘add class’ option, they then filled in the information and clicked the ‘equipment booking’ button to add a set of racket. When the user clicked save there was an error displayed as they had entered an incorrect ‘end time’. Once they closed the error and rectified the mistake and clicked save again. The user then decided to view the class list to view the information that they had added.  </w:t>
      </w:r>
    </w:p>
    <w:p w:rsidR="003B078F" w:rsidRDefault="003B078F" w:rsidP="003B078F">
      <w:pPr>
        <w:rPr>
          <w:lang w:eastAsia="zh-CN"/>
        </w:rPr>
      </w:pPr>
      <w:r>
        <w:rPr>
          <w:lang w:eastAsia="zh-CN"/>
        </w:rPr>
        <w:t>The user highlighted that the error message was precise allowing them to change the information that the page was rejecting. The user also had their own suggestion of adding messages incorporated to each window, for example if they could roll over an icon next to a button or field and information appear on the screen.</w:t>
      </w:r>
    </w:p>
    <w:p w:rsidR="003B078F" w:rsidRPr="003B078F" w:rsidRDefault="003B078F" w:rsidP="003B078F">
      <w:pPr>
        <w:rPr>
          <w:lang w:eastAsia="zh-CN"/>
        </w:rPr>
      </w:pPr>
      <w:r>
        <w:rPr>
          <w:lang w:eastAsia="zh-CN"/>
        </w:rPr>
        <w:t>This kind of testing can be invaluable when trying to determine whether the software is ready to hand over to the client. An inexperienced user can give a very different perspective on the software and their suggestions can help improve the usability of the software.</w:t>
      </w:r>
      <w:r>
        <w:br w:type="page"/>
      </w:r>
    </w:p>
    <w:p w:rsidR="003B078F" w:rsidRDefault="003B078F" w:rsidP="00F56D1A">
      <w:pPr>
        <w:pStyle w:val="Heading1"/>
        <w:spacing w:before="0" w:after="240"/>
        <w:sectPr w:rsidR="003B078F" w:rsidSect="003B078F">
          <w:pgSz w:w="11907" w:h="16840" w:code="9"/>
          <w:pgMar w:top="1077" w:right="1440" w:bottom="1077" w:left="1440" w:header="720" w:footer="431" w:gutter="0"/>
          <w:cols w:space="720"/>
          <w:docGrid w:linePitch="299"/>
        </w:sectPr>
      </w:pPr>
    </w:p>
    <w:p w:rsidR="003B078F" w:rsidRDefault="003B078F" w:rsidP="00655DB1">
      <w:pPr>
        <w:pStyle w:val="Heading2"/>
        <w:numPr>
          <w:ilvl w:val="1"/>
          <w:numId w:val="11"/>
        </w:numPr>
      </w:pPr>
      <w:bookmarkStart w:id="60" w:name="_Toc260920768"/>
      <w:r>
        <w:lastRenderedPageBreak/>
        <w:t>White Box Testing</w:t>
      </w:r>
      <w:bookmarkEnd w:id="60"/>
    </w:p>
    <w:p w:rsidR="003B078F" w:rsidRPr="003B078F" w:rsidRDefault="003B078F" w:rsidP="003B078F">
      <w:r>
        <w:t>This method of testing is completed by someone with the knowledge of the internal coding of the software. Test cases are then designed based on the internal structure as shown in the test cases on the following pages. The extensive testing of the software can determine whether or not the software meets the client’s requirements.</w:t>
      </w:r>
    </w:p>
    <w:p w:rsidR="003B078F" w:rsidRPr="00D65C53" w:rsidRDefault="003B078F" w:rsidP="00D65C53">
      <w:pPr>
        <w:rPr>
          <w:sz w:val="28"/>
          <w:szCs w:val="28"/>
          <w:u w:val="single"/>
        </w:rPr>
      </w:pPr>
      <w:r w:rsidRPr="00D65C53">
        <w:rPr>
          <w:sz w:val="28"/>
          <w:szCs w:val="28"/>
          <w:u w:val="single"/>
        </w:rPr>
        <w:t>White Box -Test Cases</w:t>
      </w:r>
    </w:p>
    <w:p w:rsidR="003B078F" w:rsidRDefault="003B078F" w:rsidP="00655DB1">
      <w:pPr>
        <w:pStyle w:val="Heading3"/>
        <w:numPr>
          <w:ilvl w:val="2"/>
          <w:numId w:val="11"/>
        </w:numPr>
      </w:pPr>
      <w:bookmarkStart w:id="61" w:name="_Toc260920769"/>
      <w:r>
        <w:t>L</w:t>
      </w:r>
      <w:r w:rsidRPr="0091715E">
        <w:t>ogin</w:t>
      </w:r>
      <w:bookmarkEnd w:id="61"/>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Test username</w:t>
            </w:r>
          </w:p>
        </w:tc>
        <w:tc>
          <w:tcPr>
            <w:tcW w:w="2552" w:type="dxa"/>
          </w:tcPr>
          <w:p w:rsidR="003B078F" w:rsidRDefault="003B078F" w:rsidP="006058EE">
            <w:r>
              <w:t>‘</w:t>
            </w:r>
            <w:r w:rsidRPr="00EE4853">
              <w:t>admin@ad.min</w:t>
            </w:r>
            <w:r>
              <w:t>’</w:t>
            </w:r>
          </w:p>
        </w:tc>
        <w:tc>
          <w:tcPr>
            <w:tcW w:w="4819" w:type="dxa"/>
          </w:tcPr>
          <w:p w:rsidR="003B078F" w:rsidRDefault="003B078F" w:rsidP="006058EE">
            <w:r>
              <w:t>Combine with the correct password (“admin”) the system will log i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Test username</w:t>
            </w:r>
          </w:p>
        </w:tc>
        <w:tc>
          <w:tcPr>
            <w:tcW w:w="2552" w:type="dxa"/>
          </w:tcPr>
          <w:p w:rsidR="003B078F" w:rsidRDefault="003B078F" w:rsidP="006058EE">
            <w:r>
              <w:t>‘kmsmith’</w:t>
            </w:r>
          </w:p>
        </w:tc>
        <w:tc>
          <w:tcPr>
            <w:tcW w:w="4819" w:type="dxa"/>
          </w:tcPr>
          <w:p w:rsidR="003B078F" w:rsidRDefault="003B078F" w:rsidP="006058EE">
            <w:r>
              <w:t>Log in will fail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Test password</w:t>
            </w:r>
          </w:p>
        </w:tc>
        <w:tc>
          <w:tcPr>
            <w:tcW w:w="2552" w:type="dxa"/>
          </w:tcPr>
          <w:p w:rsidR="003B078F" w:rsidRDefault="003B078F" w:rsidP="006058EE">
            <w:r>
              <w:t>‘admin’</w:t>
            </w:r>
          </w:p>
        </w:tc>
        <w:tc>
          <w:tcPr>
            <w:tcW w:w="4819" w:type="dxa"/>
          </w:tcPr>
          <w:p w:rsidR="003B078F" w:rsidRDefault="003B078F" w:rsidP="006058EE">
            <w:r>
              <w:t>Combined with the correct user name (“</w:t>
            </w:r>
            <w:r w:rsidRPr="00EE4853">
              <w:t>admin@ad.min</w:t>
            </w:r>
            <w:r>
              <w:t xml:space="preserve">”) the system will log in. </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Test password</w:t>
            </w:r>
          </w:p>
        </w:tc>
        <w:tc>
          <w:tcPr>
            <w:tcW w:w="2552" w:type="dxa"/>
          </w:tcPr>
          <w:p w:rsidR="003B078F" w:rsidRDefault="003B078F" w:rsidP="006058EE">
            <w:r>
              <w:t>‘jlk456’</w:t>
            </w:r>
          </w:p>
        </w:tc>
        <w:tc>
          <w:tcPr>
            <w:tcW w:w="4819" w:type="dxa"/>
          </w:tcPr>
          <w:p w:rsidR="003B078F" w:rsidRDefault="003B078F" w:rsidP="006058EE">
            <w:r>
              <w:t>Log in will fail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Cancel button</w:t>
            </w:r>
          </w:p>
        </w:tc>
        <w:tc>
          <w:tcPr>
            <w:tcW w:w="2552" w:type="dxa"/>
          </w:tcPr>
          <w:p w:rsidR="003B078F" w:rsidRDefault="003B078F" w:rsidP="006058EE">
            <w:r>
              <w:t>Press ‘Cancel’</w:t>
            </w:r>
          </w:p>
        </w:tc>
        <w:tc>
          <w:tcPr>
            <w:tcW w:w="4819" w:type="dxa"/>
          </w:tcPr>
          <w:p w:rsidR="003B078F" w:rsidRDefault="003B078F" w:rsidP="006058EE">
            <w:r>
              <w:t>Login window will clo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Accept button</w:t>
            </w:r>
          </w:p>
        </w:tc>
        <w:tc>
          <w:tcPr>
            <w:tcW w:w="2552" w:type="dxa"/>
          </w:tcPr>
          <w:p w:rsidR="003B078F" w:rsidRDefault="003B078F" w:rsidP="006058EE">
            <w:r>
              <w:t>Press ‘Accept’</w:t>
            </w:r>
          </w:p>
        </w:tc>
        <w:tc>
          <w:tcPr>
            <w:tcW w:w="4819" w:type="dxa"/>
          </w:tcPr>
          <w:p w:rsidR="003B078F" w:rsidRDefault="003B078F" w:rsidP="006058EE">
            <w:r>
              <w:t>With correct data the login window will close and the menu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Accept button</w:t>
            </w:r>
          </w:p>
        </w:tc>
        <w:tc>
          <w:tcPr>
            <w:tcW w:w="2552" w:type="dxa"/>
          </w:tcPr>
          <w:p w:rsidR="003B078F" w:rsidRDefault="003B078F" w:rsidP="006058EE">
            <w:r>
              <w:t>Press ‘Accept’</w:t>
            </w:r>
          </w:p>
        </w:tc>
        <w:tc>
          <w:tcPr>
            <w:tcW w:w="4819" w:type="dxa"/>
          </w:tcPr>
          <w:p w:rsidR="003B078F" w:rsidRDefault="003B078F" w:rsidP="006058EE">
            <w:r>
              <w:t>With incorrect data the login window will stay on display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605C1E" w:rsidP="00605C1E">
      <w:pPr>
        <w:pStyle w:val="Heading3"/>
        <w:pageBreakBefore/>
        <w:numPr>
          <w:ilvl w:val="2"/>
          <w:numId w:val="11"/>
        </w:numPr>
      </w:pPr>
      <w:bookmarkStart w:id="62" w:name="_Toc260066416"/>
      <w:bookmarkStart w:id="63" w:name="_Toc260920770"/>
      <w:r>
        <w:lastRenderedPageBreak/>
        <w:t>Main Me</w:t>
      </w:r>
      <w:r w:rsidR="003B078F">
        <w:t>nu</w:t>
      </w:r>
      <w:bookmarkEnd w:id="62"/>
      <w:bookmarkEnd w:id="63"/>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New Member</w:t>
            </w:r>
          </w:p>
        </w:tc>
        <w:tc>
          <w:tcPr>
            <w:tcW w:w="2552" w:type="dxa"/>
          </w:tcPr>
          <w:p w:rsidR="003B078F" w:rsidRDefault="003B078F" w:rsidP="006058EE">
            <w:r>
              <w:t>Click Add New Member</w:t>
            </w:r>
          </w:p>
        </w:tc>
        <w:tc>
          <w:tcPr>
            <w:tcW w:w="4819" w:type="dxa"/>
          </w:tcPr>
          <w:p w:rsidR="003B078F" w:rsidRDefault="003B078F" w:rsidP="006058EE">
            <w:r>
              <w:t>A Blank Member form should be displayed to the user.</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2</w:t>
            </w:r>
          </w:p>
        </w:tc>
        <w:tc>
          <w:tcPr>
            <w:tcW w:w="2571" w:type="dxa"/>
          </w:tcPr>
          <w:p w:rsidR="003B078F" w:rsidRDefault="003B078F" w:rsidP="006058EE">
            <w:r>
              <w:t>Edit Member</w:t>
            </w:r>
          </w:p>
        </w:tc>
        <w:tc>
          <w:tcPr>
            <w:tcW w:w="2552" w:type="dxa"/>
          </w:tcPr>
          <w:p w:rsidR="003B078F" w:rsidRDefault="003B078F" w:rsidP="006058EE">
            <w:r>
              <w:t>Click Edit Member</w:t>
            </w:r>
          </w:p>
        </w:tc>
        <w:tc>
          <w:tcPr>
            <w:tcW w:w="4819" w:type="dxa"/>
          </w:tcPr>
          <w:p w:rsidR="003B078F" w:rsidRDefault="003B078F" w:rsidP="006058EE">
            <w:r>
              <w:t>The member list should be displayed to the user so that they can search for a member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3</w:t>
            </w:r>
          </w:p>
        </w:tc>
        <w:tc>
          <w:tcPr>
            <w:tcW w:w="2571" w:type="dxa"/>
          </w:tcPr>
          <w:p w:rsidR="003B078F" w:rsidRDefault="003B078F" w:rsidP="006058EE">
            <w:r>
              <w:t>Arrange Class</w:t>
            </w:r>
          </w:p>
        </w:tc>
        <w:tc>
          <w:tcPr>
            <w:tcW w:w="2552" w:type="dxa"/>
          </w:tcPr>
          <w:p w:rsidR="003B078F" w:rsidRDefault="003B078F" w:rsidP="006058EE">
            <w:r>
              <w:t>Click Arrange Class</w:t>
            </w:r>
          </w:p>
        </w:tc>
        <w:tc>
          <w:tcPr>
            <w:tcW w:w="4819" w:type="dxa"/>
          </w:tcPr>
          <w:p w:rsidR="003B078F" w:rsidRDefault="003B078F" w:rsidP="006058EE">
            <w:r>
              <w:t>The Class Arrange window will be displayed to that the used can fill in the blank booking form.</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4</w:t>
            </w:r>
          </w:p>
        </w:tc>
        <w:tc>
          <w:tcPr>
            <w:tcW w:w="2571" w:type="dxa"/>
          </w:tcPr>
          <w:p w:rsidR="003B078F" w:rsidRDefault="003B078F" w:rsidP="006058EE">
            <w:r>
              <w:t>Edit Arranged Class</w:t>
            </w:r>
          </w:p>
        </w:tc>
        <w:tc>
          <w:tcPr>
            <w:tcW w:w="2552" w:type="dxa"/>
          </w:tcPr>
          <w:p w:rsidR="003B078F" w:rsidRDefault="003B078F" w:rsidP="006058EE">
            <w:r>
              <w:t>Click Edit Arranged Class</w:t>
            </w:r>
          </w:p>
        </w:tc>
        <w:tc>
          <w:tcPr>
            <w:tcW w:w="4819" w:type="dxa"/>
          </w:tcPr>
          <w:p w:rsidR="003B078F" w:rsidRDefault="003B078F" w:rsidP="006058EE">
            <w:r>
              <w:t>The Class Arrangements List will be displayed so that the users can the select a class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5</w:t>
            </w:r>
          </w:p>
        </w:tc>
        <w:tc>
          <w:tcPr>
            <w:tcW w:w="2571" w:type="dxa"/>
          </w:tcPr>
          <w:p w:rsidR="003B078F" w:rsidRDefault="003B078F" w:rsidP="006058EE">
            <w:r>
              <w:t>Edit Equip Bookings</w:t>
            </w:r>
          </w:p>
        </w:tc>
        <w:tc>
          <w:tcPr>
            <w:tcW w:w="2552" w:type="dxa"/>
          </w:tcPr>
          <w:p w:rsidR="003B078F" w:rsidRDefault="003B078F" w:rsidP="006058EE">
            <w:r>
              <w:t>Click Edit Equip Bookings</w:t>
            </w:r>
          </w:p>
        </w:tc>
        <w:tc>
          <w:tcPr>
            <w:tcW w:w="4819" w:type="dxa"/>
          </w:tcPr>
          <w:p w:rsidR="003B078F" w:rsidRDefault="003B078F" w:rsidP="006058EE">
            <w:r>
              <w:t>The Equipment Booking List window is then displayed so that the users can pick a equipment booking that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6</w:t>
            </w:r>
          </w:p>
        </w:tc>
        <w:tc>
          <w:tcPr>
            <w:tcW w:w="2571" w:type="dxa"/>
          </w:tcPr>
          <w:p w:rsidR="003B078F" w:rsidRDefault="003B078F" w:rsidP="006058EE">
            <w:r>
              <w:t>Edit Room List</w:t>
            </w:r>
          </w:p>
        </w:tc>
        <w:tc>
          <w:tcPr>
            <w:tcW w:w="2552" w:type="dxa"/>
          </w:tcPr>
          <w:p w:rsidR="003B078F" w:rsidRDefault="003B078F" w:rsidP="006058EE">
            <w:r>
              <w:t>Click Edit Room List</w:t>
            </w:r>
          </w:p>
        </w:tc>
        <w:tc>
          <w:tcPr>
            <w:tcW w:w="4819" w:type="dxa"/>
          </w:tcPr>
          <w:p w:rsidR="003B078F" w:rsidRDefault="003B078F" w:rsidP="006058EE">
            <w:r>
              <w:t>The room list is displayed so that the user can choose a room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7</w:t>
            </w:r>
          </w:p>
        </w:tc>
        <w:tc>
          <w:tcPr>
            <w:tcW w:w="2571" w:type="dxa"/>
          </w:tcPr>
          <w:p w:rsidR="003B078F" w:rsidRDefault="003B078F" w:rsidP="006058EE">
            <w:r>
              <w:t>Management Functions</w:t>
            </w:r>
          </w:p>
        </w:tc>
        <w:tc>
          <w:tcPr>
            <w:tcW w:w="2552" w:type="dxa"/>
          </w:tcPr>
          <w:p w:rsidR="003B078F" w:rsidRDefault="003B078F" w:rsidP="006058EE">
            <w:r>
              <w:t>Click Management Functions</w:t>
            </w:r>
          </w:p>
        </w:tc>
        <w:tc>
          <w:tcPr>
            <w:tcW w:w="4819" w:type="dxa"/>
          </w:tcPr>
          <w:p w:rsidR="003B078F" w:rsidRDefault="003B078F" w:rsidP="006058EE">
            <w:r>
              <w:t>This expands the Management Func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8</w:t>
            </w:r>
          </w:p>
        </w:tc>
        <w:tc>
          <w:tcPr>
            <w:tcW w:w="2571" w:type="dxa"/>
          </w:tcPr>
          <w:p w:rsidR="003B078F" w:rsidRDefault="003B078F" w:rsidP="006058EE">
            <w:r>
              <w:t>Add New Staff</w:t>
            </w:r>
          </w:p>
        </w:tc>
        <w:tc>
          <w:tcPr>
            <w:tcW w:w="2552" w:type="dxa"/>
          </w:tcPr>
          <w:p w:rsidR="003B078F" w:rsidRDefault="003B078F" w:rsidP="006058EE">
            <w:r>
              <w:t>Click Add New Staff</w:t>
            </w:r>
          </w:p>
        </w:tc>
        <w:tc>
          <w:tcPr>
            <w:tcW w:w="4819" w:type="dxa"/>
          </w:tcPr>
          <w:p w:rsidR="003B078F" w:rsidRDefault="003B078F" w:rsidP="006058EE">
            <w:r>
              <w:t>The Gym Staff Form window will open displaying a blank form that the user can fill out and save the information of a new member of staff.</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9</w:t>
            </w:r>
          </w:p>
        </w:tc>
        <w:tc>
          <w:tcPr>
            <w:tcW w:w="2571" w:type="dxa"/>
          </w:tcPr>
          <w:p w:rsidR="003B078F" w:rsidRDefault="003B078F" w:rsidP="006058EE">
            <w:r>
              <w:t>Edit Staff</w:t>
            </w:r>
          </w:p>
        </w:tc>
        <w:tc>
          <w:tcPr>
            <w:tcW w:w="2552" w:type="dxa"/>
          </w:tcPr>
          <w:p w:rsidR="003B078F" w:rsidRDefault="003B078F" w:rsidP="006058EE">
            <w:r>
              <w:t>Click Edit Staff</w:t>
            </w:r>
          </w:p>
        </w:tc>
        <w:tc>
          <w:tcPr>
            <w:tcW w:w="4819" w:type="dxa"/>
          </w:tcPr>
          <w:p w:rsidR="003B078F" w:rsidRDefault="003B078F" w:rsidP="006058EE">
            <w:r>
              <w:t>The Staff List window will be displayed so that users can select members of staff that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0</w:t>
            </w:r>
          </w:p>
        </w:tc>
        <w:tc>
          <w:tcPr>
            <w:tcW w:w="2571" w:type="dxa"/>
          </w:tcPr>
          <w:p w:rsidR="003B078F" w:rsidRDefault="003B078F" w:rsidP="006058EE">
            <w:r>
              <w:t>Membership Fees</w:t>
            </w:r>
          </w:p>
        </w:tc>
        <w:tc>
          <w:tcPr>
            <w:tcW w:w="2552" w:type="dxa"/>
          </w:tcPr>
          <w:p w:rsidR="003B078F" w:rsidRDefault="003B078F" w:rsidP="006058EE">
            <w:r>
              <w:t>Click Membership Fees</w:t>
            </w:r>
          </w:p>
        </w:tc>
        <w:tc>
          <w:tcPr>
            <w:tcW w:w="4819" w:type="dxa"/>
          </w:tcPr>
          <w:p w:rsidR="003B078F" w:rsidRDefault="003B078F" w:rsidP="006058EE">
            <w:r>
              <w:t>The Payments window will then open to show all the payments that have taken place, a new payment could then be added to the lis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1</w:t>
            </w:r>
          </w:p>
        </w:tc>
        <w:tc>
          <w:tcPr>
            <w:tcW w:w="2571" w:type="dxa"/>
          </w:tcPr>
          <w:p w:rsidR="003B078F" w:rsidRDefault="003B078F" w:rsidP="006058EE">
            <w:r>
              <w:t>Edit Arranged Class</w:t>
            </w:r>
          </w:p>
        </w:tc>
        <w:tc>
          <w:tcPr>
            <w:tcW w:w="2552" w:type="dxa"/>
          </w:tcPr>
          <w:p w:rsidR="003B078F" w:rsidRDefault="003B078F" w:rsidP="006058EE">
            <w:r>
              <w:t>Click Edit Arranged Class</w:t>
            </w:r>
          </w:p>
        </w:tc>
        <w:tc>
          <w:tcPr>
            <w:tcW w:w="4819" w:type="dxa"/>
          </w:tcPr>
          <w:p w:rsidR="003B078F" w:rsidRDefault="003B078F" w:rsidP="006058EE">
            <w:r>
              <w:t xml:space="preserve">The Class Arrangements List will then be displayed with the list of arranged classes, this classes can </w:t>
            </w:r>
            <w:r>
              <w:lastRenderedPageBreak/>
              <w:t>then be double clicked to open the class form where the information can be edite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lastRenderedPageBreak/>
              <w:t>12</w:t>
            </w:r>
          </w:p>
        </w:tc>
        <w:tc>
          <w:tcPr>
            <w:tcW w:w="2571" w:type="dxa"/>
          </w:tcPr>
          <w:p w:rsidR="003B078F" w:rsidRDefault="003B078F" w:rsidP="006058EE">
            <w:r>
              <w:t>Add New Class</w:t>
            </w:r>
          </w:p>
        </w:tc>
        <w:tc>
          <w:tcPr>
            <w:tcW w:w="2552" w:type="dxa"/>
          </w:tcPr>
          <w:p w:rsidR="003B078F" w:rsidRDefault="003B078F" w:rsidP="006058EE">
            <w:r>
              <w:t>Click Add New Class</w:t>
            </w:r>
          </w:p>
        </w:tc>
        <w:tc>
          <w:tcPr>
            <w:tcW w:w="4819" w:type="dxa"/>
          </w:tcPr>
          <w:p w:rsidR="003B078F" w:rsidRDefault="003B078F" w:rsidP="006058EE">
            <w:r>
              <w:t>The Class Form window opens displaying a blank class information form.</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3</w:t>
            </w:r>
          </w:p>
        </w:tc>
        <w:tc>
          <w:tcPr>
            <w:tcW w:w="2571" w:type="dxa"/>
          </w:tcPr>
          <w:p w:rsidR="003B078F" w:rsidRDefault="003B078F" w:rsidP="006058EE">
            <w:r>
              <w:t>Edit Class</w:t>
            </w:r>
          </w:p>
        </w:tc>
        <w:tc>
          <w:tcPr>
            <w:tcW w:w="2552" w:type="dxa"/>
          </w:tcPr>
          <w:p w:rsidR="003B078F" w:rsidRDefault="003B078F" w:rsidP="006058EE">
            <w:r>
              <w:t>Click Edit Class</w:t>
            </w:r>
          </w:p>
        </w:tc>
        <w:tc>
          <w:tcPr>
            <w:tcW w:w="4819" w:type="dxa"/>
          </w:tcPr>
          <w:p w:rsidR="003B078F" w:rsidRDefault="003B078F" w:rsidP="006058EE">
            <w:r>
              <w:t>The Class List window opens displaying the class list, the entries can then be double clicked and the information can be edite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4</w:t>
            </w:r>
          </w:p>
        </w:tc>
        <w:tc>
          <w:tcPr>
            <w:tcW w:w="2571" w:type="dxa"/>
          </w:tcPr>
          <w:p w:rsidR="003B078F" w:rsidRDefault="003B078F" w:rsidP="006058EE">
            <w:r>
              <w:t>Add New Equipment</w:t>
            </w:r>
          </w:p>
        </w:tc>
        <w:tc>
          <w:tcPr>
            <w:tcW w:w="2552" w:type="dxa"/>
          </w:tcPr>
          <w:p w:rsidR="003B078F" w:rsidRDefault="003B078F" w:rsidP="006058EE">
            <w:r>
              <w:t>Click Add New Equipment</w:t>
            </w:r>
          </w:p>
        </w:tc>
        <w:tc>
          <w:tcPr>
            <w:tcW w:w="4819" w:type="dxa"/>
          </w:tcPr>
          <w:p w:rsidR="003B078F" w:rsidRDefault="003B078F" w:rsidP="006058EE">
            <w:r>
              <w:t>The Equipment Form window opens displaying a blank equipments form that can be filled in and saved to the equipment lis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5</w:t>
            </w:r>
          </w:p>
        </w:tc>
        <w:tc>
          <w:tcPr>
            <w:tcW w:w="2571" w:type="dxa"/>
          </w:tcPr>
          <w:p w:rsidR="003B078F" w:rsidRDefault="003B078F" w:rsidP="006058EE">
            <w:r>
              <w:t>Edit Equipment</w:t>
            </w:r>
          </w:p>
        </w:tc>
        <w:tc>
          <w:tcPr>
            <w:tcW w:w="2552" w:type="dxa"/>
          </w:tcPr>
          <w:p w:rsidR="003B078F" w:rsidRDefault="003B078F" w:rsidP="006058EE">
            <w:r>
              <w:t>Click Edit Equipment</w:t>
            </w:r>
          </w:p>
        </w:tc>
        <w:tc>
          <w:tcPr>
            <w:tcW w:w="4819" w:type="dxa"/>
          </w:tcPr>
          <w:p w:rsidR="003B078F" w:rsidRDefault="003B078F" w:rsidP="006058EE">
            <w:r>
              <w:t>The Equipment List window opens displaying the list of available equipments, each item can be doubled clicked the equipment form for that piece of equipment opens allowing users to edit this information and then save the changes.</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6</w:t>
            </w:r>
          </w:p>
        </w:tc>
        <w:tc>
          <w:tcPr>
            <w:tcW w:w="2571" w:type="dxa"/>
          </w:tcPr>
          <w:p w:rsidR="003B078F" w:rsidRDefault="003B078F" w:rsidP="006058EE">
            <w:r>
              <w:t>Edit Room List</w:t>
            </w:r>
          </w:p>
        </w:tc>
        <w:tc>
          <w:tcPr>
            <w:tcW w:w="2552" w:type="dxa"/>
          </w:tcPr>
          <w:p w:rsidR="003B078F" w:rsidRDefault="003B078F" w:rsidP="006058EE">
            <w:r>
              <w:t>Click Edit Room List</w:t>
            </w:r>
          </w:p>
        </w:tc>
        <w:tc>
          <w:tcPr>
            <w:tcW w:w="4819" w:type="dxa"/>
          </w:tcPr>
          <w:p w:rsidR="003B078F" w:rsidRDefault="003B078F" w:rsidP="006058EE">
            <w:r>
              <w:t>The Room List window opens displaying the list of rooms than can then be double clicked to open the Room Form for that particular room containing the information about the room, the information can then be edited. The Room List also contains a ‘Add Room’ button.</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7</w:t>
            </w:r>
          </w:p>
        </w:tc>
        <w:tc>
          <w:tcPr>
            <w:tcW w:w="2571" w:type="dxa"/>
          </w:tcPr>
          <w:p w:rsidR="003B078F" w:rsidRDefault="003B078F" w:rsidP="006058EE">
            <w:r>
              <w:t>Login Options</w:t>
            </w:r>
          </w:p>
        </w:tc>
        <w:tc>
          <w:tcPr>
            <w:tcW w:w="2552" w:type="dxa"/>
          </w:tcPr>
          <w:p w:rsidR="003B078F" w:rsidRDefault="003B078F" w:rsidP="006058EE">
            <w:r>
              <w:t>Click Login Options</w:t>
            </w:r>
          </w:p>
        </w:tc>
        <w:tc>
          <w:tcPr>
            <w:tcW w:w="4819" w:type="dxa"/>
          </w:tcPr>
          <w:p w:rsidR="003B078F" w:rsidRDefault="003B078F" w:rsidP="006058EE">
            <w:r>
              <w:t>This expands the Login Op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8</w:t>
            </w:r>
          </w:p>
        </w:tc>
        <w:tc>
          <w:tcPr>
            <w:tcW w:w="2571" w:type="dxa"/>
          </w:tcPr>
          <w:p w:rsidR="003B078F" w:rsidRDefault="003B078F" w:rsidP="006058EE">
            <w:r>
              <w:t>Change Password</w:t>
            </w:r>
          </w:p>
        </w:tc>
        <w:tc>
          <w:tcPr>
            <w:tcW w:w="2552" w:type="dxa"/>
          </w:tcPr>
          <w:p w:rsidR="003B078F" w:rsidRDefault="003B078F" w:rsidP="006058EE">
            <w:r>
              <w:t>Click Change Password</w:t>
            </w:r>
          </w:p>
        </w:tc>
        <w:tc>
          <w:tcPr>
            <w:tcW w:w="4819" w:type="dxa"/>
          </w:tcPr>
          <w:p w:rsidR="003B078F" w:rsidRDefault="003B078F" w:rsidP="006058EE">
            <w:r>
              <w:t>This opens the Password Update window that allows the user to change their passwor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9</w:t>
            </w:r>
          </w:p>
        </w:tc>
        <w:tc>
          <w:tcPr>
            <w:tcW w:w="2571" w:type="dxa"/>
          </w:tcPr>
          <w:p w:rsidR="003B078F" w:rsidRDefault="003B078F" w:rsidP="006058EE">
            <w:r>
              <w:t>Staff Functions</w:t>
            </w:r>
          </w:p>
        </w:tc>
        <w:tc>
          <w:tcPr>
            <w:tcW w:w="2552" w:type="dxa"/>
          </w:tcPr>
          <w:p w:rsidR="003B078F" w:rsidRDefault="003B078F" w:rsidP="006058EE">
            <w:r>
              <w:t>Click Staff Functions</w:t>
            </w:r>
          </w:p>
        </w:tc>
        <w:tc>
          <w:tcPr>
            <w:tcW w:w="4819" w:type="dxa"/>
          </w:tcPr>
          <w:p w:rsidR="003B078F" w:rsidRDefault="003B078F" w:rsidP="006058EE">
            <w:r>
              <w:t>This expands the Staff Func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bl>
    <w:p w:rsidR="003B078F" w:rsidRDefault="003B078F" w:rsidP="005B638A">
      <w:r>
        <w:br w:type="page"/>
      </w:r>
    </w:p>
    <w:p w:rsidR="003B078F" w:rsidRPr="0091715E" w:rsidRDefault="003B078F" w:rsidP="00605C1E">
      <w:pPr>
        <w:pStyle w:val="Heading3"/>
        <w:pageBreakBefore/>
        <w:numPr>
          <w:ilvl w:val="2"/>
          <w:numId w:val="11"/>
        </w:numPr>
      </w:pPr>
      <w:bookmarkStart w:id="64" w:name="_Toc260066418"/>
      <w:bookmarkStart w:id="65" w:name="_Toc260920771"/>
      <w:r w:rsidRPr="0091715E">
        <w:lastRenderedPageBreak/>
        <w:t>Staff Functions</w:t>
      </w:r>
      <w:bookmarkEnd w:id="64"/>
      <w:bookmarkEnd w:id="65"/>
    </w:p>
    <w:p w:rsidR="003B078F" w:rsidRDefault="003B078F" w:rsidP="00605C1E">
      <w:pPr>
        <w:pStyle w:val="Heading4"/>
        <w:numPr>
          <w:ilvl w:val="3"/>
          <w:numId w:val="11"/>
        </w:numPr>
      </w:pPr>
      <w:bookmarkStart w:id="66" w:name="_Toc260066419"/>
      <w:r w:rsidRPr="0091715E">
        <w:t>‘Add New Member’</w:t>
      </w:r>
      <w:bookmarkEnd w:id="66"/>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Member number</w:t>
            </w:r>
          </w:p>
        </w:tc>
        <w:tc>
          <w:tcPr>
            <w:tcW w:w="2552" w:type="dxa"/>
          </w:tcPr>
          <w:p w:rsidR="003B078F" w:rsidRDefault="003B078F" w:rsidP="006058EE">
            <w:r>
              <w:t>add several members</w:t>
            </w:r>
          </w:p>
        </w:tc>
        <w:tc>
          <w:tcPr>
            <w:tcW w:w="4819" w:type="dxa"/>
          </w:tcPr>
          <w:p w:rsidR="003B078F" w:rsidRDefault="003B078F" w:rsidP="006058EE">
            <w:r>
              <w:t>Check that a new member number is checked each tim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Member number</w:t>
            </w:r>
          </w:p>
        </w:tc>
        <w:tc>
          <w:tcPr>
            <w:tcW w:w="2552" w:type="dxa"/>
          </w:tcPr>
          <w:p w:rsidR="003B078F" w:rsidRDefault="003B078F" w:rsidP="006058EE">
            <w:r>
              <w:t>Try editing the number</w:t>
            </w:r>
          </w:p>
        </w:tc>
        <w:tc>
          <w:tcPr>
            <w:tcW w:w="4819" w:type="dxa"/>
          </w:tcPr>
          <w:p w:rsidR="003B078F" w:rsidRDefault="003B078F" w:rsidP="006058EE">
            <w:r>
              <w:t>The field will not be able to be edit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Date of Birth</w:t>
            </w:r>
          </w:p>
        </w:tc>
        <w:tc>
          <w:tcPr>
            <w:tcW w:w="2552" w:type="dxa"/>
          </w:tcPr>
          <w:p w:rsidR="003B078F" w:rsidRDefault="003B078F" w:rsidP="006058EE">
            <w:r>
              <w:t>‘19/06/1989’</w:t>
            </w:r>
          </w:p>
        </w:tc>
        <w:tc>
          <w:tcPr>
            <w:tcW w:w="4819" w:type="dxa"/>
          </w:tcPr>
          <w:p w:rsidR="003B078F" w:rsidRDefault="003B078F" w:rsidP="006058EE">
            <w:r>
              <w:t>Date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Date of Birth</w:t>
            </w:r>
          </w:p>
        </w:tc>
        <w:tc>
          <w:tcPr>
            <w:tcW w:w="2552" w:type="dxa"/>
          </w:tcPr>
          <w:p w:rsidR="003B078F" w:rsidRDefault="003B078F" w:rsidP="006058EE">
            <w:r>
              <w:t>‘14/04/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Date of Birth</w:t>
            </w:r>
          </w:p>
        </w:tc>
        <w:tc>
          <w:tcPr>
            <w:tcW w:w="2552" w:type="dxa"/>
          </w:tcPr>
          <w:p w:rsidR="003B078F" w:rsidRDefault="003B078F" w:rsidP="006058EE">
            <w:r>
              <w:t>‘14/j4/5k6’</w:t>
            </w:r>
          </w:p>
        </w:tc>
        <w:tc>
          <w:tcPr>
            <w:tcW w:w="4819" w:type="dxa"/>
          </w:tcPr>
          <w:p w:rsidR="003B078F" w:rsidRDefault="003B078F" w:rsidP="006058EE">
            <w:r>
              <w:t>Only integers should be able to be typed into this fiel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Date of Birth</w:t>
            </w:r>
          </w:p>
        </w:tc>
        <w:tc>
          <w:tcPr>
            <w:tcW w:w="2552" w:type="dxa"/>
          </w:tcPr>
          <w:p w:rsidR="003B078F" w:rsidRDefault="003B078F" w:rsidP="006058EE">
            <w:r>
              <w:t>‘12/56/19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Postcode</w:t>
            </w:r>
          </w:p>
        </w:tc>
        <w:tc>
          <w:tcPr>
            <w:tcW w:w="2552" w:type="dxa"/>
          </w:tcPr>
          <w:p w:rsidR="003B078F" w:rsidRDefault="003B078F" w:rsidP="006058EE">
            <w:r>
              <w:t>‘CB8 1HH’</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Postcode</w:t>
            </w:r>
          </w:p>
        </w:tc>
        <w:tc>
          <w:tcPr>
            <w:tcW w:w="2552" w:type="dxa"/>
          </w:tcPr>
          <w:p w:rsidR="003B078F" w:rsidRDefault="003B078F" w:rsidP="006058EE">
            <w:r>
              <w:t>‘GL20 8HL’</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Postcode</w:t>
            </w:r>
          </w:p>
        </w:tc>
        <w:tc>
          <w:tcPr>
            <w:tcW w:w="2552" w:type="dxa"/>
          </w:tcPr>
          <w:p w:rsidR="003B078F" w:rsidRDefault="003B078F" w:rsidP="006058EE">
            <w:r>
              <w:t>‘145 GHJ’</w:t>
            </w:r>
          </w:p>
        </w:tc>
        <w:tc>
          <w:tcPr>
            <w:tcW w:w="4819" w:type="dxa"/>
          </w:tcPr>
          <w:p w:rsidR="003B078F" w:rsidRDefault="003B078F" w:rsidP="006058EE">
            <w:r>
              <w:t>Field is formatted to not let integers be typed in as the first character.</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Telephone</w:t>
            </w:r>
          </w:p>
        </w:tc>
        <w:tc>
          <w:tcPr>
            <w:tcW w:w="2552" w:type="dxa"/>
          </w:tcPr>
          <w:p w:rsidR="003B078F" w:rsidRDefault="003B078F" w:rsidP="006058EE">
            <w:r>
              <w:t>‘01223 456789’</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 xml:space="preserve">Pass </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Telephone</w:t>
            </w:r>
          </w:p>
        </w:tc>
        <w:tc>
          <w:tcPr>
            <w:tcW w:w="2552" w:type="dxa"/>
          </w:tcPr>
          <w:p w:rsidR="003B078F" w:rsidRDefault="003B078F" w:rsidP="006058EE">
            <w:r>
              <w:t>‘01684 KL456’</w:t>
            </w:r>
          </w:p>
        </w:tc>
        <w:tc>
          <w:tcPr>
            <w:tcW w:w="4819" w:type="dxa"/>
          </w:tcPr>
          <w:p w:rsidR="003B078F" w:rsidRDefault="003B078F" w:rsidP="006058EE">
            <w:r>
              <w:t>Data will not be save, an error will be displayed to the user when they click save.</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Email</w:t>
            </w:r>
          </w:p>
        </w:tc>
        <w:tc>
          <w:tcPr>
            <w:tcW w:w="2552" w:type="dxa"/>
          </w:tcPr>
          <w:p w:rsidR="003B078F" w:rsidRDefault="003B078F" w:rsidP="006058EE">
            <w:r>
              <w:t>‘</w:t>
            </w:r>
            <w:r w:rsidRPr="00313524">
              <w:t>louiseplant@plant.com</w:t>
            </w:r>
            <w:r>
              <w:t>’</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3</w:t>
            </w:r>
          </w:p>
        </w:tc>
        <w:tc>
          <w:tcPr>
            <w:tcW w:w="2571" w:type="dxa"/>
          </w:tcPr>
          <w:p w:rsidR="003B078F" w:rsidRDefault="003B078F" w:rsidP="006058EE">
            <w:r>
              <w:t>Email</w:t>
            </w:r>
          </w:p>
        </w:tc>
        <w:tc>
          <w:tcPr>
            <w:tcW w:w="2552" w:type="dxa"/>
          </w:tcPr>
          <w:p w:rsidR="003B078F" w:rsidRDefault="003B078F" w:rsidP="006058EE">
            <w:r>
              <w:t>‘Louiseplant’</w:t>
            </w:r>
          </w:p>
        </w:tc>
        <w:tc>
          <w:tcPr>
            <w:tcW w:w="4819" w:type="dxa"/>
          </w:tcPr>
          <w:p w:rsidR="003B078F" w:rsidRDefault="003B078F" w:rsidP="006058EE">
            <w:r>
              <w:t>Unless the information in the field contains ‘@’ and ‘.com’ it will produce an error when the user clicks sav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4</w:t>
            </w:r>
          </w:p>
        </w:tc>
        <w:tc>
          <w:tcPr>
            <w:tcW w:w="2571" w:type="dxa"/>
          </w:tcPr>
          <w:p w:rsidR="003B078F" w:rsidRDefault="003B078F" w:rsidP="006058EE">
            <w:r>
              <w:t xml:space="preserve">Medical Notes </w:t>
            </w:r>
          </w:p>
        </w:tc>
        <w:tc>
          <w:tcPr>
            <w:tcW w:w="2552" w:type="dxa"/>
          </w:tcPr>
          <w:p w:rsidR="003B078F" w:rsidRDefault="003B078F" w:rsidP="006058EE">
            <w:r>
              <w:t>Edit information</w:t>
            </w:r>
          </w:p>
        </w:tc>
        <w:tc>
          <w:tcPr>
            <w:tcW w:w="4819" w:type="dxa"/>
          </w:tcPr>
          <w:p w:rsidR="003B078F" w:rsidRDefault="003B078F" w:rsidP="006058EE">
            <w:r>
              <w:t xml:space="preserve">Data will be accepted and the user information </w:t>
            </w:r>
            <w:r>
              <w:lastRenderedPageBreak/>
              <w:t>added to the database.</w:t>
            </w:r>
          </w:p>
        </w:tc>
        <w:tc>
          <w:tcPr>
            <w:tcW w:w="1418" w:type="dxa"/>
          </w:tcPr>
          <w:p w:rsidR="003B078F" w:rsidRDefault="003B078F" w:rsidP="006058EE">
            <w:r>
              <w:lastRenderedPageBreak/>
              <w:t>Pass</w:t>
            </w:r>
          </w:p>
        </w:tc>
        <w:tc>
          <w:tcPr>
            <w:tcW w:w="1559" w:type="dxa"/>
          </w:tcPr>
          <w:p w:rsidR="003B078F" w:rsidRDefault="003B078F" w:rsidP="006058EE">
            <w:r>
              <w:t>25/04/10</w:t>
            </w:r>
          </w:p>
        </w:tc>
      </w:tr>
      <w:tr w:rsidR="003B078F" w:rsidTr="006058EE">
        <w:tc>
          <w:tcPr>
            <w:tcW w:w="1081" w:type="dxa"/>
          </w:tcPr>
          <w:p w:rsidR="003B078F" w:rsidRDefault="003B078F" w:rsidP="006058EE">
            <w:r>
              <w:lastRenderedPageBreak/>
              <w:t>15</w:t>
            </w:r>
          </w:p>
        </w:tc>
        <w:tc>
          <w:tcPr>
            <w:tcW w:w="2571" w:type="dxa"/>
          </w:tcPr>
          <w:p w:rsidR="003B078F" w:rsidRDefault="003B078F" w:rsidP="006058EE">
            <w:r>
              <w:t xml:space="preserve">Medical Notes </w:t>
            </w:r>
          </w:p>
          <w:p w:rsidR="003B078F" w:rsidRDefault="003B078F" w:rsidP="006058EE">
            <w:r>
              <w:t>(Restore Button)</w:t>
            </w:r>
          </w:p>
        </w:tc>
        <w:tc>
          <w:tcPr>
            <w:tcW w:w="2552" w:type="dxa"/>
          </w:tcPr>
          <w:p w:rsidR="003B078F" w:rsidRDefault="003B078F" w:rsidP="006058EE">
            <w:r>
              <w:t>Click to restore data</w:t>
            </w:r>
          </w:p>
        </w:tc>
        <w:tc>
          <w:tcPr>
            <w:tcW w:w="4819" w:type="dxa"/>
          </w:tcPr>
          <w:p w:rsidR="003B078F" w:rsidRDefault="003B078F" w:rsidP="006058EE">
            <w:r>
              <w:t>All information in the box will be replaced with the original default.</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6</w:t>
            </w:r>
          </w:p>
        </w:tc>
        <w:tc>
          <w:tcPr>
            <w:tcW w:w="2571" w:type="dxa"/>
          </w:tcPr>
          <w:p w:rsidR="003B078F" w:rsidRDefault="003B078F" w:rsidP="006058EE">
            <w:r>
              <w:t>Save &amp; Open</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has been added successfully. The member list will then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7</w:t>
            </w:r>
          </w:p>
        </w:tc>
        <w:tc>
          <w:tcPr>
            <w:tcW w:w="2571" w:type="dxa"/>
          </w:tcPr>
          <w:p w:rsidR="003B078F" w:rsidRDefault="003B078F" w:rsidP="006058EE">
            <w:r>
              <w:t>Save &amp; Open</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8</w:t>
            </w:r>
          </w:p>
        </w:tc>
        <w:tc>
          <w:tcPr>
            <w:tcW w:w="2571" w:type="dxa"/>
          </w:tcPr>
          <w:p w:rsidR="003B078F" w:rsidRDefault="003B078F" w:rsidP="006058EE">
            <w:r>
              <w:t>Save &amp; Close</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has been added successfully. The page will then clo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9</w:t>
            </w:r>
          </w:p>
        </w:tc>
        <w:tc>
          <w:tcPr>
            <w:tcW w:w="2571" w:type="dxa"/>
          </w:tcPr>
          <w:p w:rsidR="003B078F" w:rsidRDefault="003B078F" w:rsidP="006058EE">
            <w:r>
              <w:t>Save &amp; Close</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0</w:t>
            </w:r>
          </w:p>
        </w:tc>
        <w:tc>
          <w:tcPr>
            <w:tcW w:w="2571" w:type="dxa"/>
          </w:tcPr>
          <w:p w:rsidR="003B078F" w:rsidRDefault="003B078F" w:rsidP="006058EE">
            <w:r>
              <w:t>Save &amp; Stay</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information has been saved successfully. It will then stay on that Members Information pag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rPr>
          <w:trHeight w:val="77"/>
        </w:trPr>
        <w:tc>
          <w:tcPr>
            <w:tcW w:w="1081" w:type="dxa"/>
          </w:tcPr>
          <w:p w:rsidR="003B078F" w:rsidRDefault="003B078F" w:rsidP="006058EE">
            <w:r>
              <w:t>21</w:t>
            </w:r>
          </w:p>
        </w:tc>
        <w:tc>
          <w:tcPr>
            <w:tcW w:w="2571" w:type="dxa"/>
          </w:tcPr>
          <w:p w:rsidR="003B078F" w:rsidRDefault="003B078F" w:rsidP="006058EE">
            <w:r>
              <w:t>Save &amp; Stay</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67" w:name="_Toc260066420"/>
      <w:r>
        <w:lastRenderedPageBreak/>
        <w:t>‘Edit Member’</w:t>
      </w:r>
      <w:bookmarkEnd w:id="67"/>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 xml:space="preserve">Membership Type </w:t>
            </w:r>
          </w:p>
        </w:tc>
        <w:tc>
          <w:tcPr>
            <w:tcW w:w="2552" w:type="dxa"/>
          </w:tcPr>
          <w:p w:rsidR="003B078F" w:rsidRDefault="003B078F" w:rsidP="006058EE">
            <w:r>
              <w:t>‘Student</w:t>
            </w:r>
          </w:p>
        </w:tc>
        <w:tc>
          <w:tcPr>
            <w:tcW w:w="4819" w:type="dxa"/>
          </w:tcPr>
          <w:p w:rsidR="003B078F" w:rsidRDefault="003B078F" w:rsidP="006058EE">
            <w:r>
              <w:t>Display all the members that have the Membership Type ‘Student’.</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First Name</w:t>
            </w:r>
          </w:p>
        </w:tc>
        <w:tc>
          <w:tcPr>
            <w:tcW w:w="2552" w:type="dxa"/>
          </w:tcPr>
          <w:p w:rsidR="003B078F" w:rsidRDefault="003B078F" w:rsidP="006058EE">
            <w:r>
              <w:t>‘Louise’</w:t>
            </w:r>
          </w:p>
        </w:tc>
        <w:tc>
          <w:tcPr>
            <w:tcW w:w="4819" w:type="dxa"/>
          </w:tcPr>
          <w:p w:rsidR="003B078F" w:rsidRDefault="003B078F" w:rsidP="006058EE">
            <w:r>
              <w:t>Displays the members with the first name ‘Louise’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First Name</w:t>
            </w:r>
          </w:p>
        </w:tc>
        <w:tc>
          <w:tcPr>
            <w:tcW w:w="2552" w:type="dxa"/>
          </w:tcPr>
          <w:p w:rsidR="003B078F" w:rsidRDefault="003B078F" w:rsidP="006058EE">
            <w:r>
              <w:t>‘John’</w:t>
            </w:r>
          </w:p>
        </w:tc>
        <w:tc>
          <w:tcPr>
            <w:tcW w:w="4819" w:type="dxa"/>
          </w:tcPr>
          <w:p w:rsidR="003B078F" w:rsidRDefault="003B078F" w:rsidP="006058EE">
            <w:r>
              <w:t>No members are displayed as there are no users with the first name ‘Joh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Last Name</w:t>
            </w:r>
          </w:p>
        </w:tc>
        <w:tc>
          <w:tcPr>
            <w:tcW w:w="2552" w:type="dxa"/>
          </w:tcPr>
          <w:p w:rsidR="003B078F" w:rsidRDefault="003B078F" w:rsidP="006058EE">
            <w:r>
              <w:t>‘Plant’</w:t>
            </w:r>
          </w:p>
        </w:tc>
        <w:tc>
          <w:tcPr>
            <w:tcW w:w="4819" w:type="dxa"/>
          </w:tcPr>
          <w:p w:rsidR="003B078F" w:rsidRDefault="003B078F" w:rsidP="006058EE">
            <w:r>
              <w:t>Displays all the members the last name ‘Plant’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Last Name</w:t>
            </w:r>
          </w:p>
        </w:tc>
        <w:tc>
          <w:tcPr>
            <w:tcW w:w="2552" w:type="dxa"/>
          </w:tcPr>
          <w:p w:rsidR="003B078F" w:rsidRDefault="003B078F" w:rsidP="006058EE">
            <w:r>
              <w:t>‘Smith’</w:t>
            </w:r>
          </w:p>
        </w:tc>
        <w:tc>
          <w:tcPr>
            <w:tcW w:w="4819" w:type="dxa"/>
          </w:tcPr>
          <w:p w:rsidR="003B078F" w:rsidRDefault="003B078F" w:rsidP="006058EE">
            <w:r>
              <w:t>No members are displayed as there are no users with the last name ‘Smith’.</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Date of Birth</w:t>
            </w:r>
          </w:p>
        </w:tc>
        <w:tc>
          <w:tcPr>
            <w:tcW w:w="2552" w:type="dxa"/>
          </w:tcPr>
          <w:p w:rsidR="003B078F" w:rsidRDefault="003B078F" w:rsidP="006058EE">
            <w:r>
              <w:t>‘12/07/1990’</w:t>
            </w:r>
          </w:p>
        </w:tc>
        <w:tc>
          <w:tcPr>
            <w:tcW w:w="4819" w:type="dxa"/>
          </w:tcPr>
          <w:p w:rsidR="003B078F" w:rsidRDefault="003B078F" w:rsidP="006058EE">
            <w:r>
              <w:t>Displays all the members the date of birth ‘12/07/1990’. i.e Member Number 1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 xml:space="preserve">Date of Birth              </w:t>
            </w:r>
          </w:p>
        </w:tc>
        <w:tc>
          <w:tcPr>
            <w:tcW w:w="2552" w:type="dxa"/>
          </w:tcPr>
          <w:p w:rsidR="003B078F" w:rsidRDefault="003B078F" w:rsidP="006058EE">
            <w:r>
              <w:t>‘01/05/1989’</w:t>
            </w:r>
          </w:p>
        </w:tc>
        <w:tc>
          <w:tcPr>
            <w:tcW w:w="4819" w:type="dxa"/>
          </w:tcPr>
          <w:p w:rsidR="003B078F" w:rsidRDefault="003B078F" w:rsidP="006058EE">
            <w:r>
              <w:t xml:space="preserve">No members are displayed as there are no users with the date of birth ‘01/05/1989’. </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Email</w:t>
            </w:r>
          </w:p>
        </w:tc>
        <w:tc>
          <w:tcPr>
            <w:tcW w:w="2552" w:type="dxa"/>
          </w:tcPr>
          <w:p w:rsidR="003B078F" w:rsidRDefault="003B078F" w:rsidP="006058EE">
            <w:r>
              <w:t>‘louiseplant@plant.com’</w:t>
            </w:r>
          </w:p>
        </w:tc>
        <w:tc>
          <w:tcPr>
            <w:tcW w:w="4819" w:type="dxa"/>
          </w:tcPr>
          <w:p w:rsidR="003B078F" w:rsidRDefault="003B078F" w:rsidP="006058EE">
            <w:r>
              <w:t>Displays the members with the email ‘louiseplant@plant.com’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Email</w:t>
            </w:r>
          </w:p>
        </w:tc>
        <w:tc>
          <w:tcPr>
            <w:tcW w:w="2552" w:type="dxa"/>
          </w:tcPr>
          <w:p w:rsidR="003B078F" w:rsidRDefault="003B078F" w:rsidP="006058EE">
            <w:r>
              <w:t>‘john@yahoo.co.uk’</w:t>
            </w:r>
          </w:p>
        </w:tc>
        <w:tc>
          <w:tcPr>
            <w:tcW w:w="4819" w:type="dxa"/>
          </w:tcPr>
          <w:p w:rsidR="003B078F" w:rsidRDefault="003B078F" w:rsidP="006058EE">
            <w:r>
              <w:t>No members are displayed as there are no users with the email ‘john@yahoo.co.uk’.</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Search</w:t>
            </w:r>
          </w:p>
        </w:tc>
        <w:tc>
          <w:tcPr>
            <w:tcW w:w="2552" w:type="dxa"/>
          </w:tcPr>
          <w:p w:rsidR="003B078F" w:rsidRDefault="003B078F" w:rsidP="006058EE">
            <w:r>
              <w:t>Click Search</w:t>
            </w:r>
          </w:p>
        </w:tc>
        <w:tc>
          <w:tcPr>
            <w:tcW w:w="4819" w:type="dxa"/>
          </w:tcPr>
          <w:p w:rsidR="003B078F" w:rsidRDefault="003B078F" w:rsidP="006058EE">
            <w:r>
              <w:t>When the Search is clicked it will run the criteria though the database and return the matching result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Add New Member</w:t>
            </w:r>
          </w:p>
        </w:tc>
        <w:tc>
          <w:tcPr>
            <w:tcW w:w="2552" w:type="dxa"/>
          </w:tcPr>
          <w:p w:rsidR="003B078F" w:rsidRDefault="003B078F" w:rsidP="006058EE">
            <w:r>
              <w:t>Click Add New Member</w:t>
            </w:r>
          </w:p>
        </w:tc>
        <w:tc>
          <w:tcPr>
            <w:tcW w:w="4819" w:type="dxa"/>
          </w:tcPr>
          <w:p w:rsidR="003B078F" w:rsidRDefault="003B078F" w:rsidP="006058EE">
            <w:r>
              <w:t>The Member Form window will open displaying a blank Member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Member Results</w:t>
            </w:r>
          </w:p>
        </w:tc>
        <w:tc>
          <w:tcPr>
            <w:tcW w:w="2552" w:type="dxa"/>
          </w:tcPr>
          <w:p w:rsidR="003B078F" w:rsidRDefault="003B078F" w:rsidP="006058EE">
            <w:r>
              <w:t>Double Click Result</w:t>
            </w:r>
          </w:p>
        </w:tc>
        <w:tc>
          <w:tcPr>
            <w:tcW w:w="4819" w:type="dxa"/>
          </w:tcPr>
          <w:p w:rsidR="003B078F" w:rsidRDefault="003B078F" w:rsidP="006058EE">
            <w:r>
              <w:t>Member Information Form will open displaying the current member information that can then be edited and the changes sa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3</w:t>
            </w:r>
          </w:p>
        </w:tc>
        <w:tc>
          <w:tcPr>
            <w:tcW w:w="2571" w:type="dxa"/>
          </w:tcPr>
          <w:p w:rsidR="003B078F" w:rsidRDefault="003B078F" w:rsidP="006058EE">
            <w:r>
              <w:t>Copy All Selected Cells To Clipboard</w:t>
            </w:r>
          </w:p>
        </w:tc>
        <w:tc>
          <w:tcPr>
            <w:tcW w:w="2552" w:type="dxa"/>
          </w:tcPr>
          <w:p w:rsidR="003B078F" w:rsidRDefault="003B078F" w:rsidP="006058EE">
            <w:r>
              <w:t>Click Copy All Selected Cells To Clipboard</w:t>
            </w:r>
          </w:p>
        </w:tc>
        <w:tc>
          <w:tcPr>
            <w:tcW w:w="4819" w:type="dxa"/>
          </w:tcPr>
          <w:p w:rsidR="003B078F" w:rsidRDefault="003B078F" w:rsidP="006058EE">
            <w:r>
              <w:t>The selected will be saved to the clipboard and can then be pasted in other programs. i.e Microsoft Excel.</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68" w:name="_Toc260066421"/>
      <w:r>
        <w:lastRenderedPageBreak/>
        <w:t>‘Arrange Class’</w:t>
      </w:r>
      <w:bookmarkEnd w:id="68"/>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Date</w:t>
            </w:r>
          </w:p>
        </w:tc>
        <w:tc>
          <w:tcPr>
            <w:tcW w:w="2552" w:type="dxa"/>
          </w:tcPr>
          <w:p w:rsidR="003B078F" w:rsidRDefault="003B078F" w:rsidP="006058EE">
            <w:r>
              <w:t>‘14/04/201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Dat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Start Time</w:t>
            </w:r>
          </w:p>
        </w:tc>
        <w:tc>
          <w:tcPr>
            <w:tcW w:w="2552" w:type="dxa"/>
          </w:tcPr>
          <w:p w:rsidR="003B078F" w:rsidRDefault="003B078F" w:rsidP="006058EE">
            <w:r>
              <w:t>‘03.0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Start Tim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End Time</w:t>
            </w:r>
          </w:p>
        </w:tc>
        <w:tc>
          <w:tcPr>
            <w:tcW w:w="2552" w:type="dxa"/>
          </w:tcPr>
          <w:p w:rsidR="003B078F" w:rsidRDefault="003B078F" w:rsidP="006058EE">
            <w:r>
              <w:t>‘04.0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End Tim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Save &amp; Open</w:t>
            </w:r>
          </w:p>
        </w:tc>
        <w:tc>
          <w:tcPr>
            <w:tcW w:w="2552" w:type="dxa"/>
          </w:tcPr>
          <w:p w:rsidR="003B078F" w:rsidRDefault="003B078F" w:rsidP="006058EE">
            <w:r>
              <w:t>Click Save &amp; Open</w:t>
            </w:r>
          </w:p>
        </w:tc>
        <w:tc>
          <w:tcPr>
            <w:tcW w:w="4819" w:type="dxa"/>
          </w:tcPr>
          <w:p w:rsidR="003B078F" w:rsidRDefault="003B078F" w:rsidP="006058EE">
            <w:r>
              <w:t>If the information is correct then it will be save to the Class List, the Class List will then be displayed on the scree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Save &amp; Open</w:t>
            </w:r>
          </w:p>
        </w:tc>
        <w:tc>
          <w:tcPr>
            <w:tcW w:w="2552" w:type="dxa"/>
          </w:tcPr>
          <w:p w:rsidR="003B078F" w:rsidRDefault="003B078F" w:rsidP="006058EE">
            <w:r>
              <w:t>Click Save &amp; Open</w:t>
            </w:r>
          </w:p>
        </w:tc>
        <w:tc>
          <w:tcPr>
            <w:tcW w:w="4819" w:type="dxa"/>
          </w:tcPr>
          <w:p w:rsidR="003B078F" w:rsidRDefault="003B078F" w:rsidP="006058EE">
            <w:r>
              <w:t>If the information is incorrect then the validation will produce errors and display a window to instruct the user what to do.</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Save &amp; Stay</w:t>
            </w:r>
          </w:p>
        </w:tc>
        <w:tc>
          <w:tcPr>
            <w:tcW w:w="2552" w:type="dxa"/>
          </w:tcPr>
          <w:p w:rsidR="003B078F" w:rsidRDefault="003B078F" w:rsidP="006058EE">
            <w:r>
              <w:t>Click Save &amp; Stay</w:t>
            </w:r>
          </w:p>
        </w:tc>
        <w:tc>
          <w:tcPr>
            <w:tcW w:w="4819" w:type="dxa"/>
          </w:tcPr>
          <w:p w:rsidR="003B078F" w:rsidRDefault="003B078F" w:rsidP="006058EE">
            <w:r>
              <w:t>If the information is correct then it will be save to the Class List, and the Class Information form will stay displayed on the scree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Save &amp; Stay</w:t>
            </w:r>
          </w:p>
        </w:tc>
        <w:tc>
          <w:tcPr>
            <w:tcW w:w="2552" w:type="dxa"/>
          </w:tcPr>
          <w:p w:rsidR="003B078F" w:rsidRDefault="003B078F" w:rsidP="006058EE">
            <w:r>
              <w:t>Click Save &amp; Stay</w:t>
            </w:r>
          </w:p>
        </w:tc>
        <w:tc>
          <w:tcPr>
            <w:tcW w:w="4819" w:type="dxa"/>
          </w:tcPr>
          <w:p w:rsidR="003B078F" w:rsidRDefault="003B078F" w:rsidP="006058EE">
            <w:r>
              <w:t>If the information is incorrect then the validation will produce errors and display a window to instruct the user what to do.</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Save &amp; Close</w:t>
            </w:r>
          </w:p>
        </w:tc>
        <w:tc>
          <w:tcPr>
            <w:tcW w:w="2552" w:type="dxa"/>
          </w:tcPr>
          <w:p w:rsidR="003B078F" w:rsidRDefault="003B078F" w:rsidP="006058EE">
            <w:r>
              <w:t>Click Save &amp; Close</w:t>
            </w:r>
          </w:p>
        </w:tc>
        <w:tc>
          <w:tcPr>
            <w:tcW w:w="4819" w:type="dxa"/>
          </w:tcPr>
          <w:p w:rsidR="003B078F" w:rsidRDefault="003B078F" w:rsidP="006058EE">
            <w:r>
              <w:t>If the information is correct then it will be save to the Class List, the Class List form will then be clos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Save &amp; Close</w:t>
            </w:r>
          </w:p>
        </w:tc>
        <w:tc>
          <w:tcPr>
            <w:tcW w:w="2552" w:type="dxa"/>
          </w:tcPr>
          <w:p w:rsidR="003B078F" w:rsidRDefault="003B078F" w:rsidP="006058EE">
            <w:r>
              <w:t>Click Save &amp; Close</w:t>
            </w:r>
          </w:p>
        </w:tc>
        <w:tc>
          <w:tcPr>
            <w:tcW w:w="4819" w:type="dxa"/>
          </w:tcPr>
          <w:p w:rsidR="003B078F" w:rsidRDefault="003B078F" w:rsidP="006058EE">
            <w:r>
              <w:t xml:space="preserve">If the information is incorrect then the validation will produce errors and display a window to </w:t>
            </w:r>
            <w:r>
              <w:lastRenderedPageBreak/>
              <w:t>instruct the user what to do.</w:t>
            </w:r>
          </w:p>
        </w:tc>
        <w:tc>
          <w:tcPr>
            <w:tcW w:w="1418" w:type="dxa"/>
          </w:tcPr>
          <w:p w:rsidR="003B078F" w:rsidRDefault="003B078F" w:rsidP="006058EE">
            <w:r>
              <w:lastRenderedPageBreak/>
              <w:t>Pass</w:t>
            </w:r>
          </w:p>
        </w:tc>
        <w:tc>
          <w:tcPr>
            <w:tcW w:w="1559" w:type="dxa"/>
          </w:tcPr>
          <w:p w:rsidR="003B078F" w:rsidRDefault="003B078F" w:rsidP="006058EE">
            <w:r>
              <w:t>25/04/10</w:t>
            </w:r>
          </w:p>
        </w:tc>
      </w:tr>
      <w:tr w:rsidR="003B078F" w:rsidTr="006058EE">
        <w:tc>
          <w:tcPr>
            <w:tcW w:w="1081" w:type="dxa"/>
          </w:tcPr>
          <w:p w:rsidR="003B078F" w:rsidRDefault="003B078F" w:rsidP="006058EE">
            <w:r>
              <w:lastRenderedPageBreak/>
              <w:t>13</w:t>
            </w:r>
          </w:p>
        </w:tc>
        <w:tc>
          <w:tcPr>
            <w:tcW w:w="2571" w:type="dxa"/>
          </w:tcPr>
          <w:p w:rsidR="003B078F" w:rsidRDefault="003B078F" w:rsidP="006058EE">
            <w:r>
              <w:t>Equipment Booking</w:t>
            </w:r>
          </w:p>
        </w:tc>
        <w:tc>
          <w:tcPr>
            <w:tcW w:w="2552" w:type="dxa"/>
          </w:tcPr>
          <w:p w:rsidR="003B078F" w:rsidRDefault="003B078F" w:rsidP="006058EE">
            <w:r>
              <w:t>Click Equipment Booking</w:t>
            </w:r>
          </w:p>
        </w:tc>
        <w:tc>
          <w:tcPr>
            <w:tcW w:w="4819" w:type="dxa"/>
          </w:tcPr>
          <w:p w:rsidR="003B078F" w:rsidRDefault="003B078F" w:rsidP="006058EE">
            <w:r>
              <w:t>The Equipment List window will open showing the current equipment booking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4</w:t>
            </w:r>
          </w:p>
        </w:tc>
        <w:tc>
          <w:tcPr>
            <w:tcW w:w="2571" w:type="dxa"/>
          </w:tcPr>
          <w:p w:rsidR="003B078F" w:rsidRDefault="003B078F" w:rsidP="006058EE">
            <w:r>
              <w:t>View Attendants</w:t>
            </w:r>
          </w:p>
        </w:tc>
        <w:tc>
          <w:tcPr>
            <w:tcW w:w="2552" w:type="dxa"/>
          </w:tcPr>
          <w:p w:rsidR="003B078F" w:rsidRDefault="003B078F" w:rsidP="006058EE">
            <w:r>
              <w:t>Click View Attendants</w:t>
            </w:r>
          </w:p>
        </w:tc>
        <w:tc>
          <w:tcPr>
            <w:tcW w:w="4819" w:type="dxa"/>
          </w:tcPr>
          <w:p w:rsidR="003B078F" w:rsidRDefault="003B078F" w:rsidP="006058EE">
            <w:r>
              <w:t>The Members List Form will open showing the current list of Members attending that clas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5</w:t>
            </w:r>
          </w:p>
        </w:tc>
        <w:tc>
          <w:tcPr>
            <w:tcW w:w="2571" w:type="dxa"/>
          </w:tcPr>
          <w:p w:rsidR="003B078F" w:rsidRDefault="003B078F" w:rsidP="006058EE">
            <w:r>
              <w:t>Enroll Members</w:t>
            </w:r>
          </w:p>
        </w:tc>
        <w:tc>
          <w:tcPr>
            <w:tcW w:w="2552" w:type="dxa"/>
          </w:tcPr>
          <w:p w:rsidR="003B078F" w:rsidRDefault="003B078F" w:rsidP="006058EE">
            <w:r>
              <w:t>Click Enroll Members</w:t>
            </w:r>
          </w:p>
        </w:tc>
        <w:tc>
          <w:tcPr>
            <w:tcW w:w="4819" w:type="dxa"/>
          </w:tcPr>
          <w:p w:rsidR="003B078F" w:rsidRDefault="003B078F" w:rsidP="006058EE">
            <w:r>
              <w:t>The Members List window will then open, Members can then be chosen to add to the class list.</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3B078F"/>
    <w:p w:rsidR="003B078F" w:rsidRDefault="003B078F" w:rsidP="00605C1E">
      <w:pPr>
        <w:pStyle w:val="Heading4"/>
        <w:numPr>
          <w:ilvl w:val="3"/>
          <w:numId w:val="11"/>
        </w:numPr>
      </w:pPr>
      <w:bookmarkStart w:id="69" w:name="_Toc260066422"/>
      <w:r>
        <w:t>‘Edit Arranged Class’</w:t>
      </w:r>
      <w:bookmarkEnd w:id="69"/>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Yoga’</w:t>
            </w:r>
          </w:p>
        </w:tc>
        <w:tc>
          <w:tcPr>
            <w:tcW w:w="4819" w:type="dxa"/>
          </w:tcPr>
          <w:p w:rsidR="003B078F" w:rsidRDefault="003B078F" w:rsidP="006058EE">
            <w:r>
              <w:t>A list of all the Yoga classes will be returned to the window. Any of the results can then be double clicked to edit the class informatio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Search</w:t>
            </w:r>
          </w:p>
        </w:tc>
        <w:tc>
          <w:tcPr>
            <w:tcW w:w="2552" w:type="dxa"/>
          </w:tcPr>
          <w:p w:rsidR="003B078F" w:rsidRDefault="003B078F" w:rsidP="006058EE">
            <w:r>
              <w:t>‘Track’</w:t>
            </w:r>
          </w:p>
        </w:tc>
        <w:tc>
          <w:tcPr>
            <w:tcW w:w="4819" w:type="dxa"/>
          </w:tcPr>
          <w:p w:rsidR="003B078F" w:rsidRDefault="003B078F" w:rsidP="006058EE">
            <w:r>
              <w:t>No results will be returned as there is no class by the name of ‘Track’.</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numPr>
          <w:ilvl w:val="3"/>
          <w:numId w:val="11"/>
        </w:numPr>
      </w:pPr>
      <w:bookmarkStart w:id="70" w:name="_Toc260066423"/>
      <w:r>
        <w:t>‘Edit Equip Bookings’</w:t>
      </w:r>
      <w:bookmarkEnd w:id="70"/>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Edit Booking</w:t>
            </w:r>
          </w:p>
        </w:tc>
        <w:tc>
          <w:tcPr>
            <w:tcW w:w="2552" w:type="dxa"/>
          </w:tcPr>
          <w:p w:rsidR="003B078F" w:rsidRDefault="003B078F" w:rsidP="006058EE">
            <w:r>
              <w:t>Double Click a Booking</w:t>
            </w:r>
          </w:p>
        </w:tc>
        <w:tc>
          <w:tcPr>
            <w:tcW w:w="4819" w:type="dxa"/>
          </w:tcPr>
          <w:p w:rsidR="003B078F" w:rsidRDefault="003B078F" w:rsidP="006058EE">
            <w:r>
              <w:t>A window will be displayed so that equipment can be return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Return Equipment</w:t>
            </w:r>
          </w:p>
        </w:tc>
        <w:tc>
          <w:tcPr>
            <w:tcW w:w="2552" w:type="dxa"/>
          </w:tcPr>
          <w:p w:rsidR="003B078F" w:rsidRDefault="003B078F" w:rsidP="006058EE">
            <w:r>
              <w:t>Return a football (Booking Number 16)</w:t>
            </w:r>
          </w:p>
        </w:tc>
        <w:tc>
          <w:tcPr>
            <w:tcW w:w="4819" w:type="dxa"/>
          </w:tcPr>
          <w:p w:rsidR="003B078F" w:rsidRDefault="003B078F" w:rsidP="006058EE">
            <w:r>
              <w:t>Once the booking has been selected and the return window has opened then the user can select how many items they wish to return and the equipment list will be updat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71" w:name="_Toc260066424"/>
      <w:r>
        <w:lastRenderedPageBreak/>
        <w:t>‘Edit Room List’</w:t>
      </w:r>
      <w:bookmarkEnd w:id="71"/>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3’</w:t>
            </w:r>
          </w:p>
        </w:tc>
        <w:tc>
          <w:tcPr>
            <w:tcW w:w="4819" w:type="dxa"/>
          </w:tcPr>
          <w:p w:rsidR="003B078F" w:rsidRDefault="003B078F" w:rsidP="006058EE">
            <w:r>
              <w:t>The information for room number ‘3’ is returned to the window.</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Add Room</w:t>
            </w:r>
          </w:p>
        </w:tc>
        <w:tc>
          <w:tcPr>
            <w:tcW w:w="2552" w:type="dxa"/>
          </w:tcPr>
          <w:p w:rsidR="003B078F" w:rsidRDefault="003B078F" w:rsidP="006058EE">
            <w:r>
              <w:t>Click Add Room</w:t>
            </w:r>
          </w:p>
        </w:tc>
        <w:tc>
          <w:tcPr>
            <w:tcW w:w="4819" w:type="dxa"/>
          </w:tcPr>
          <w:p w:rsidR="003B078F" w:rsidRDefault="003B078F" w:rsidP="006058EE">
            <w:r>
              <w:t>A Blank Room form will be displayed so that a user can fill it in and add the new room will be added to the Room List.</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Edit Room Information</w:t>
            </w:r>
          </w:p>
        </w:tc>
        <w:tc>
          <w:tcPr>
            <w:tcW w:w="2552" w:type="dxa"/>
          </w:tcPr>
          <w:p w:rsidR="003B078F" w:rsidRDefault="003B078F" w:rsidP="006058EE">
            <w:r>
              <w:t>Double Click Room 3</w:t>
            </w:r>
          </w:p>
        </w:tc>
        <w:tc>
          <w:tcPr>
            <w:tcW w:w="4819" w:type="dxa"/>
          </w:tcPr>
          <w:p w:rsidR="003B078F" w:rsidRDefault="003B078F" w:rsidP="006058EE">
            <w:r>
              <w:t>The Room Form containing that room’s information will be displayed; it can then be edited and saved. The list will then also be updat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Remove Room</w:t>
            </w:r>
          </w:p>
        </w:tc>
        <w:tc>
          <w:tcPr>
            <w:tcW w:w="2552" w:type="dxa"/>
          </w:tcPr>
          <w:p w:rsidR="003B078F" w:rsidRDefault="003B078F" w:rsidP="006058EE">
            <w:r>
              <w:t>Click Remove</w:t>
            </w:r>
          </w:p>
        </w:tc>
        <w:tc>
          <w:tcPr>
            <w:tcW w:w="4819" w:type="dxa"/>
          </w:tcPr>
          <w:p w:rsidR="003B078F" w:rsidRDefault="003B078F" w:rsidP="006058EE">
            <w:r>
              <w:t>In the Room Form that opens when double clicking a room on the room list there is a button at the bottom of the window that will remove the room from the list.</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5B638A"/>
    <w:p w:rsidR="003B078F" w:rsidRDefault="003B078F" w:rsidP="00605C1E">
      <w:pPr>
        <w:pStyle w:val="Heading3"/>
        <w:numPr>
          <w:ilvl w:val="2"/>
          <w:numId w:val="11"/>
        </w:numPr>
      </w:pPr>
      <w:bookmarkStart w:id="72" w:name="_Toc260066425"/>
      <w:bookmarkStart w:id="73" w:name="_Toc260920772"/>
      <w:r>
        <w:t>Managements</w:t>
      </w:r>
      <w:bookmarkEnd w:id="72"/>
      <w:bookmarkEnd w:id="73"/>
    </w:p>
    <w:p w:rsidR="003B078F" w:rsidRPr="00D96DF7" w:rsidRDefault="003B078F" w:rsidP="00605C1E">
      <w:pPr>
        <w:pStyle w:val="Heading4"/>
        <w:numPr>
          <w:ilvl w:val="3"/>
          <w:numId w:val="11"/>
        </w:numPr>
      </w:pPr>
      <w:bookmarkStart w:id="74" w:name="_Toc260066426"/>
      <w:r>
        <w:t>‘Add New Staff’</w:t>
      </w:r>
      <w:bookmarkEnd w:id="74"/>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Date of Birth</w:t>
            </w:r>
          </w:p>
        </w:tc>
        <w:tc>
          <w:tcPr>
            <w:tcW w:w="2552" w:type="dxa"/>
          </w:tcPr>
          <w:p w:rsidR="003B078F" w:rsidRDefault="003B078F" w:rsidP="006058EE">
            <w:r>
              <w:t>‘24/06/1987’</w:t>
            </w:r>
          </w:p>
        </w:tc>
        <w:tc>
          <w:tcPr>
            <w:tcW w:w="4819" w:type="dxa"/>
          </w:tcPr>
          <w:p w:rsidR="003B078F" w:rsidRDefault="003B078F" w:rsidP="006058EE">
            <w:r>
              <w:t>Date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Date of Birth</w:t>
            </w:r>
          </w:p>
        </w:tc>
        <w:tc>
          <w:tcPr>
            <w:tcW w:w="2552" w:type="dxa"/>
          </w:tcPr>
          <w:p w:rsidR="003B078F" w:rsidRDefault="003B078F" w:rsidP="006058EE">
            <w:r>
              <w:t>‘31/04/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Date of Birth</w:t>
            </w:r>
          </w:p>
        </w:tc>
        <w:tc>
          <w:tcPr>
            <w:tcW w:w="2552" w:type="dxa"/>
          </w:tcPr>
          <w:p w:rsidR="003B078F" w:rsidRDefault="003B078F" w:rsidP="006058EE">
            <w:r>
              <w:t>‘18j4/546’</w:t>
            </w:r>
          </w:p>
        </w:tc>
        <w:tc>
          <w:tcPr>
            <w:tcW w:w="4819" w:type="dxa"/>
          </w:tcPr>
          <w:p w:rsidR="003B078F" w:rsidRDefault="003B078F" w:rsidP="006058EE">
            <w:r>
              <w:t>Only integers should be able to be typed into this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3B078F">
            <w:r>
              <w:t>4</w:t>
            </w:r>
          </w:p>
        </w:tc>
        <w:tc>
          <w:tcPr>
            <w:tcW w:w="2571" w:type="dxa"/>
          </w:tcPr>
          <w:p w:rsidR="003B078F" w:rsidRDefault="003B078F" w:rsidP="006058EE">
            <w:r>
              <w:t>Date of Birth</w:t>
            </w:r>
          </w:p>
        </w:tc>
        <w:tc>
          <w:tcPr>
            <w:tcW w:w="2552" w:type="dxa"/>
          </w:tcPr>
          <w:p w:rsidR="003B078F" w:rsidRDefault="003B078F" w:rsidP="006058EE">
            <w:r>
              <w:t>‘12/99/1786’</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Postcode</w:t>
            </w:r>
          </w:p>
        </w:tc>
        <w:tc>
          <w:tcPr>
            <w:tcW w:w="2552" w:type="dxa"/>
          </w:tcPr>
          <w:p w:rsidR="003B078F" w:rsidRDefault="003B078F" w:rsidP="006058EE">
            <w:r>
              <w:t>‘CB8 1HH’</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lastRenderedPageBreak/>
              <w:t>6</w:t>
            </w:r>
          </w:p>
        </w:tc>
        <w:tc>
          <w:tcPr>
            <w:tcW w:w="2571" w:type="dxa"/>
          </w:tcPr>
          <w:p w:rsidR="003B078F" w:rsidRDefault="003B078F" w:rsidP="006058EE">
            <w:r>
              <w:t>Postcode</w:t>
            </w:r>
          </w:p>
        </w:tc>
        <w:tc>
          <w:tcPr>
            <w:tcW w:w="2552" w:type="dxa"/>
          </w:tcPr>
          <w:p w:rsidR="003B078F" w:rsidRDefault="003B078F" w:rsidP="006058EE">
            <w:r>
              <w:t>‘GL20 8HL’</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Postcode</w:t>
            </w:r>
          </w:p>
        </w:tc>
        <w:tc>
          <w:tcPr>
            <w:tcW w:w="2552" w:type="dxa"/>
          </w:tcPr>
          <w:p w:rsidR="003B078F" w:rsidRDefault="003B078F" w:rsidP="006058EE">
            <w:r>
              <w:t>‘145 GHJ’</w:t>
            </w:r>
          </w:p>
        </w:tc>
        <w:tc>
          <w:tcPr>
            <w:tcW w:w="4819" w:type="dxa"/>
          </w:tcPr>
          <w:p w:rsidR="003B078F" w:rsidRDefault="003B078F" w:rsidP="006058EE">
            <w:r>
              <w:t>Field is formatted to not let integers be typed in as the first character.</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8</w:t>
            </w:r>
          </w:p>
        </w:tc>
        <w:tc>
          <w:tcPr>
            <w:tcW w:w="2571" w:type="dxa"/>
          </w:tcPr>
          <w:p w:rsidR="003B078F" w:rsidRDefault="003B078F" w:rsidP="006058EE">
            <w:r>
              <w:t>Telephone</w:t>
            </w:r>
          </w:p>
        </w:tc>
        <w:tc>
          <w:tcPr>
            <w:tcW w:w="2552" w:type="dxa"/>
          </w:tcPr>
          <w:p w:rsidR="003B078F" w:rsidRDefault="003B078F" w:rsidP="006058EE">
            <w:r>
              <w:t>‘01223 456789’</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 xml:space="preserve">Pass </w:t>
            </w:r>
          </w:p>
        </w:tc>
        <w:tc>
          <w:tcPr>
            <w:tcW w:w="1559" w:type="dxa"/>
          </w:tcPr>
          <w:p w:rsidR="003B078F" w:rsidRDefault="003B078F" w:rsidP="006058EE">
            <w:r>
              <w:t>26/04/10</w:t>
            </w:r>
          </w:p>
        </w:tc>
      </w:tr>
      <w:tr w:rsidR="003B078F" w:rsidTr="006058EE">
        <w:tc>
          <w:tcPr>
            <w:tcW w:w="1081" w:type="dxa"/>
          </w:tcPr>
          <w:p w:rsidR="003B078F" w:rsidRDefault="003B078F" w:rsidP="006058EE">
            <w:r>
              <w:t>9</w:t>
            </w:r>
          </w:p>
        </w:tc>
        <w:tc>
          <w:tcPr>
            <w:tcW w:w="2571" w:type="dxa"/>
          </w:tcPr>
          <w:p w:rsidR="003B078F" w:rsidRDefault="003B078F" w:rsidP="006058EE">
            <w:r>
              <w:t>Telephone</w:t>
            </w:r>
          </w:p>
        </w:tc>
        <w:tc>
          <w:tcPr>
            <w:tcW w:w="2552" w:type="dxa"/>
          </w:tcPr>
          <w:p w:rsidR="003B078F" w:rsidRDefault="003B078F" w:rsidP="006058EE">
            <w:r>
              <w:t>‘01684 KL456’</w:t>
            </w:r>
          </w:p>
        </w:tc>
        <w:tc>
          <w:tcPr>
            <w:tcW w:w="4819" w:type="dxa"/>
          </w:tcPr>
          <w:p w:rsidR="003B078F" w:rsidRDefault="003B078F" w:rsidP="006058EE">
            <w:r>
              <w:t>Data will not be save, an error will be displayed to the user when they click save.</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10</w:t>
            </w:r>
          </w:p>
        </w:tc>
        <w:tc>
          <w:tcPr>
            <w:tcW w:w="2571" w:type="dxa"/>
          </w:tcPr>
          <w:p w:rsidR="003B078F" w:rsidRDefault="003B078F" w:rsidP="006058EE">
            <w:r>
              <w:t>Email</w:t>
            </w:r>
          </w:p>
        </w:tc>
        <w:tc>
          <w:tcPr>
            <w:tcW w:w="2552" w:type="dxa"/>
          </w:tcPr>
          <w:p w:rsidR="003B078F" w:rsidRDefault="003B078F" w:rsidP="006058EE">
            <w:r>
              <w:t>‘tomshoe</w:t>
            </w:r>
            <w:r w:rsidRPr="00313524">
              <w:t>@plant.com</w:t>
            </w:r>
            <w:r>
              <w:t>’</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1</w:t>
            </w:r>
          </w:p>
        </w:tc>
        <w:tc>
          <w:tcPr>
            <w:tcW w:w="2571" w:type="dxa"/>
          </w:tcPr>
          <w:p w:rsidR="003B078F" w:rsidRDefault="003B078F" w:rsidP="006058EE">
            <w:r>
              <w:t>Email</w:t>
            </w:r>
          </w:p>
        </w:tc>
        <w:tc>
          <w:tcPr>
            <w:tcW w:w="2552" w:type="dxa"/>
          </w:tcPr>
          <w:p w:rsidR="003B078F" w:rsidRDefault="003B078F" w:rsidP="006058EE">
            <w:r>
              <w:t>‘tomshoe’</w:t>
            </w:r>
          </w:p>
        </w:tc>
        <w:tc>
          <w:tcPr>
            <w:tcW w:w="4819" w:type="dxa"/>
          </w:tcPr>
          <w:p w:rsidR="003B078F" w:rsidRDefault="003B078F" w:rsidP="006058EE">
            <w:r>
              <w:t>Unless the information in the field contains ‘@’ and ‘.com’ it will produce an error when the user clicks sav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2</w:t>
            </w:r>
          </w:p>
        </w:tc>
        <w:tc>
          <w:tcPr>
            <w:tcW w:w="2571" w:type="dxa"/>
          </w:tcPr>
          <w:p w:rsidR="003B078F" w:rsidRDefault="003B078F" w:rsidP="006058EE">
            <w:r>
              <w:t>Contract Start</w:t>
            </w:r>
          </w:p>
        </w:tc>
        <w:tc>
          <w:tcPr>
            <w:tcW w:w="2552" w:type="dxa"/>
          </w:tcPr>
          <w:p w:rsidR="003B078F" w:rsidRDefault="003B078F" w:rsidP="006058EE">
            <w:r>
              <w:t>Automatic data</w:t>
            </w:r>
          </w:p>
        </w:tc>
        <w:tc>
          <w:tcPr>
            <w:tcW w:w="4819" w:type="dxa"/>
          </w:tcPr>
          <w:p w:rsidR="003B078F" w:rsidRDefault="003B078F" w:rsidP="006058EE">
            <w:r>
              <w:t>When the Gym Staff Form is opened the current date is automatically generated and placed in the Contract Start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3</w:t>
            </w:r>
          </w:p>
        </w:tc>
        <w:tc>
          <w:tcPr>
            <w:tcW w:w="2571" w:type="dxa"/>
          </w:tcPr>
          <w:p w:rsidR="003B078F" w:rsidRDefault="003B078F" w:rsidP="006058EE">
            <w:r>
              <w:t>Contract Start</w:t>
            </w:r>
          </w:p>
        </w:tc>
        <w:tc>
          <w:tcPr>
            <w:tcW w:w="2552" w:type="dxa"/>
          </w:tcPr>
          <w:p w:rsidR="003B078F" w:rsidRDefault="003B078F" w:rsidP="006058EE">
            <w:r>
              <w:t>‘10/jk/4’</w:t>
            </w:r>
          </w:p>
        </w:tc>
        <w:tc>
          <w:tcPr>
            <w:tcW w:w="4819" w:type="dxa"/>
          </w:tcPr>
          <w:p w:rsidR="003B078F" w:rsidRDefault="003B078F" w:rsidP="006058EE">
            <w:r>
              <w:t>Field validation will not allow for anything integers to typed into the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4</w:t>
            </w:r>
          </w:p>
        </w:tc>
        <w:tc>
          <w:tcPr>
            <w:tcW w:w="2571" w:type="dxa"/>
          </w:tcPr>
          <w:p w:rsidR="003B078F" w:rsidRDefault="003B078F" w:rsidP="006058EE">
            <w:r>
              <w:t>Contract Finish</w:t>
            </w:r>
          </w:p>
        </w:tc>
        <w:tc>
          <w:tcPr>
            <w:tcW w:w="2552" w:type="dxa"/>
          </w:tcPr>
          <w:p w:rsidR="003B078F" w:rsidRDefault="003B078F" w:rsidP="006058EE">
            <w:r>
              <w:t>‘20/05/2011’</w:t>
            </w:r>
          </w:p>
        </w:tc>
        <w:tc>
          <w:tcPr>
            <w:tcW w:w="4819" w:type="dxa"/>
          </w:tcPr>
          <w:p w:rsidR="003B078F" w:rsidRDefault="003B078F" w:rsidP="006058EE">
            <w:r>
              <w:t>The data should be accepted and saved to the Staff list within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5</w:t>
            </w:r>
          </w:p>
        </w:tc>
        <w:tc>
          <w:tcPr>
            <w:tcW w:w="2571" w:type="dxa"/>
          </w:tcPr>
          <w:p w:rsidR="003B078F" w:rsidRDefault="003B078F" w:rsidP="006058EE">
            <w:r>
              <w:t>Contract Finish</w:t>
            </w:r>
          </w:p>
        </w:tc>
        <w:tc>
          <w:tcPr>
            <w:tcW w:w="2552" w:type="dxa"/>
          </w:tcPr>
          <w:p w:rsidR="003B078F" w:rsidRDefault="003B078F" w:rsidP="006058EE">
            <w:r>
              <w:t>‘14/06/10kl’</w:t>
            </w:r>
          </w:p>
        </w:tc>
        <w:tc>
          <w:tcPr>
            <w:tcW w:w="4819" w:type="dxa"/>
          </w:tcPr>
          <w:p w:rsidR="003B078F" w:rsidRDefault="003B078F" w:rsidP="006058EE">
            <w:r>
              <w:t>Field validation will not allow for anything integers to typed into the field</w:t>
            </w:r>
          </w:p>
        </w:tc>
        <w:tc>
          <w:tcPr>
            <w:tcW w:w="1418" w:type="dxa"/>
          </w:tcPr>
          <w:p w:rsidR="003B078F" w:rsidRDefault="003B078F" w:rsidP="006058EE">
            <w:r>
              <w:t>Pass</w:t>
            </w:r>
          </w:p>
        </w:tc>
        <w:tc>
          <w:tcPr>
            <w:tcW w:w="1559" w:type="dxa"/>
          </w:tcPr>
          <w:p w:rsidR="003B078F" w:rsidRDefault="003B078F" w:rsidP="006058EE">
            <w:r>
              <w:t>26/04/10</w:t>
            </w:r>
          </w:p>
        </w:tc>
      </w:tr>
      <w:tr w:rsidR="00BE7936" w:rsidTr="006058EE">
        <w:tc>
          <w:tcPr>
            <w:tcW w:w="1081" w:type="dxa"/>
          </w:tcPr>
          <w:p w:rsidR="00BE7936" w:rsidRDefault="00BE7936" w:rsidP="006058EE">
            <w:r>
              <w:t>16</w:t>
            </w:r>
          </w:p>
        </w:tc>
        <w:tc>
          <w:tcPr>
            <w:tcW w:w="2571" w:type="dxa"/>
          </w:tcPr>
          <w:p w:rsidR="00BE7936" w:rsidRDefault="00BE7936" w:rsidP="006058EE">
            <w:r>
              <w:t>Employment Type</w:t>
            </w:r>
          </w:p>
        </w:tc>
        <w:tc>
          <w:tcPr>
            <w:tcW w:w="2552" w:type="dxa"/>
          </w:tcPr>
          <w:p w:rsidR="00BE7936" w:rsidRDefault="00BE7936" w:rsidP="006058EE">
            <w:r>
              <w:t>Drop Down List</w:t>
            </w:r>
          </w:p>
        </w:tc>
        <w:tc>
          <w:tcPr>
            <w:tcW w:w="4819" w:type="dxa"/>
          </w:tcPr>
          <w:p w:rsidR="00BE7936" w:rsidRDefault="00BE7936" w:rsidP="006058EE">
            <w:r>
              <w:t>The list contains the correct options and allows the user to select the appropriate choice.</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7</w:t>
            </w:r>
          </w:p>
        </w:tc>
        <w:tc>
          <w:tcPr>
            <w:tcW w:w="2571" w:type="dxa"/>
          </w:tcPr>
          <w:p w:rsidR="00BE7936" w:rsidRDefault="00BE7936" w:rsidP="006058EE">
            <w:r>
              <w:t>Position</w:t>
            </w:r>
          </w:p>
        </w:tc>
        <w:tc>
          <w:tcPr>
            <w:tcW w:w="2552" w:type="dxa"/>
          </w:tcPr>
          <w:p w:rsidR="00BE7936" w:rsidRDefault="00BE7936" w:rsidP="006058EE">
            <w:r>
              <w:t>Drop Down List</w:t>
            </w:r>
          </w:p>
        </w:tc>
        <w:tc>
          <w:tcPr>
            <w:tcW w:w="4819" w:type="dxa"/>
          </w:tcPr>
          <w:p w:rsidR="00BE7936" w:rsidRDefault="00BE7936" w:rsidP="006058EE">
            <w:r>
              <w:t>The list contains the correct options and allows the user to select the appropriate choice.</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8</w:t>
            </w:r>
          </w:p>
        </w:tc>
        <w:tc>
          <w:tcPr>
            <w:tcW w:w="2571" w:type="dxa"/>
          </w:tcPr>
          <w:p w:rsidR="00BE7936" w:rsidRDefault="00BE7936" w:rsidP="00664430">
            <w:r>
              <w:t>Remove</w:t>
            </w:r>
          </w:p>
        </w:tc>
        <w:tc>
          <w:tcPr>
            <w:tcW w:w="2552" w:type="dxa"/>
          </w:tcPr>
          <w:p w:rsidR="00BE7936" w:rsidRDefault="00BE7936" w:rsidP="00664430">
            <w:r>
              <w:t>Click Remove</w:t>
            </w:r>
          </w:p>
        </w:tc>
        <w:tc>
          <w:tcPr>
            <w:tcW w:w="4819" w:type="dxa"/>
          </w:tcPr>
          <w:p w:rsidR="00BE7936" w:rsidRDefault="00BE7936" w:rsidP="00BE7936">
            <w:r>
              <w:t>This will delete the current Member of staff.</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9</w:t>
            </w:r>
          </w:p>
        </w:tc>
        <w:tc>
          <w:tcPr>
            <w:tcW w:w="2571" w:type="dxa"/>
          </w:tcPr>
          <w:p w:rsidR="00BE7936" w:rsidRDefault="00BE7936" w:rsidP="006058EE">
            <w:r>
              <w:t>Cancel</w:t>
            </w:r>
          </w:p>
        </w:tc>
        <w:tc>
          <w:tcPr>
            <w:tcW w:w="2552" w:type="dxa"/>
          </w:tcPr>
          <w:p w:rsidR="00BE7936" w:rsidRDefault="00BE7936" w:rsidP="006058EE">
            <w:r>
              <w:t>Click Cancel</w:t>
            </w:r>
          </w:p>
        </w:tc>
        <w:tc>
          <w:tcPr>
            <w:tcW w:w="4819" w:type="dxa"/>
          </w:tcPr>
          <w:p w:rsidR="00BE7936" w:rsidRDefault="00BE7936" w:rsidP="006058EE">
            <w:r>
              <w:t>Will close the window saving no changes to the databse.</w:t>
            </w:r>
          </w:p>
        </w:tc>
        <w:tc>
          <w:tcPr>
            <w:tcW w:w="1418" w:type="dxa"/>
          </w:tcPr>
          <w:p w:rsidR="00BE7936" w:rsidRDefault="00BE7936" w:rsidP="006058EE">
            <w:r>
              <w:t>Pass</w:t>
            </w:r>
          </w:p>
        </w:tc>
        <w:tc>
          <w:tcPr>
            <w:tcW w:w="1559" w:type="dxa"/>
          </w:tcPr>
          <w:p w:rsidR="00BE7936" w:rsidRDefault="00BE7936" w:rsidP="006058EE">
            <w:r>
              <w:t>26/04/10</w:t>
            </w:r>
          </w:p>
        </w:tc>
      </w:tr>
      <w:tr w:rsidR="00BE7936" w:rsidTr="006058EE">
        <w:tc>
          <w:tcPr>
            <w:tcW w:w="1081" w:type="dxa"/>
          </w:tcPr>
          <w:p w:rsidR="00BE7936" w:rsidRDefault="00BE7936" w:rsidP="006058EE">
            <w:r>
              <w:t>20</w:t>
            </w:r>
          </w:p>
        </w:tc>
        <w:tc>
          <w:tcPr>
            <w:tcW w:w="2571" w:type="dxa"/>
          </w:tcPr>
          <w:p w:rsidR="00BE7936" w:rsidRDefault="00BE7936" w:rsidP="006058EE">
            <w:r>
              <w:t>Save &amp; Open</w:t>
            </w:r>
          </w:p>
        </w:tc>
        <w:tc>
          <w:tcPr>
            <w:tcW w:w="2552" w:type="dxa"/>
          </w:tcPr>
          <w:p w:rsidR="00BE7936" w:rsidRDefault="00BE7936" w:rsidP="006058EE">
            <w:r>
              <w:t>Correct data</w:t>
            </w:r>
          </w:p>
        </w:tc>
        <w:tc>
          <w:tcPr>
            <w:tcW w:w="4819" w:type="dxa"/>
          </w:tcPr>
          <w:p w:rsidR="00BE7936" w:rsidRDefault="00BE7936" w:rsidP="006058EE">
            <w:r>
              <w:t xml:space="preserve">If all data is correct then window will appear notifying the user that the member has been added successfully. The member list will then be </w:t>
            </w:r>
            <w:r>
              <w:lastRenderedPageBreak/>
              <w:t>displayed.</w:t>
            </w:r>
          </w:p>
        </w:tc>
        <w:tc>
          <w:tcPr>
            <w:tcW w:w="1418" w:type="dxa"/>
          </w:tcPr>
          <w:p w:rsidR="00BE7936" w:rsidRDefault="00BE7936" w:rsidP="006058EE">
            <w:r>
              <w:lastRenderedPageBreak/>
              <w:t>Pass</w:t>
            </w:r>
          </w:p>
        </w:tc>
        <w:tc>
          <w:tcPr>
            <w:tcW w:w="1559" w:type="dxa"/>
          </w:tcPr>
          <w:p w:rsidR="00BE7936" w:rsidRDefault="00BE7936" w:rsidP="006058EE">
            <w:r>
              <w:t>25/04/10</w:t>
            </w:r>
          </w:p>
        </w:tc>
      </w:tr>
      <w:tr w:rsidR="00BE7936" w:rsidTr="006058EE">
        <w:tc>
          <w:tcPr>
            <w:tcW w:w="1081" w:type="dxa"/>
          </w:tcPr>
          <w:p w:rsidR="00BE7936" w:rsidRDefault="00BE7936" w:rsidP="006058EE">
            <w:r>
              <w:lastRenderedPageBreak/>
              <w:t>21</w:t>
            </w:r>
          </w:p>
        </w:tc>
        <w:tc>
          <w:tcPr>
            <w:tcW w:w="2571" w:type="dxa"/>
          </w:tcPr>
          <w:p w:rsidR="00BE7936" w:rsidRDefault="00BE7936" w:rsidP="006058EE">
            <w:r>
              <w:t>Save &amp; Open</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2</w:t>
            </w:r>
          </w:p>
        </w:tc>
        <w:tc>
          <w:tcPr>
            <w:tcW w:w="2571" w:type="dxa"/>
          </w:tcPr>
          <w:p w:rsidR="00BE7936" w:rsidRDefault="00BE7936" w:rsidP="006058EE">
            <w:r>
              <w:t>Save &amp; Close</w:t>
            </w:r>
          </w:p>
        </w:tc>
        <w:tc>
          <w:tcPr>
            <w:tcW w:w="2552" w:type="dxa"/>
          </w:tcPr>
          <w:p w:rsidR="00BE7936" w:rsidRDefault="00BE7936" w:rsidP="006058EE">
            <w:r>
              <w:t>Correct data</w:t>
            </w:r>
          </w:p>
        </w:tc>
        <w:tc>
          <w:tcPr>
            <w:tcW w:w="4819" w:type="dxa"/>
          </w:tcPr>
          <w:p w:rsidR="00BE7936" w:rsidRDefault="00BE7936" w:rsidP="006058EE">
            <w:r>
              <w:t>If all data is correct then window will appear notifying the user that the member has been added successfully. The page will then close.</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3</w:t>
            </w:r>
          </w:p>
        </w:tc>
        <w:tc>
          <w:tcPr>
            <w:tcW w:w="2571" w:type="dxa"/>
          </w:tcPr>
          <w:p w:rsidR="00BE7936" w:rsidRDefault="00BE7936" w:rsidP="006058EE">
            <w:r>
              <w:t>Save &amp; Close</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4</w:t>
            </w:r>
          </w:p>
        </w:tc>
        <w:tc>
          <w:tcPr>
            <w:tcW w:w="2571" w:type="dxa"/>
          </w:tcPr>
          <w:p w:rsidR="00BE7936" w:rsidRDefault="00BE7936" w:rsidP="006058EE">
            <w:r>
              <w:t>Save &amp; Stay</w:t>
            </w:r>
          </w:p>
        </w:tc>
        <w:tc>
          <w:tcPr>
            <w:tcW w:w="2552" w:type="dxa"/>
          </w:tcPr>
          <w:p w:rsidR="00BE7936" w:rsidRDefault="00BE7936" w:rsidP="006058EE">
            <w:r>
              <w:t>Correct  data</w:t>
            </w:r>
          </w:p>
        </w:tc>
        <w:tc>
          <w:tcPr>
            <w:tcW w:w="4819" w:type="dxa"/>
          </w:tcPr>
          <w:p w:rsidR="00BE7936" w:rsidRDefault="00BE7936" w:rsidP="006058EE">
            <w:r>
              <w:t>If all data is correct then window will appear notifying the user that the member information has been saved successfully. It will then stay on that Members Information page.</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5</w:t>
            </w:r>
          </w:p>
        </w:tc>
        <w:tc>
          <w:tcPr>
            <w:tcW w:w="2571" w:type="dxa"/>
          </w:tcPr>
          <w:p w:rsidR="00BE7936" w:rsidRDefault="00BE7936" w:rsidP="006058EE">
            <w:r>
              <w:t>Save &amp; Stay</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bl>
    <w:p w:rsidR="003B078F" w:rsidRDefault="003B078F" w:rsidP="00605C1E">
      <w:pPr>
        <w:pStyle w:val="Heading4"/>
        <w:pageBreakBefore/>
        <w:numPr>
          <w:ilvl w:val="3"/>
          <w:numId w:val="11"/>
        </w:numPr>
      </w:pPr>
      <w:bookmarkStart w:id="75" w:name="_Toc260066427"/>
      <w:r>
        <w:lastRenderedPageBreak/>
        <w:t>‘Edit Staff’</w:t>
      </w:r>
      <w:bookmarkEnd w:id="75"/>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First Name</w:t>
            </w:r>
          </w:p>
        </w:tc>
        <w:tc>
          <w:tcPr>
            <w:tcW w:w="2552" w:type="dxa"/>
          </w:tcPr>
          <w:p w:rsidR="003B078F" w:rsidRDefault="003B078F" w:rsidP="006058EE">
            <w:r>
              <w:t>‘George’</w:t>
            </w:r>
          </w:p>
        </w:tc>
        <w:tc>
          <w:tcPr>
            <w:tcW w:w="4819" w:type="dxa"/>
          </w:tcPr>
          <w:p w:rsidR="003B078F" w:rsidRDefault="003B078F" w:rsidP="006058EE">
            <w:r>
              <w:t>Displays the members with the first name ‘George’ i.e. Staff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First Name</w:t>
            </w:r>
          </w:p>
        </w:tc>
        <w:tc>
          <w:tcPr>
            <w:tcW w:w="2552" w:type="dxa"/>
          </w:tcPr>
          <w:p w:rsidR="003B078F" w:rsidRDefault="003B078F" w:rsidP="006058EE">
            <w:r>
              <w:t>‘Peter’</w:t>
            </w:r>
          </w:p>
        </w:tc>
        <w:tc>
          <w:tcPr>
            <w:tcW w:w="4819" w:type="dxa"/>
          </w:tcPr>
          <w:p w:rsidR="003B078F" w:rsidRDefault="003B078F" w:rsidP="006058EE">
            <w:r>
              <w:t>No members are displayed as there are no users with the first name ‘Peter’.</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Last Name</w:t>
            </w:r>
          </w:p>
        </w:tc>
        <w:tc>
          <w:tcPr>
            <w:tcW w:w="2552" w:type="dxa"/>
          </w:tcPr>
          <w:p w:rsidR="003B078F" w:rsidRDefault="003B078F" w:rsidP="006058EE">
            <w:r>
              <w:t>‘Clooney’</w:t>
            </w:r>
          </w:p>
        </w:tc>
        <w:tc>
          <w:tcPr>
            <w:tcW w:w="4819" w:type="dxa"/>
          </w:tcPr>
          <w:p w:rsidR="003B078F" w:rsidRDefault="003B078F" w:rsidP="006058EE">
            <w:r>
              <w:t>Displays the members with the first name ‘Clooney’ i.e. Staff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Last Name</w:t>
            </w:r>
          </w:p>
        </w:tc>
        <w:tc>
          <w:tcPr>
            <w:tcW w:w="2552" w:type="dxa"/>
          </w:tcPr>
          <w:p w:rsidR="003B078F" w:rsidRDefault="003B078F" w:rsidP="006058EE">
            <w:r>
              <w:t>‘Beaver’</w:t>
            </w:r>
          </w:p>
        </w:tc>
        <w:tc>
          <w:tcPr>
            <w:tcW w:w="4819" w:type="dxa"/>
          </w:tcPr>
          <w:p w:rsidR="003B078F" w:rsidRDefault="003B078F" w:rsidP="006058EE">
            <w:r>
              <w:t>No members are displayed as there are no users with the last name ‘Beaver’.</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Date of Birth</w:t>
            </w:r>
          </w:p>
        </w:tc>
        <w:tc>
          <w:tcPr>
            <w:tcW w:w="2552" w:type="dxa"/>
          </w:tcPr>
          <w:p w:rsidR="003B078F" w:rsidRDefault="003B078F" w:rsidP="006058EE">
            <w:r>
              <w:t>‘01/01/1999’</w:t>
            </w:r>
          </w:p>
        </w:tc>
        <w:tc>
          <w:tcPr>
            <w:tcW w:w="4819" w:type="dxa"/>
          </w:tcPr>
          <w:p w:rsidR="003B078F" w:rsidRDefault="003B078F" w:rsidP="006058EE">
            <w:r>
              <w:t>Displays all the members the date of birth ‘01/01/1999’. i.e Member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 xml:space="preserve">Date of Birth              </w:t>
            </w:r>
          </w:p>
        </w:tc>
        <w:tc>
          <w:tcPr>
            <w:tcW w:w="2552" w:type="dxa"/>
          </w:tcPr>
          <w:p w:rsidR="003B078F" w:rsidRDefault="003B078F" w:rsidP="006058EE">
            <w:r>
              <w:t>‘01/05/1989’</w:t>
            </w:r>
          </w:p>
        </w:tc>
        <w:tc>
          <w:tcPr>
            <w:tcW w:w="4819" w:type="dxa"/>
          </w:tcPr>
          <w:p w:rsidR="003B078F" w:rsidRDefault="003B078F" w:rsidP="006058EE">
            <w:r>
              <w:t xml:space="preserve">No members are displayed as there are no users with the date of birth ‘01/05/1989’. </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Email</w:t>
            </w:r>
          </w:p>
        </w:tc>
        <w:tc>
          <w:tcPr>
            <w:tcW w:w="2552" w:type="dxa"/>
          </w:tcPr>
          <w:p w:rsidR="003B078F" w:rsidRDefault="003B078F" w:rsidP="006058EE">
            <w:r>
              <w:t>‘janimani@a.com’</w:t>
            </w:r>
          </w:p>
        </w:tc>
        <w:tc>
          <w:tcPr>
            <w:tcW w:w="4819" w:type="dxa"/>
          </w:tcPr>
          <w:p w:rsidR="003B078F" w:rsidRDefault="003B078F" w:rsidP="006058EE">
            <w:r>
              <w:t>Displays the members with the email ‘janimani@a.com’ i.e Member Number 1.</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8</w:t>
            </w:r>
          </w:p>
        </w:tc>
        <w:tc>
          <w:tcPr>
            <w:tcW w:w="2571" w:type="dxa"/>
          </w:tcPr>
          <w:p w:rsidR="003B078F" w:rsidRDefault="003B078F" w:rsidP="006058EE">
            <w:r>
              <w:t>Email</w:t>
            </w:r>
          </w:p>
        </w:tc>
        <w:tc>
          <w:tcPr>
            <w:tcW w:w="2552" w:type="dxa"/>
          </w:tcPr>
          <w:p w:rsidR="003B078F" w:rsidRDefault="003B078F" w:rsidP="006058EE">
            <w:r>
              <w:t>‘jane@yahoo.co.uk’</w:t>
            </w:r>
          </w:p>
        </w:tc>
        <w:tc>
          <w:tcPr>
            <w:tcW w:w="4819" w:type="dxa"/>
          </w:tcPr>
          <w:p w:rsidR="003B078F" w:rsidRDefault="003B078F" w:rsidP="006058EE">
            <w:r>
              <w:t>No members are displayed as there are no users with the email ‘jane@yahoo.co.uk’.</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9</w:t>
            </w:r>
          </w:p>
        </w:tc>
        <w:tc>
          <w:tcPr>
            <w:tcW w:w="2571" w:type="dxa"/>
          </w:tcPr>
          <w:p w:rsidR="003B078F" w:rsidRDefault="003B078F" w:rsidP="006058EE">
            <w:r>
              <w:t>Search</w:t>
            </w:r>
          </w:p>
        </w:tc>
        <w:tc>
          <w:tcPr>
            <w:tcW w:w="2552" w:type="dxa"/>
          </w:tcPr>
          <w:p w:rsidR="003B078F" w:rsidRDefault="003B078F" w:rsidP="006058EE">
            <w:r>
              <w:t>Click Search</w:t>
            </w:r>
          </w:p>
        </w:tc>
        <w:tc>
          <w:tcPr>
            <w:tcW w:w="4819" w:type="dxa"/>
          </w:tcPr>
          <w:p w:rsidR="003B078F" w:rsidRDefault="003B078F" w:rsidP="006058EE">
            <w:r>
              <w:t>When the Search is clicked it will run the criteria though the database and return the matching results.</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10</w:t>
            </w:r>
          </w:p>
        </w:tc>
        <w:tc>
          <w:tcPr>
            <w:tcW w:w="2571" w:type="dxa"/>
          </w:tcPr>
          <w:p w:rsidR="003B078F" w:rsidRDefault="003B078F" w:rsidP="006058EE">
            <w:r>
              <w:t>Add Staff Member</w:t>
            </w:r>
          </w:p>
        </w:tc>
        <w:tc>
          <w:tcPr>
            <w:tcW w:w="2552" w:type="dxa"/>
          </w:tcPr>
          <w:p w:rsidR="003B078F" w:rsidRDefault="003B078F" w:rsidP="006058EE">
            <w:r>
              <w:t>Click Add New Member</w:t>
            </w:r>
          </w:p>
        </w:tc>
        <w:tc>
          <w:tcPr>
            <w:tcW w:w="4819" w:type="dxa"/>
          </w:tcPr>
          <w:p w:rsidR="003B078F" w:rsidRDefault="003B078F" w:rsidP="006058EE">
            <w:r>
              <w:t>The Staff Form window will open displaying a blank Staff Form that can be filled in a sav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1</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The current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pageBreakBefore/>
        <w:numPr>
          <w:ilvl w:val="3"/>
          <w:numId w:val="11"/>
        </w:numPr>
      </w:pPr>
      <w:bookmarkStart w:id="76" w:name="_Toc260066428"/>
      <w:r>
        <w:lastRenderedPageBreak/>
        <w:t>‘Membership Fees’</w:t>
      </w:r>
      <w:bookmarkEnd w:id="76"/>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Payments</w:t>
            </w:r>
          </w:p>
        </w:tc>
        <w:tc>
          <w:tcPr>
            <w:tcW w:w="2552" w:type="dxa"/>
          </w:tcPr>
          <w:p w:rsidR="003B078F" w:rsidRDefault="003B078F" w:rsidP="006058EE">
            <w:r>
              <w:t>Click Add Payment</w:t>
            </w:r>
          </w:p>
        </w:tc>
        <w:tc>
          <w:tcPr>
            <w:tcW w:w="4819" w:type="dxa"/>
          </w:tcPr>
          <w:p w:rsidR="003B078F" w:rsidRDefault="003B078F" w:rsidP="006058EE">
            <w:r>
              <w:t>The Member List will ope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Add Payment</w:t>
            </w:r>
          </w:p>
        </w:tc>
        <w:tc>
          <w:tcPr>
            <w:tcW w:w="2552" w:type="dxa"/>
          </w:tcPr>
          <w:p w:rsidR="003B078F" w:rsidRDefault="003B078F" w:rsidP="006058EE">
            <w:r>
              <w:t>Choose Member</w:t>
            </w:r>
          </w:p>
        </w:tc>
        <w:tc>
          <w:tcPr>
            <w:tcW w:w="4819" w:type="dxa"/>
          </w:tcPr>
          <w:p w:rsidR="003B078F" w:rsidRDefault="003B078F" w:rsidP="006058EE">
            <w:r>
              <w:t>Double clicking on a member will open the Add Payment Form, this form can then be filled out to record the payment details which will then be added to the payment list.</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77" w:name="_Toc260066429"/>
      <w:r>
        <w:t>‘Edit Arranged Class’</w:t>
      </w:r>
      <w:bookmarkEnd w:id="77"/>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Yoga’</w:t>
            </w:r>
          </w:p>
        </w:tc>
        <w:tc>
          <w:tcPr>
            <w:tcW w:w="4819" w:type="dxa"/>
          </w:tcPr>
          <w:p w:rsidR="003B078F" w:rsidRDefault="003B078F" w:rsidP="006058EE">
            <w:r>
              <w:t>Three results will be displayed showing the Yoga classe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 xml:space="preserve">Edit Class </w:t>
            </w:r>
          </w:p>
        </w:tc>
        <w:tc>
          <w:tcPr>
            <w:tcW w:w="2552" w:type="dxa"/>
          </w:tcPr>
          <w:p w:rsidR="003B078F" w:rsidRDefault="003B078F" w:rsidP="006058EE">
            <w:r>
              <w:t>Double Click a Class</w:t>
            </w:r>
          </w:p>
        </w:tc>
        <w:tc>
          <w:tcPr>
            <w:tcW w:w="4819" w:type="dxa"/>
          </w:tcPr>
          <w:p w:rsidR="003B078F" w:rsidRDefault="003B078F" w:rsidP="006058EE">
            <w:r>
              <w:t>The Class Arrange window will open, all the information can then be edited and sav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Equipment Bookings</w:t>
            </w:r>
          </w:p>
        </w:tc>
        <w:tc>
          <w:tcPr>
            <w:tcW w:w="2552" w:type="dxa"/>
          </w:tcPr>
          <w:p w:rsidR="003B078F" w:rsidRDefault="003B078F" w:rsidP="006058EE">
            <w:r>
              <w:t>Click Equipment Bookings</w:t>
            </w:r>
          </w:p>
        </w:tc>
        <w:tc>
          <w:tcPr>
            <w:tcW w:w="4819" w:type="dxa"/>
          </w:tcPr>
          <w:p w:rsidR="003B078F" w:rsidRDefault="003B078F" w:rsidP="006058EE">
            <w:r>
              <w:t>This will open the Equipment List allowing users to add equipment to the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Add Equipment</w:t>
            </w:r>
          </w:p>
        </w:tc>
        <w:tc>
          <w:tcPr>
            <w:tcW w:w="2552" w:type="dxa"/>
          </w:tcPr>
          <w:p w:rsidR="003B078F" w:rsidRDefault="003B078F" w:rsidP="006058EE">
            <w:r>
              <w:t>Click on a item of Equipment</w:t>
            </w:r>
          </w:p>
        </w:tc>
        <w:tc>
          <w:tcPr>
            <w:tcW w:w="4819" w:type="dxa"/>
          </w:tcPr>
          <w:p w:rsidR="003B078F" w:rsidRDefault="003B078F" w:rsidP="006058EE">
            <w:r>
              <w:t>A window will open asking if you wish to borrow the piece of equipment or borrow i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 xml:space="preserve">View Attendants </w:t>
            </w:r>
          </w:p>
        </w:tc>
        <w:tc>
          <w:tcPr>
            <w:tcW w:w="2552" w:type="dxa"/>
          </w:tcPr>
          <w:p w:rsidR="003B078F" w:rsidRDefault="003B078F" w:rsidP="006058EE">
            <w:r>
              <w:t>Click View Attendants</w:t>
            </w:r>
          </w:p>
        </w:tc>
        <w:tc>
          <w:tcPr>
            <w:tcW w:w="4819" w:type="dxa"/>
          </w:tcPr>
          <w:p w:rsidR="003B078F" w:rsidRDefault="003B078F" w:rsidP="006058EE">
            <w:r>
              <w:t>This will open the Members list showing all the members attending that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Enroll Members</w:t>
            </w:r>
          </w:p>
        </w:tc>
        <w:tc>
          <w:tcPr>
            <w:tcW w:w="2552" w:type="dxa"/>
          </w:tcPr>
          <w:p w:rsidR="003B078F" w:rsidRDefault="003B078F" w:rsidP="006058EE">
            <w:r>
              <w:t>Click Enroll Members</w:t>
            </w:r>
          </w:p>
        </w:tc>
        <w:tc>
          <w:tcPr>
            <w:tcW w:w="4819" w:type="dxa"/>
          </w:tcPr>
          <w:p w:rsidR="003B078F" w:rsidRDefault="003B078F" w:rsidP="006058EE">
            <w:r>
              <w:t>This will open the Member List Form that contains the list of all Member’s, the members can then be searched for and added to the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Enroll Member</w:t>
            </w:r>
          </w:p>
        </w:tc>
        <w:tc>
          <w:tcPr>
            <w:tcW w:w="2552" w:type="dxa"/>
          </w:tcPr>
          <w:p w:rsidR="003B078F" w:rsidRDefault="003B078F" w:rsidP="006058EE">
            <w:r>
              <w:t>Enroll Member on a Class</w:t>
            </w:r>
          </w:p>
        </w:tc>
        <w:tc>
          <w:tcPr>
            <w:tcW w:w="4819" w:type="dxa"/>
          </w:tcPr>
          <w:p w:rsidR="003B078F" w:rsidRDefault="003B078F" w:rsidP="006058EE">
            <w:r>
              <w:t>Once the user double clicks on the member a window will pop up asking whether the user wants to add this Member to the class.</w:t>
            </w:r>
          </w:p>
        </w:tc>
        <w:tc>
          <w:tcPr>
            <w:tcW w:w="1418" w:type="dxa"/>
          </w:tcPr>
          <w:p w:rsidR="003B078F" w:rsidRDefault="003B078F" w:rsidP="006058EE">
            <w:r>
              <w:t>Pass</w:t>
            </w:r>
          </w:p>
        </w:tc>
        <w:tc>
          <w:tcPr>
            <w:tcW w:w="1559" w:type="dxa"/>
          </w:tcPr>
          <w:p w:rsidR="003B078F" w:rsidRDefault="003B078F" w:rsidP="006058EE">
            <w:r>
              <w:t>26/04/10</w:t>
            </w:r>
          </w:p>
        </w:tc>
      </w:tr>
    </w:tbl>
    <w:p w:rsidR="003B078F" w:rsidRPr="00D96DF7" w:rsidRDefault="003B078F" w:rsidP="003B078F"/>
    <w:p w:rsidR="003B078F" w:rsidRDefault="003B078F" w:rsidP="00605C1E">
      <w:pPr>
        <w:pStyle w:val="Heading4"/>
        <w:pageBreakBefore/>
        <w:numPr>
          <w:ilvl w:val="3"/>
          <w:numId w:val="11"/>
        </w:numPr>
      </w:pPr>
      <w:r>
        <w:lastRenderedPageBreak/>
        <w:t xml:space="preserve"> </w:t>
      </w:r>
      <w:bookmarkStart w:id="78" w:name="_Toc260066430"/>
      <w:r>
        <w:t>‘Add New Class’</w:t>
      </w:r>
      <w:bookmarkEnd w:id="78"/>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Class</w:t>
            </w:r>
          </w:p>
        </w:tc>
        <w:tc>
          <w:tcPr>
            <w:tcW w:w="2552" w:type="dxa"/>
          </w:tcPr>
          <w:p w:rsidR="003B078F" w:rsidRDefault="003B078F" w:rsidP="006058EE">
            <w:r>
              <w:t>‘Fitness’, ‘1hour.’ Group</w:t>
            </w:r>
          </w:p>
        </w:tc>
        <w:tc>
          <w:tcPr>
            <w:tcW w:w="4819" w:type="dxa"/>
          </w:tcPr>
          <w:p w:rsidR="003B078F" w:rsidRDefault="003B078F" w:rsidP="006058EE">
            <w:r>
              <w:t>The class will be added to the class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Save</w:t>
            </w:r>
          </w:p>
        </w:tc>
        <w:tc>
          <w:tcPr>
            <w:tcW w:w="2552" w:type="dxa"/>
          </w:tcPr>
          <w:p w:rsidR="003B078F" w:rsidRDefault="003B078F" w:rsidP="006058EE">
            <w:r>
              <w:t>Click Save</w:t>
            </w:r>
          </w:p>
        </w:tc>
        <w:tc>
          <w:tcPr>
            <w:tcW w:w="4819" w:type="dxa"/>
          </w:tcPr>
          <w:p w:rsidR="003B078F" w:rsidRDefault="003B078F" w:rsidP="006058EE">
            <w:r>
              <w:t>This information will be saved and the class will appear on the Class List.</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79" w:name="_Toc260066431"/>
      <w:r>
        <w:t>‘Edit Class’</w:t>
      </w:r>
      <w:bookmarkEnd w:id="79"/>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Fitness’</w:t>
            </w:r>
          </w:p>
        </w:tc>
        <w:tc>
          <w:tcPr>
            <w:tcW w:w="4819" w:type="dxa"/>
          </w:tcPr>
          <w:p w:rsidR="003B078F" w:rsidRDefault="003B078F" w:rsidP="006058EE">
            <w:r>
              <w:t>The Fitness classes are then displayed in the wind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View Class Information</w:t>
            </w:r>
          </w:p>
        </w:tc>
        <w:tc>
          <w:tcPr>
            <w:tcW w:w="2552" w:type="dxa"/>
          </w:tcPr>
          <w:p w:rsidR="003B078F" w:rsidRDefault="003B078F" w:rsidP="006058EE">
            <w:r>
              <w:t>Double click Fitness</w:t>
            </w:r>
          </w:p>
        </w:tc>
        <w:tc>
          <w:tcPr>
            <w:tcW w:w="4819" w:type="dxa"/>
          </w:tcPr>
          <w:p w:rsidR="003B078F" w:rsidRDefault="003B078F" w:rsidP="006058EE">
            <w:r>
              <w:t>The Class Information window will then appear displaying that class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Add Class</w:t>
            </w:r>
          </w:p>
        </w:tc>
        <w:tc>
          <w:tcPr>
            <w:tcW w:w="2552" w:type="dxa"/>
          </w:tcPr>
          <w:p w:rsidR="003B078F" w:rsidRDefault="003B078F" w:rsidP="006058EE">
            <w:r>
              <w:t>‘Dance’</w:t>
            </w:r>
          </w:p>
        </w:tc>
        <w:tc>
          <w:tcPr>
            <w:tcW w:w="4819" w:type="dxa"/>
          </w:tcPr>
          <w:p w:rsidR="003B078F" w:rsidRDefault="003B078F" w:rsidP="006058EE">
            <w:r>
              <w:t>A blank Class Form will open so that the user can fill it i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Save</w:t>
            </w:r>
          </w:p>
        </w:tc>
        <w:tc>
          <w:tcPr>
            <w:tcW w:w="2552" w:type="dxa"/>
          </w:tcPr>
          <w:p w:rsidR="003B078F" w:rsidRDefault="003B078F" w:rsidP="006058EE">
            <w:r>
              <w:t>Click Save</w:t>
            </w:r>
          </w:p>
        </w:tc>
        <w:tc>
          <w:tcPr>
            <w:tcW w:w="4819" w:type="dxa"/>
          </w:tcPr>
          <w:p w:rsidR="003B078F" w:rsidRDefault="003B078F" w:rsidP="006058EE">
            <w:r>
              <w:t>The information will then be saved and the class added to the Class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Cancel</w:t>
            </w:r>
          </w:p>
        </w:tc>
        <w:tc>
          <w:tcPr>
            <w:tcW w:w="2552" w:type="dxa"/>
          </w:tcPr>
          <w:p w:rsidR="003B078F" w:rsidRDefault="003B078F" w:rsidP="006058EE">
            <w:r>
              <w:t>Click Cancel</w:t>
            </w:r>
          </w:p>
        </w:tc>
        <w:tc>
          <w:tcPr>
            <w:tcW w:w="4819" w:type="dxa"/>
          </w:tcPr>
          <w:p w:rsidR="003B078F" w:rsidRDefault="003B078F" w:rsidP="006058EE">
            <w:r>
              <w:t>The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80" w:name="_Toc260066432"/>
      <w:r>
        <w:t>‘Add New Equipment’</w:t>
      </w:r>
      <w:bookmarkEnd w:id="80"/>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Radio Buttons</w:t>
            </w:r>
          </w:p>
        </w:tc>
        <w:tc>
          <w:tcPr>
            <w:tcW w:w="2552" w:type="dxa"/>
          </w:tcPr>
          <w:p w:rsidR="003B078F" w:rsidRDefault="003B078F" w:rsidP="006058EE">
            <w:r>
              <w:t>‘Set’</w:t>
            </w:r>
          </w:p>
        </w:tc>
        <w:tc>
          <w:tcPr>
            <w:tcW w:w="4819" w:type="dxa"/>
          </w:tcPr>
          <w:p w:rsidR="003B078F" w:rsidRDefault="003B078F" w:rsidP="006058EE">
            <w:r>
              <w:t>The Set Name box and other drop down lists will activate to be able to log the information for the 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Radio Buttons</w:t>
            </w:r>
          </w:p>
        </w:tc>
        <w:tc>
          <w:tcPr>
            <w:tcW w:w="2552" w:type="dxa"/>
          </w:tcPr>
          <w:p w:rsidR="003B078F" w:rsidRDefault="003B078F" w:rsidP="006058EE">
            <w:r>
              <w:t>‘Item’</w:t>
            </w:r>
          </w:p>
        </w:tc>
        <w:tc>
          <w:tcPr>
            <w:tcW w:w="4819" w:type="dxa"/>
          </w:tcPr>
          <w:p w:rsidR="003B078F" w:rsidRDefault="003B078F" w:rsidP="006058EE">
            <w:r>
              <w:t>The Item Name box and Description will then become active allowing the user to save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3 </w:t>
            </w:r>
          </w:p>
        </w:tc>
        <w:tc>
          <w:tcPr>
            <w:tcW w:w="2571" w:type="dxa"/>
          </w:tcPr>
          <w:p w:rsidR="003B078F" w:rsidRDefault="003B078F" w:rsidP="006058EE">
            <w:r>
              <w:t>Save</w:t>
            </w:r>
          </w:p>
        </w:tc>
        <w:tc>
          <w:tcPr>
            <w:tcW w:w="2552" w:type="dxa"/>
          </w:tcPr>
          <w:p w:rsidR="003B078F" w:rsidRDefault="003B078F" w:rsidP="006058EE">
            <w:r>
              <w:t>‘Racket’</w:t>
            </w:r>
          </w:p>
        </w:tc>
        <w:tc>
          <w:tcPr>
            <w:tcW w:w="4819" w:type="dxa"/>
          </w:tcPr>
          <w:p w:rsidR="003B078F" w:rsidRDefault="003B078F" w:rsidP="006058EE">
            <w:r>
              <w:t>Information will be saved to the database and appear on the Equipment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Will close the current window.</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pageBreakBefore/>
        <w:numPr>
          <w:ilvl w:val="3"/>
          <w:numId w:val="11"/>
        </w:numPr>
      </w:pPr>
      <w:bookmarkStart w:id="81" w:name="_Toc260066433"/>
      <w:r>
        <w:lastRenderedPageBreak/>
        <w:t>‘Edit Equipment’</w:t>
      </w:r>
      <w:bookmarkEnd w:id="81"/>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Radio Buttons</w:t>
            </w:r>
          </w:p>
        </w:tc>
        <w:tc>
          <w:tcPr>
            <w:tcW w:w="2552" w:type="dxa"/>
          </w:tcPr>
          <w:p w:rsidR="003B078F" w:rsidRDefault="003B078F" w:rsidP="006058EE">
            <w:r>
              <w:t>‘Set’</w:t>
            </w:r>
          </w:p>
        </w:tc>
        <w:tc>
          <w:tcPr>
            <w:tcW w:w="4819" w:type="dxa"/>
          </w:tcPr>
          <w:p w:rsidR="003B078F" w:rsidRDefault="003B078F" w:rsidP="006058EE">
            <w:r>
              <w:t>The list of Sets will sh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Radio Buttons</w:t>
            </w:r>
          </w:p>
        </w:tc>
        <w:tc>
          <w:tcPr>
            <w:tcW w:w="2552" w:type="dxa"/>
          </w:tcPr>
          <w:p w:rsidR="003B078F" w:rsidRDefault="003B078F" w:rsidP="006058EE">
            <w:r>
              <w:t>‘Item’</w:t>
            </w:r>
          </w:p>
        </w:tc>
        <w:tc>
          <w:tcPr>
            <w:tcW w:w="4819" w:type="dxa"/>
          </w:tcPr>
          <w:p w:rsidR="003B078F" w:rsidRDefault="003B078F" w:rsidP="006058EE">
            <w:r>
              <w:t>The list of Items will sh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Add Equipment</w:t>
            </w:r>
          </w:p>
        </w:tc>
        <w:tc>
          <w:tcPr>
            <w:tcW w:w="2552" w:type="dxa"/>
          </w:tcPr>
          <w:p w:rsidR="003B078F" w:rsidRDefault="003B078F" w:rsidP="006058EE">
            <w:r>
              <w:t>Click Add Equipment</w:t>
            </w:r>
          </w:p>
        </w:tc>
        <w:tc>
          <w:tcPr>
            <w:tcW w:w="4819" w:type="dxa"/>
          </w:tcPr>
          <w:p w:rsidR="003B078F" w:rsidRDefault="003B078F" w:rsidP="006058EE">
            <w:r>
              <w:t>The Equipment Form will open allowing the user to add a new item or a new 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Edit Equipment</w:t>
            </w:r>
          </w:p>
        </w:tc>
        <w:tc>
          <w:tcPr>
            <w:tcW w:w="2552" w:type="dxa"/>
          </w:tcPr>
          <w:p w:rsidR="003B078F" w:rsidRDefault="003B078F" w:rsidP="006058EE">
            <w:r>
              <w:t>Double Click Set ‘Rackets’</w:t>
            </w:r>
          </w:p>
        </w:tc>
        <w:tc>
          <w:tcPr>
            <w:tcW w:w="4819" w:type="dxa"/>
          </w:tcPr>
          <w:p w:rsidR="003B078F" w:rsidRDefault="003B078F" w:rsidP="006058EE">
            <w:r>
              <w:t>The Equipment Form containing that se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Remove</w:t>
            </w:r>
          </w:p>
        </w:tc>
        <w:tc>
          <w:tcPr>
            <w:tcW w:w="2552" w:type="dxa"/>
          </w:tcPr>
          <w:p w:rsidR="003B078F" w:rsidRDefault="003B078F" w:rsidP="006058EE">
            <w:r>
              <w:t>Click Remove</w:t>
            </w:r>
          </w:p>
        </w:tc>
        <w:tc>
          <w:tcPr>
            <w:tcW w:w="4819" w:type="dxa"/>
          </w:tcPr>
          <w:p w:rsidR="003B078F" w:rsidRDefault="003B078F" w:rsidP="006058EE">
            <w:r>
              <w:t>This will delete the current Item/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Save</w:t>
            </w:r>
          </w:p>
        </w:tc>
        <w:tc>
          <w:tcPr>
            <w:tcW w:w="2552" w:type="dxa"/>
          </w:tcPr>
          <w:p w:rsidR="003B078F" w:rsidRDefault="003B078F" w:rsidP="006058EE">
            <w:r>
              <w:t>Change description ‘red’</w:t>
            </w:r>
          </w:p>
        </w:tc>
        <w:tc>
          <w:tcPr>
            <w:tcW w:w="4819" w:type="dxa"/>
          </w:tcPr>
          <w:p w:rsidR="003B078F" w:rsidRDefault="003B078F" w:rsidP="006058EE">
            <w:r>
              <w:t>Information will be saved to the database and appear on the Equipment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Will close the current window.</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82" w:name="_Toc260066434"/>
      <w:r>
        <w:t>‘Edit Room List’</w:t>
      </w:r>
      <w:bookmarkEnd w:id="82"/>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RT123’</w:t>
            </w:r>
          </w:p>
        </w:tc>
        <w:tc>
          <w:tcPr>
            <w:tcW w:w="4819" w:type="dxa"/>
          </w:tcPr>
          <w:p w:rsidR="003B078F" w:rsidRDefault="003B078F" w:rsidP="006058EE">
            <w:r>
              <w:t>The results will display to scree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Search</w:t>
            </w:r>
          </w:p>
        </w:tc>
        <w:tc>
          <w:tcPr>
            <w:tcW w:w="2552" w:type="dxa"/>
          </w:tcPr>
          <w:p w:rsidR="003B078F" w:rsidRDefault="003B078F" w:rsidP="006058EE">
            <w:r>
              <w:t>‘Bry013’</w:t>
            </w:r>
          </w:p>
        </w:tc>
        <w:tc>
          <w:tcPr>
            <w:tcW w:w="4819" w:type="dxa"/>
          </w:tcPr>
          <w:p w:rsidR="003B078F" w:rsidRDefault="003B078F" w:rsidP="006058EE">
            <w:r>
              <w:t>No results will be returned as there is no room with the name Bry013.</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Add Room</w:t>
            </w:r>
          </w:p>
        </w:tc>
        <w:tc>
          <w:tcPr>
            <w:tcW w:w="2552" w:type="dxa"/>
          </w:tcPr>
          <w:p w:rsidR="003B078F" w:rsidRDefault="003B078F" w:rsidP="006058EE">
            <w:r>
              <w:t xml:space="preserve">Click Room Form </w:t>
            </w:r>
          </w:p>
        </w:tc>
        <w:tc>
          <w:tcPr>
            <w:tcW w:w="4819" w:type="dxa"/>
          </w:tcPr>
          <w:p w:rsidR="003B078F" w:rsidRDefault="003B078F" w:rsidP="006058EE">
            <w:r>
              <w:t>A blank room form will open allowing the user to enter the information for a new room.</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 xml:space="preserve">Save </w:t>
            </w:r>
          </w:p>
        </w:tc>
        <w:tc>
          <w:tcPr>
            <w:tcW w:w="2552" w:type="dxa"/>
          </w:tcPr>
          <w:p w:rsidR="003B078F" w:rsidRDefault="003B078F" w:rsidP="006058EE">
            <w:r>
              <w:t>‘TennisCourt’</w:t>
            </w:r>
          </w:p>
        </w:tc>
        <w:tc>
          <w:tcPr>
            <w:tcW w:w="4819" w:type="dxa"/>
          </w:tcPr>
          <w:p w:rsidR="003B078F" w:rsidRDefault="003B078F" w:rsidP="006058EE">
            <w:r>
              <w:t xml:space="preserve">The room will be added to the Room List. </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6 </w:t>
            </w:r>
          </w:p>
        </w:tc>
        <w:tc>
          <w:tcPr>
            <w:tcW w:w="2571" w:type="dxa"/>
          </w:tcPr>
          <w:p w:rsidR="003B078F" w:rsidRDefault="003B078F" w:rsidP="006058EE">
            <w:r>
              <w:t>Remove</w:t>
            </w:r>
          </w:p>
        </w:tc>
        <w:tc>
          <w:tcPr>
            <w:tcW w:w="2552" w:type="dxa"/>
          </w:tcPr>
          <w:p w:rsidR="003B078F" w:rsidRDefault="003B078F" w:rsidP="006058EE">
            <w:r>
              <w:t>Remove RT123</w:t>
            </w:r>
          </w:p>
        </w:tc>
        <w:tc>
          <w:tcPr>
            <w:tcW w:w="4819" w:type="dxa"/>
          </w:tcPr>
          <w:p w:rsidR="003B078F" w:rsidRDefault="003B078F" w:rsidP="006058EE">
            <w:r>
              <w:t>Double click the room entry then click remove and a window will the pop up asking you to confirm the operation before removing the room from the list and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Cancel</w:t>
            </w:r>
          </w:p>
        </w:tc>
        <w:tc>
          <w:tcPr>
            <w:tcW w:w="2552" w:type="dxa"/>
          </w:tcPr>
          <w:p w:rsidR="003B078F" w:rsidRDefault="003B078F" w:rsidP="006058EE">
            <w:r>
              <w:t>Click Cancel</w:t>
            </w:r>
          </w:p>
        </w:tc>
        <w:tc>
          <w:tcPr>
            <w:tcW w:w="4819" w:type="dxa"/>
          </w:tcPr>
          <w:p w:rsidR="003B078F" w:rsidRDefault="003B078F" w:rsidP="006058EE">
            <w:r>
              <w:t>The current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Pr="00D96DF7" w:rsidRDefault="003B078F" w:rsidP="003B078F"/>
    <w:p w:rsidR="003B078F" w:rsidRDefault="003B078F" w:rsidP="00605C1E">
      <w:pPr>
        <w:pStyle w:val="Heading3"/>
        <w:pageBreakBefore/>
        <w:numPr>
          <w:ilvl w:val="2"/>
          <w:numId w:val="11"/>
        </w:numPr>
      </w:pPr>
      <w:bookmarkStart w:id="83" w:name="_Toc260066435"/>
      <w:bookmarkStart w:id="84" w:name="_Toc260920773"/>
      <w:r>
        <w:lastRenderedPageBreak/>
        <w:t>Login Option</w:t>
      </w:r>
      <w:bookmarkEnd w:id="83"/>
      <w:bookmarkEnd w:id="84"/>
    </w:p>
    <w:p w:rsidR="003B078F" w:rsidRDefault="003B078F" w:rsidP="00605C1E">
      <w:pPr>
        <w:pStyle w:val="Heading4"/>
        <w:numPr>
          <w:ilvl w:val="3"/>
          <w:numId w:val="11"/>
        </w:numPr>
      </w:pPr>
      <w:bookmarkStart w:id="85" w:name="_Toc260066436"/>
      <w:r>
        <w:t>‘Change Password’</w:t>
      </w:r>
      <w:bookmarkEnd w:id="85"/>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Old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New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Repeat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vMerge w:val="restart"/>
          </w:tcPr>
          <w:p w:rsidR="003B078F" w:rsidRDefault="003B078F" w:rsidP="006058EE">
            <w:r>
              <w:t>4</w:t>
            </w:r>
          </w:p>
          <w:p w:rsidR="003B078F" w:rsidRDefault="003B078F" w:rsidP="006058EE"/>
        </w:tc>
        <w:tc>
          <w:tcPr>
            <w:tcW w:w="2571" w:type="dxa"/>
          </w:tcPr>
          <w:p w:rsidR="003B078F" w:rsidRDefault="003B078F" w:rsidP="006058EE">
            <w:r>
              <w:t>New Password</w:t>
            </w:r>
          </w:p>
        </w:tc>
        <w:tc>
          <w:tcPr>
            <w:tcW w:w="2552" w:type="dxa"/>
          </w:tcPr>
          <w:p w:rsidR="003B078F" w:rsidRDefault="003B078F" w:rsidP="006058EE">
            <w:r>
              <w:t>‘beetle’</w:t>
            </w:r>
          </w:p>
        </w:tc>
        <w:tc>
          <w:tcPr>
            <w:tcW w:w="4819" w:type="dxa"/>
            <w:vMerge w:val="restart"/>
          </w:tcPr>
          <w:p w:rsidR="003B078F" w:rsidRDefault="003B078F" w:rsidP="006058EE">
            <w:r>
              <w:t>If the passwords don’t match an error will display on screen.</w:t>
            </w:r>
          </w:p>
        </w:tc>
        <w:tc>
          <w:tcPr>
            <w:tcW w:w="1418" w:type="dxa"/>
            <w:vMerge w:val="restart"/>
          </w:tcPr>
          <w:p w:rsidR="003B078F" w:rsidRDefault="003B078F" w:rsidP="006058EE">
            <w:r>
              <w:t>Pass</w:t>
            </w:r>
          </w:p>
        </w:tc>
        <w:tc>
          <w:tcPr>
            <w:tcW w:w="1559" w:type="dxa"/>
            <w:vMerge w:val="restart"/>
          </w:tcPr>
          <w:p w:rsidR="003B078F" w:rsidRDefault="003B078F" w:rsidP="006058EE">
            <w:r>
              <w:t>26/04/10</w:t>
            </w:r>
          </w:p>
        </w:tc>
      </w:tr>
      <w:tr w:rsidR="003B078F" w:rsidTr="006058EE">
        <w:tc>
          <w:tcPr>
            <w:tcW w:w="1081" w:type="dxa"/>
            <w:vMerge/>
          </w:tcPr>
          <w:p w:rsidR="003B078F" w:rsidRDefault="003B078F" w:rsidP="006058EE"/>
        </w:tc>
        <w:tc>
          <w:tcPr>
            <w:tcW w:w="2571" w:type="dxa"/>
          </w:tcPr>
          <w:p w:rsidR="003B078F" w:rsidRDefault="003B078F" w:rsidP="006058EE">
            <w:r>
              <w:t>Repeat Password</w:t>
            </w:r>
          </w:p>
        </w:tc>
        <w:tc>
          <w:tcPr>
            <w:tcW w:w="2552" w:type="dxa"/>
          </w:tcPr>
          <w:p w:rsidR="003B078F" w:rsidRDefault="003B078F" w:rsidP="006058EE">
            <w:r>
              <w:t>‘red’</w:t>
            </w:r>
          </w:p>
        </w:tc>
        <w:tc>
          <w:tcPr>
            <w:tcW w:w="4819" w:type="dxa"/>
            <w:vMerge/>
          </w:tcPr>
          <w:p w:rsidR="003B078F" w:rsidRDefault="003B078F" w:rsidP="006058EE"/>
        </w:tc>
        <w:tc>
          <w:tcPr>
            <w:tcW w:w="1418" w:type="dxa"/>
            <w:vMerge/>
          </w:tcPr>
          <w:p w:rsidR="003B078F" w:rsidRDefault="003B078F" w:rsidP="006058EE"/>
        </w:tc>
        <w:tc>
          <w:tcPr>
            <w:tcW w:w="1559" w:type="dxa"/>
            <w:vMerge/>
          </w:tcPr>
          <w:p w:rsidR="003B078F" w:rsidRDefault="003B078F" w:rsidP="006058EE"/>
        </w:tc>
      </w:tr>
    </w:tbl>
    <w:p w:rsidR="003B078F" w:rsidRPr="00D96DF7" w:rsidRDefault="003B078F" w:rsidP="003B078F"/>
    <w:p w:rsidR="003B078F" w:rsidRDefault="003B078F" w:rsidP="003B078F">
      <w:r>
        <w:br w:type="page"/>
      </w:r>
    </w:p>
    <w:p w:rsidR="00D65C53" w:rsidRDefault="00F56D1A" w:rsidP="00605C1E">
      <w:pPr>
        <w:pStyle w:val="Heading2"/>
        <w:pageBreakBefore/>
        <w:numPr>
          <w:ilvl w:val="1"/>
          <w:numId w:val="11"/>
        </w:numPr>
        <w:spacing w:after="240"/>
      </w:pPr>
      <w:bookmarkStart w:id="86" w:name="_Toc260920774"/>
      <w:r w:rsidRPr="00D65C53">
        <w:lastRenderedPageBreak/>
        <w:t>Usabilit</w:t>
      </w:r>
      <w:r w:rsidR="00D65C53" w:rsidRPr="00D65C53">
        <w:t>y Testing</w:t>
      </w:r>
      <w:bookmarkEnd w:id="86"/>
    </w:p>
    <w:p w:rsidR="00D65C53" w:rsidRPr="00D65C53" w:rsidRDefault="00D65C53" w:rsidP="00D65C53">
      <w:pPr>
        <w:spacing w:after="240"/>
        <w:rPr>
          <w:sz w:val="28"/>
          <w:szCs w:val="28"/>
          <w:u w:val="single"/>
        </w:rPr>
      </w:pPr>
      <w:r w:rsidRPr="00D65C53">
        <w:rPr>
          <w:sz w:val="28"/>
          <w:szCs w:val="28"/>
          <w:u w:val="single"/>
        </w:rPr>
        <w:t>Usability Test Cases</w:t>
      </w:r>
    </w:p>
    <w:p w:rsidR="00F56D1A" w:rsidRDefault="00F56D1A" w:rsidP="00605C1E">
      <w:pPr>
        <w:pStyle w:val="Heading3"/>
        <w:numPr>
          <w:ilvl w:val="2"/>
          <w:numId w:val="11"/>
        </w:numPr>
      </w:pPr>
      <w:bookmarkStart w:id="87" w:name="_Toc260920775"/>
      <w:r>
        <w:t>Visibility of System Status</w:t>
      </w:r>
      <w:bookmarkEnd w:id="87"/>
    </w:p>
    <w:p w:rsidR="00F56D1A" w:rsidRDefault="00F56D1A" w:rsidP="00F56D1A">
      <w:r>
        <w:t>The system should always keep user informed about what is going on, through appropriate feedback within reasonable time.</w:t>
      </w:r>
    </w:p>
    <w:tbl>
      <w:tblPr>
        <w:tblW w:w="1470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1.1</w:t>
            </w:r>
          </w:p>
        </w:tc>
        <w:tc>
          <w:tcPr>
            <w:tcW w:w="10375" w:type="dxa"/>
            <w:tcBorders>
              <w:top w:val="nil"/>
              <w:left w:val="single" w:sz="6" w:space="0" w:color="auto"/>
              <w:bottom w:val="single" w:sz="6" w:space="0" w:color="auto"/>
              <w:right w:val="single" w:sz="6" w:space="0" w:color="auto"/>
            </w:tcBorders>
          </w:tcPr>
          <w:p w:rsidR="00F56D1A" w:rsidRDefault="00F56D1A" w:rsidP="007A6C35">
            <w:r>
              <w:t>Does every display begin with a title or header that describes screen contents?</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a consistent icon design scheme and stylistic treatment across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a single, selected icon clearly visible when surrounded by unselected ic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nu instructions, prompts, and error messages appear in the same place(s) on each menu?</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multipage data entry screens, is each page labeled to show its relation to other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overtype and insert mode are both available, is there a visible indication of which one the user is i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pop-up windows are used to display error messages, do they allow the user to see the field in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some form of system feedback for every operator ac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fter the user completes an action (or group of actions), does the feedback indicate that the next group of actions can be star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visual feedback in menus or dialog boxes about which choices are selectab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visual feedback in menus or dialog boxes about which choice the cursor is on n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multiple options can be selected in a menu or dialog box, is there visual feedback about which options are already selec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re visual feedback when objects are selected or mov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 current status of an icon clearly indicat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re feedback when function keys are press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f there are observable delays (greater than fifteen seconds) in the system’s response time, is the user kept informed of the system's progres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lastRenderedPageBreak/>
              <w:t>1.1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response times appropriate to the task?</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Typing, cursor motion, mouse selection: 50-1 50 milli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Simple, frequent tasks: less than 1 secon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0</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mmon tasks: 2-4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1</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mplex tasks: 8-12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2</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Are response times appropriate to the user's cognitive processing? </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ntinuity of thinking is required and information must be remembered throughout  several responses: less than two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High levels of concentration aren't necessary and remembering information is not required: two to fifteen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br w:type="page"/>
              <w:t>1.2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 menu-naming terminology consistent with the user's task domai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br w:type="page"/>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Does the system provide </w:t>
            </w:r>
            <w:r>
              <w:rPr>
                <w:i/>
              </w:rPr>
              <w:t xml:space="preserve">visibility: </w:t>
            </w:r>
            <w:r>
              <w:t>that is, by looking, can the user tell the state of the system and the alternatives for actio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 GUI menus make obvious which item has been select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 GUI menus make obvious whether deselection is possible?</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f users must navigate between multiple screens, does the system use context labels, menu maps, and place markers as navigational ai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bl>
    <w:p w:rsidR="00F56D1A" w:rsidRDefault="00F56D1A" w:rsidP="00605C1E">
      <w:pPr>
        <w:pStyle w:val="Heading3"/>
        <w:pageBreakBefore/>
        <w:numPr>
          <w:ilvl w:val="2"/>
          <w:numId w:val="11"/>
        </w:numPr>
      </w:pPr>
      <w:bookmarkStart w:id="88" w:name="_Toc260920776"/>
      <w:r>
        <w:lastRenderedPageBreak/>
        <w:t>Match Between System and the Real World</w:t>
      </w:r>
      <w:bookmarkEnd w:id="88"/>
    </w:p>
    <w:p w:rsidR="00F56D1A" w:rsidRPr="00EF5F87" w:rsidRDefault="00F56D1A" w:rsidP="00F56D1A">
      <w:r>
        <w:t>The system should speak the user’s language, with words, phrases and concepts familiar to the user, rather than system-oriented terms. Follow real-world conventions, making information appear in a natural and logical order.</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nil"/>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nil"/>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nil"/>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2.1</w:t>
            </w:r>
          </w:p>
        </w:tc>
        <w:tc>
          <w:tcPr>
            <w:tcW w:w="10375" w:type="dxa"/>
            <w:tcBorders>
              <w:top w:val="nil"/>
              <w:left w:val="single" w:sz="6" w:space="0" w:color="auto"/>
              <w:bottom w:val="single" w:sz="6" w:space="0" w:color="auto"/>
              <w:right w:val="single" w:sz="6" w:space="0" w:color="auto"/>
            </w:tcBorders>
          </w:tcPr>
          <w:p w:rsidR="00F56D1A" w:rsidRDefault="00F56D1A" w:rsidP="007A6C35">
            <w:r>
              <w:t>Are icons concrete and familiar?</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s ordered in the most logical way, given the user, the item names, and the task variabl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re is a natural sequence to menu choices, has it been us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related and interdependent fields appear on the sam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If shape is used as a visual cue, does it match cultural conventions?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colors correspond to common expectations about color cod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When prompts imply a necessary action, are the words in the message consistent with that action?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keystroke references in prompts match actual key nam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On data entry screens, are tasks described in terminology familiar to user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level prompts provided for data entry scree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For question and answer interfaces, are questions stated in clear, simple languag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nu choices fit logically into categories that have readily understood meaning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menu titles parallel grammatically?</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command language employ user jargon and avoid computer jargo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command names specific rather than general?</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command language allow both full names and abbreviation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input data codes meaningful?</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Have uncommon letter sequences been avoided whenever possible?</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leading or trailing spaces to align decimal point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0</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a dollar sign and decimal for monetary entrie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1</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commas in numeric values greater than 9999?</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lastRenderedPageBreak/>
              <w:t>2.22</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pPr>
              <w:rPr>
                <w:i/>
              </w:rPr>
            </w:pPr>
            <w:r>
              <w:t xml:space="preserve">Do GUI menus offer activation: that is, make obvious how to say </w:t>
            </w:r>
            <w:r>
              <w:rPr>
                <w:i/>
              </w:rPr>
              <w:t>“now do i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Has the system been designed so that keys with similar names do not perform opposite (and potentially dangerous) action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function keys labeled clearly and distinctively, even if this means breaking consistency rule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bl>
    <w:p w:rsidR="00F56D1A" w:rsidRDefault="00F56D1A" w:rsidP="00F56D1A"/>
    <w:p w:rsidR="00F56D1A" w:rsidRDefault="00F56D1A" w:rsidP="00605C1E">
      <w:pPr>
        <w:pStyle w:val="Heading3"/>
        <w:numPr>
          <w:ilvl w:val="2"/>
          <w:numId w:val="11"/>
        </w:numPr>
      </w:pPr>
      <w:bookmarkStart w:id="89" w:name="_Toc260920777"/>
      <w:r>
        <w:t>User Control and Freedom</w:t>
      </w:r>
      <w:bookmarkEnd w:id="89"/>
    </w:p>
    <w:p w:rsidR="00F56D1A" w:rsidRDefault="00F56D1A" w:rsidP="00F56D1A">
      <w:r>
        <w:t>Users should be free to select and sequence tasks (when appropriate), rather than having the system do this for them. Users often choose system functions by mistake and will need a clearly marked “emergency exit” to leave the unwanted state without having to go through an extended dialogue. Users should make their own decisions (with clear information) regarding the costs of exiting current work. The system should support undo and redo.</w:t>
      </w:r>
    </w:p>
    <w:tbl>
      <w:tblPr>
        <w:tblW w:w="0" w:type="auto"/>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3.1</w:t>
            </w:r>
          </w:p>
        </w:tc>
        <w:tc>
          <w:tcPr>
            <w:tcW w:w="10375" w:type="dxa"/>
            <w:tcBorders>
              <w:top w:val="nil"/>
              <w:left w:val="single" w:sz="6" w:space="0" w:color="auto"/>
              <w:bottom w:val="single" w:sz="6" w:space="0" w:color="auto"/>
              <w:right w:val="single" w:sz="6" w:space="0" w:color="auto"/>
            </w:tcBorders>
          </w:tcPr>
          <w:p w:rsidR="00F56D1A" w:rsidRDefault="00F56D1A" w:rsidP="007A6C35">
            <w:r>
              <w:t>If setting up windows is a low-frequency task, is it particularly easy to remember?</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systems that use overlapping windows, is it easy for users to rearrange windows on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systems that use overlapping windows, is it easy for users to switch between window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When a user's task is complete, does the system wait for a signal from the user before process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type-ahead in a system with many nested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users prompted to confirm commands that have drastic, destructive consequenc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an "undo" function at the level of a single action, a data entry, and a complete group of ac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cancel out of operations in progres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haracter edits allowed in comman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reduce data entry time by copying and modifying existing data?</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haracter edits allowed in data entry fiel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menu lists are long (more than seven items), can users select an item either by moving the cursor or by typing a mnemonic cod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pointing device, do users have the option of either clicking on menu items or using a keyboard shortcu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s broad (many items on a menu) rather than deep (many menu level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3.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le menu levels, is there a mechanism that allows users to go back to previous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users can go back to a previous menu, can they change their earlier menu choic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move forward and backward between fields or dialog box op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can users move backward and forward among all the pages in the se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question and answer interface, can users go back to previous questions or skip forward to later ques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unction keys that can cause serious consequences have an undo featu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easily reverse their ac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allows users to reverse their actions, is there a retracing mechanism to allow for multiple undo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set their own system, session, file, and screen defaul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bl>
    <w:p w:rsidR="00F56D1A" w:rsidRDefault="00F56D1A" w:rsidP="00605C1E">
      <w:pPr>
        <w:pStyle w:val="Heading3"/>
        <w:numPr>
          <w:ilvl w:val="2"/>
          <w:numId w:val="11"/>
        </w:numPr>
      </w:pPr>
      <w:bookmarkStart w:id="90" w:name="_Toc260920778"/>
      <w:r>
        <w:t>Consistency and Standards</w:t>
      </w:r>
      <w:bookmarkEnd w:id="90"/>
    </w:p>
    <w:p w:rsidR="00F56D1A" w:rsidRDefault="00F56D1A" w:rsidP="00F56D1A">
      <w:r>
        <w:t>Users should not have to wonder whether different words, situations, or actions mean the same thing. Follow platform convention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rPr>
          <w:trHeight w:val="352"/>
        </w:trPr>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4.1</w:t>
            </w:r>
          </w:p>
        </w:tc>
        <w:tc>
          <w:tcPr>
            <w:tcW w:w="10375" w:type="dxa"/>
            <w:tcBorders>
              <w:top w:val="nil"/>
              <w:left w:val="single" w:sz="6" w:space="0" w:color="auto"/>
              <w:bottom w:val="single" w:sz="6" w:space="0" w:color="auto"/>
              <w:right w:val="single" w:sz="6" w:space="0" w:color="auto"/>
            </w:tcBorders>
          </w:tcPr>
          <w:p w:rsidR="00F56D1A" w:rsidRDefault="00F56D1A" w:rsidP="007A6C35">
            <w:r>
              <w:t>Have industry or company formatting standards been followed consistently in all screens within a system?</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s a heavy use of all uppercase letters on a screen been avoid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bbreviations not include punctu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integers right-justified and real numbers decimal-align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icons label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no more than twelve to twenty icon typ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salient visual cues to identify the active wind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each window have a tit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vertical and horizontal scrolling possible in each wind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menu structure match the task structu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ve industry or company standards been established for menu design, and are they applied consistently on all menu screen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4.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 lists presented vert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exit" is a menu choice, does it always appear at the bottom of the 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rPr>
          <w:trHeight w:val="694"/>
        </w:trPr>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titles either centered or left-justifi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Are menu items left-justified, with the item number or mnemonic preceding the name?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mbedded field-level prompts appear to the right of the field label?</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on-line instructions appear in a consistent location across scree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and fields distinguished typograph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consistent from one data entry screen to anoth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s and labels left-justified for alpha lists and right-justified for numeric lis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ield labels appear to the left of single fields and above list fiel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ttention-getting techniques used with ca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ntensity: two levels on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Size: up to four siz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Font: up to thre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Blink: two to four hertz</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Color: up to four (additional colors for occasional use on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Sound: soft tones for regular positive feedback, harsh for rare critical condi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ttention-getting techniques used only for exceptional conditions or for time-dependent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no more than four to seven colors, and are they far apart along the visible spectru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a legend provided if color codes are numerous or not obvious in mean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ve pairings of high-chroma, spectrally extreme colors been avoid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saturated blues avoided for text or other small, thin line symbol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most important information placed at the beginning of the promp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user actions named consistently across all prompt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4.3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system objects named consistently across all prompt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ield-level prompts provide more information than a restatement of the field nam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For question and answer interfaces, are the valid inputs for a question lis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 names consistent, both within each menu and across the system, in grammatical style and terminolog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structure of menu choice names match their corresponding menu titl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ommands used the same way, and do they mean the same thing, in all parts of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have a consistent, natural, and mnemonic syntax?</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bbreviations follow a simple primary rule and, if necessary, a simple secondary rule for abbreviations that otherwise would be duplicat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secondary rule used only when necessar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bbreviated words all the same length?</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structure of a data entry value consistent from screen to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method for moving the cursor to the next or previous field consistent throughout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do all pages have the same tit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does each page have a sequential page numb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follow industry or company standards for function key assignmen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high-value, high-chroma colors used to attract atten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bl>
    <w:p w:rsidR="00F56D1A" w:rsidRDefault="00F56D1A" w:rsidP="00605C1E">
      <w:pPr>
        <w:pStyle w:val="Heading3"/>
        <w:numPr>
          <w:ilvl w:val="2"/>
          <w:numId w:val="11"/>
        </w:numPr>
      </w:pPr>
      <w:bookmarkStart w:id="91" w:name="_Toc260920779"/>
      <w:r>
        <w:t>Help Users Recognize, Diagnose, and Recover From Errors</w:t>
      </w:r>
      <w:bookmarkEnd w:id="91"/>
    </w:p>
    <w:p w:rsidR="00F56D1A" w:rsidRDefault="00F56D1A" w:rsidP="00F56D1A">
      <w:r>
        <w:t>Error messages should be expressed in plain language(NO COD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5.1</w:t>
            </w:r>
          </w:p>
        </w:tc>
        <w:tc>
          <w:tcPr>
            <w:tcW w:w="10375" w:type="dxa"/>
            <w:tcBorders>
              <w:top w:val="nil"/>
              <w:left w:val="single" w:sz="6" w:space="0" w:color="auto"/>
              <w:bottom w:val="single" w:sz="6" w:space="0" w:color="auto"/>
              <w:right w:val="single" w:sz="6" w:space="0" w:color="auto"/>
            </w:tcBorders>
          </w:tcPr>
          <w:p w:rsidR="00F56D1A" w:rsidRDefault="00F56D1A" w:rsidP="007A6C35">
            <w:r>
              <w:t>Is sound used to signal an error?</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5B65F4">
              <w:t>0</w:t>
            </w:r>
            <w:r>
              <w:t>2</w:t>
            </w:r>
            <w:r w:rsidRPr="005B65F4">
              <w:t>/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prompts stated constructively, without overt or implied criticism of the us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prompts imply that the user is in control?</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prompts brief and unambiguo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error messages worded so that the system, not the user, takes the blam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5.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humorous error messages are used, are they appropriate and inoffensive to the user popul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error messages grammatically correc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the use of exclamation poin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the use of violent or hostile wor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an anthropomorphic ton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ll error messages in the system use consistent grammatical style, form, terminology, and abbrevia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ssages place users in control of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use normal action-object syntax?</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avoid arbitrary, non-English use of punctuation, except for symbols that users already kn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an error is detected in a data entry field, does the system place the cursor in that field or highlight the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inform the user of the error's severit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suggest the cause of the probl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provide appropriate semantic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provide appropriate syntactic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indicate what action the user needs to take to correct the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both novice and expert users, are multiple levels of error-message detail availab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bl>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F56D1A" w:rsidRDefault="00F56D1A" w:rsidP="00605C1E">
      <w:r>
        <w:t>Error Prevention</w:t>
      </w:r>
    </w:p>
    <w:p w:rsidR="00F56D1A" w:rsidRDefault="00F56D1A" w:rsidP="00605C1E">
      <w:r>
        <w:t>Even better than good error messages is a careful design which prevents a problem from occurring in the first plac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043"/>
        <w:gridCol w:w="1608"/>
        <w:gridCol w:w="2059"/>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lastRenderedPageBreak/>
              <w:t>#</w:t>
            </w:r>
          </w:p>
        </w:tc>
        <w:tc>
          <w:tcPr>
            <w:tcW w:w="10043"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08"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59"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6.1</w:t>
            </w:r>
          </w:p>
        </w:tc>
        <w:tc>
          <w:tcPr>
            <w:tcW w:w="10043" w:type="dxa"/>
            <w:tcBorders>
              <w:top w:val="nil"/>
              <w:left w:val="single" w:sz="6" w:space="0" w:color="auto"/>
              <w:bottom w:val="single" w:sz="6" w:space="0" w:color="auto"/>
              <w:right w:val="single" w:sz="6" w:space="0" w:color="auto"/>
            </w:tcBorders>
          </w:tcPr>
          <w:p w:rsidR="00F56D1A" w:rsidRDefault="00F56D1A" w:rsidP="007A6C35">
            <w:r>
              <w:t>If the database includes groups of data, can users enter more than one group on a single screen?</w:t>
            </w:r>
          </w:p>
        </w:tc>
        <w:tc>
          <w:tcPr>
            <w:tcW w:w="1608"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nil"/>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2</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Have dots or underscores been used to indicate field length?</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3</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s the menu choice name on a higher-level menu used as the menu title of the lower-level menu?</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4</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menu choices logical, distinctive, and mutually exclusiv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5</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data inputs case-blind whenever pos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6</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f the system displays multiple windows, is navigation between windows simple and vi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7</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the function keys that can cause the most serious consequences in hard-to-reach position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8</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the function keys that can cause the most serious consequences located far away from low-consequence and high-use key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9</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Has the use of qualifier keys been minimized?</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0</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qualifier keys, are they used consistently throughout the system?</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1</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revent users from making errors whenever pos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2</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warn users if they are about to make a potentially serious error?</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3</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intelligently interpret variations in user command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4</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 data entry screens and dialog boxes indicate the number of character spaces available in a field?</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5</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 fields in data entry screens and dialog boxes contain default values when appropriat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bl>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F56D1A" w:rsidRDefault="00F56D1A" w:rsidP="00605C1E">
      <w:pPr>
        <w:pStyle w:val="Heading3"/>
        <w:pageBreakBefore/>
        <w:numPr>
          <w:ilvl w:val="2"/>
          <w:numId w:val="11"/>
        </w:numPr>
      </w:pPr>
      <w:bookmarkStart w:id="92" w:name="_Toc260920780"/>
      <w:r>
        <w:lastRenderedPageBreak/>
        <w:t>Recognition Rather Than Recall</w:t>
      </w:r>
      <w:bookmarkEnd w:id="92"/>
    </w:p>
    <w:p w:rsidR="00F56D1A" w:rsidRDefault="00F56D1A" w:rsidP="00F56D1A">
      <w:r>
        <w:t>Make objects, actions, and options visible. The user should not have to remember information from one part of the dialogue to another. Instructions for use of the system should be visible or easily retrievable whenever appropriat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701"/>
        <w:gridCol w:w="2059"/>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59"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7.1</w:t>
            </w:r>
          </w:p>
        </w:tc>
        <w:tc>
          <w:tcPr>
            <w:tcW w:w="9950" w:type="dxa"/>
            <w:tcBorders>
              <w:top w:val="nil"/>
              <w:left w:val="single" w:sz="6" w:space="0" w:color="auto"/>
              <w:bottom w:val="single" w:sz="6" w:space="0" w:color="auto"/>
              <w:right w:val="single" w:sz="6" w:space="0" w:color="auto"/>
            </w:tcBorders>
          </w:tcPr>
          <w:p w:rsidR="00F56D1A" w:rsidRDefault="00F56D1A" w:rsidP="007A6C35">
            <w:r>
              <w:t>For question and answer interfaces, are visual cues and white space used to distinguish questions, prompts, instructions, and user input?</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nil"/>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data display start in the upper-left corner of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ultiword field labels placed horizontally (not stacked vert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all data a user needs on display at each step in a transaction sequenc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prompts, cues, and messages placed where the eye is likely to be looking on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prompts been formatted using white space, justification, and visual cues for easy scann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 text areas have "breathing space" around th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there an obvious visual distinction made between "choose one" menu and "choose many"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spatial relationships between soft function keys (on-screen cues) and keyboard function keys been preserv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gray out or delete labels of currently inactive soft function key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white space used to create symmetry and lead the eye in the appropriate direc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items been grouped into logical zones, and have headings been used to distinguish between zone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5B65F4">
              <w:t>0</w:t>
            </w:r>
            <w:r>
              <w:t>2</w:t>
            </w:r>
            <w:r w:rsidRPr="005B65F4">
              <w:t>/May/2010</w:t>
            </w:r>
          </w:p>
          <w:p w:rsidR="002277B2" w:rsidRDefault="002277B2" w:rsidP="007A6C35">
            <w:r>
              <w:t>No headings though.</w:t>
            </w:r>
          </w:p>
        </w:tc>
      </w:tr>
      <w:tr w:rsidR="002277B2" w:rsidTr="006058EE">
        <w:tc>
          <w:tcPr>
            <w:tcW w:w="648" w:type="dxa"/>
            <w:tcBorders>
              <w:top w:val="single" w:sz="6" w:space="0" w:color="auto"/>
              <w:left w:val="single" w:sz="6" w:space="0" w:color="auto"/>
              <w:bottom w:val="single" w:sz="6" w:space="0" w:color="auto"/>
              <w:right w:val="single" w:sz="6" w:space="0" w:color="auto"/>
            </w:tcBorders>
          </w:tcPr>
          <w:p w:rsidR="002277B2" w:rsidRDefault="002277B2" w:rsidP="006058EE">
            <w:r>
              <w:t>#</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6058EE">
            <w:r>
              <w:t>Review Checklist</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Yes    No    N/A</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6058EE">
            <w:r>
              <w:t>Checked on</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zones no more than twelve to fourteen characters wide and six to seven lines high?</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rPr>
          <w:trHeight w:val="637"/>
        </w:trPr>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zones been separated by spaces, lines, color, letters, bold titles, rules lines, or shaded area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field labels close to fields, but separated by at least one spac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long columnar fields broken up into groups of five, separated by a blank lin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optional data entry fields clearly mark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lastRenderedPageBreak/>
              <w:t>7.1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symbols used to break long input strings into "chunk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reverse video or color highlighting used to get the user's attention?</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reverse video used to indicate that an item has been select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1</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size, boldface, underlining, color, shading, or typography used to show relative quantity or importance of different screen item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borders used to identify meaningful group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s the same color been used to group related element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color coding consistent throughout the system?</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color used in conjunction with some other redundant cu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there good color and brightness contrast between image and background color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light, bright, saturated colors been used to emphasize data and have darker, duller, and desaturated colors been used to de-emphasize data?</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the first word of each menu choice the most important?</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 xml:space="preserve">Does the system provide </w:t>
            </w:r>
            <w:r>
              <w:rPr>
                <w:i/>
              </w:rPr>
              <w:t xml:space="preserve">mapping: </w:t>
            </w:r>
            <w:r>
              <w:t>that is, are the relationships between controls and actions apparent to the user?</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input data codes distinctiv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1</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frequently confused data pairs been eliminated whenever possibl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large strings of numbers or letters been broken into chunk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inactive menu items grayed out or omitt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there menu selection default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f the system has many menu levels or complex menu levels, do users have access to an on-line spatial menu map?</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Do GUI menus offer affordance: that is, make obvious where selection is possibl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there salient visual cues to identify the active window?</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function keys arranged in logical group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Do data entry screens and dialog boxes indicate when fields are optional?</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4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On data entry screens and dialog boxes, are dependent fields displayed only when necessary?</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bl>
    <w:p w:rsidR="00F56D1A" w:rsidRDefault="00F56D1A" w:rsidP="00605C1E">
      <w:pPr>
        <w:pStyle w:val="Heading3"/>
        <w:pageBreakBefore/>
        <w:numPr>
          <w:ilvl w:val="2"/>
          <w:numId w:val="11"/>
        </w:numPr>
      </w:pPr>
      <w:bookmarkStart w:id="93" w:name="_Toc260920781"/>
      <w:r>
        <w:lastRenderedPageBreak/>
        <w:t>Fexibility and Minimalist Design</w:t>
      </w:r>
      <w:bookmarkEnd w:id="93"/>
    </w:p>
    <w:p w:rsidR="00F56D1A" w:rsidRDefault="00F56D1A" w:rsidP="00F56D1A">
      <w:r>
        <w:t>Accelerators-unseen by the novice user-may often speed up the interaction for the expert user such that the system can cater to both inexperienced and experienced users. Allow users to tailor frequent actions. Provide alternative means of access and operation for users who differ from the “average” user (e.g., physical or cognitive ability, culture, language, etc.)</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674"/>
        <w:gridCol w:w="2086"/>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8.1</w:t>
            </w:r>
          </w:p>
        </w:tc>
        <w:tc>
          <w:tcPr>
            <w:tcW w:w="9950" w:type="dxa"/>
            <w:tcBorders>
              <w:top w:val="nil"/>
              <w:left w:val="single" w:sz="6" w:space="0" w:color="auto"/>
              <w:bottom w:val="single" w:sz="6" w:space="0" w:color="auto"/>
              <w:right w:val="single" w:sz="6" w:space="0" w:color="auto"/>
            </w:tcBorders>
          </w:tcPr>
          <w:p w:rsidR="00F56D1A" w:rsidRDefault="00F56D1A" w:rsidP="007A6C35">
            <w:r>
              <w:t>If the system supports both novice and expert users, are multiple levels of error message detail available?</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nil"/>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llow novices to use a keyword grammar and experts to use a positional grammar?</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Can users define their own synonyms for command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llow novice users to enter the simplest, most common form of each command, and allow expert users to add paramet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 expert users have the option of entering multiple commands in a single string?</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rovide function keys for high-frequency command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For data entry screens with many fields or in which source documents may be incomplete, can users save a partially filled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utomatically enter leading zero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menu lists are short (seven items or fewer), can users select an item by moving the cursor?</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type-ahead strategy, do the menu items have mnemonic cod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pointing device, do users have the option of either clicking on fields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offer "find next" and "find previous" shortcuts for database search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On data entry screens, do users have the option of either clicking directly on a field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On menus, do users have the option of either clicking directly on a menu item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n dialog boxes, do users have the option of either clicking directly on a dialog box option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Can expert users bypass nested dialog boxes with either type-ahead, user-defined macros, or keyboard shortcut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bl>
    <w:p w:rsidR="00F56D1A" w:rsidRDefault="00F56D1A" w:rsidP="005E7AE9">
      <w:pPr>
        <w:pStyle w:val="Heading3"/>
        <w:numPr>
          <w:ilvl w:val="2"/>
          <w:numId w:val="11"/>
        </w:numPr>
      </w:pPr>
      <w:bookmarkStart w:id="94" w:name="_Toc260920782"/>
      <w:r>
        <w:lastRenderedPageBreak/>
        <w:t>Aesthetic and Minimalist Design</w:t>
      </w:r>
      <w:bookmarkEnd w:id="94"/>
    </w:p>
    <w:p w:rsidR="00F56D1A" w:rsidRDefault="00F56D1A" w:rsidP="00F56D1A">
      <w:r>
        <w:t>Dialogues should not contain information which is irrelevant or rarely needed. Every extra unit of information in a dialogue competes with the relevant units of information and diminishes their relative visibility.</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674"/>
        <w:gridCol w:w="2086"/>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9.1</w:t>
            </w:r>
          </w:p>
        </w:tc>
        <w:tc>
          <w:tcPr>
            <w:tcW w:w="9950" w:type="dxa"/>
            <w:tcBorders>
              <w:top w:val="nil"/>
              <w:left w:val="single" w:sz="6" w:space="0" w:color="auto"/>
              <w:bottom w:val="single" w:sz="6" w:space="0" w:color="auto"/>
              <w:right w:val="single" w:sz="6" w:space="0" w:color="auto"/>
            </w:tcBorders>
          </w:tcPr>
          <w:p w:rsidR="00F56D1A" w:rsidRDefault="00F56D1A" w:rsidP="007A6C35">
            <w:r>
              <w:t>Is only (and all) information essential to decision making displayed on the screen?</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all icons in a set visually and conceptually distinc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large objects, bold lines, and simple areas been used to distinguish ic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each icon stand out from its backgroun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standard GUI interface where menu sequence has already been specified, do menus adhere to the specification whenever pos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eaningful groups of items separated by white spac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each data entry screen have a short, simple, clear, distinctive tit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brief, familiar, and descriptiv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prompts expressed in the affirmative, and do they use the active voic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each lower-level menu choice associated with only one higher level menu?</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enu titles brief, yet long enough to communicat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there pop-up or pull-down menus within data entry fields that have many, but well-defined, entry opti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bl>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Pr="005E7AE9" w:rsidRDefault="005E7AE9" w:rsidP="005E7AE9"/>
    <w:p w:rsidR="00F56D1A" w:rsidRDefault="00F56D1A" w:rsidP="005E7AE9">
      <w:pPr>
        <w:pStyle w:val="Heading3"/>
        <w:numPr>
          <w:ilvl w:val="2"/>
          <w:numId w:val="11"/>
        </w:numPr>
      </w:pPr>
      <w:bookmarkStart w:id="95" w:name="_Toc260920783"/>
      <w:r>
        <w:lastRenderedPageBreak/>
        <w:t>Help and Documentation</w:t>
      </w:r>
      <w:bookmarkEnd w:id="95"/>
    </w:p>
    <w:p w:rsidR="00F56D1A" w:rsidRDefault="00F56D1A" w:rsidP="00F56D1A">
      <w:r>
        <w:t>Even though it is better if the system can be used without documentation, it may be necessary to provide help and documentation. Any such information should be easy to search, focused on the user’s task, list concrete steps to be carried out, and not be too larg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9"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6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0.1</w:t>
            </w:r>
          </w:p>
        </w:tc>
        <w:tc>
          <w:tcPr>
            <w:tcW w:w="9869" w:type="dxa"/>
            <w:tcBorders>
              <w:top w:val="nil"/>
              <w:left w:val="single" w:sz="6" w:space="0" w:color="auto"/>
              <w:bottom w:val="single" w:sz="6" w:space="0" w:color="auto"/>
              <w:right w:val="single" w:sz="6" w:space="0" w:color="auto"/>
            </w:tcBorders>
          </w:tcPr>
          <w:p w:rsidR="00F56D1A" w:rsidRDefault="00F56D1A" w:rsidP="007A6C35">
            <w:r>
              <w:t>If users are working from hard copy, are the parts of the hard copy that go on-line marked?</w:t>
            </w:r>
          </w:p>
        </w:tc>
        <w:tc>
          <w:tcPr>
            <w:tcW w:w="1665" w:type="dxa"/>
            <w:tcBorders>
              <w:top w:val="nil"/>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nil"/>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on-line instructions visually distinc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 the instructions follow the sequence of user ac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menu choices are ambiguous, does the system provide additional explanatory information when an item is select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data entry screens and dialog boxes supported by navigation and completion instruc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menu items are ambiguous, does the system provide additional explanatory information when an item is select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here memory aids for commands, either through on-line quick reference or prompting?</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help function visible; for example, a key labeled HELP or a special menu?</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help system interface (navigation, presentation, and conversation) consistent with the navigation, presentation, and conversation interfaces of the application it support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0</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Navigation: Is information easy to fin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bl>
    <w:p w:rsidR="002277B2" w:rsidRDefault="002277B2">
      <w:r>
        <w:br w:type="page"/>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1</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Presentation: Is the visual layout well design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onversation: Is the information accurate, complete, and understandable?</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information relevan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Goal-oriented (What can I do with this progra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Descriptive (What is this thing for?)</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Procedural (How do I do this task?)</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nterpretive (Why did that happen?)</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Navigational (Where am I?)</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re context-sensitive help?</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0</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the user change the level of detail available?</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1</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easily switch between help and their work?</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it easy to access and return from the help syste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resume work where they left off after accessing help?</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bl>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F56D1A" w:rsidRDefault="00F56D1A" w:rsidP="005E7AE9">
      <w:pPr>
        <w:pStyle w:val="Heading3"/>
        <w:pageBreakBefore/>
        <w:numPr>
          <w:ilvl w:val="2"/>
          <w:numId w:val="11"/>
        </w:numPr>
      </w:pPr>
      <w:bookmarkStart w:id="96" w:name="_Toc260920784"/>
      <w:r>
        <w:lastRenderedPageBreak/>
        <w:t>Skills</w:t>
      </w:r>
      <w:bookmarkEnd w:id="96"/>
    </w:p>
    <w:p w:rsidR="00F56D1A" w:rsidRDefault="00F56D1A" w:rsidP="00F56D1A">
      <w:r>
        <w:t>The system should support, extend, supplement, or enhance the user’s skills, background knowledge, and expertise ----not replace them.</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0"/>
        <w:gridCol w:w="1674"/>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1.1</w:t>
            </w:r>
          </w:p>
        </w:tc>
        <w:tc>
          <w:tcPr>
            <w:tcW w:w="9860" w:type="dxa"/>
            <w:tcBorders>
              <w:top w:val="nil"/>
              <w:left w:val="single" w:sz="6" w:space="0" w:color="auto"/>
              <w:bottom w:val="single" w:sz="6" w:space="0" w:color="auto"/>
              <w:right w:val="single" w:sz="6" w:space="0" w:color="auto"/>
            </w:tcBorders>
          </w:tcPr>
          <w:p w:rsidR="00F56D1A" w:rsidRDefault="00F56D1A" w:rsidP="007A6C35">
            <w:r>
              <w:t>Can users choose between iconic and text display of information?</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5B65F4">
              <w:t>0</w:t>
            </w:r>
            <w:r>
              <w:t>3</w:t>
            </w:r>
            <w:r w:rsidRPr="005B65F4">
              <w:t>/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window operations easy to learn and us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2277B2" w:rsidP="007A6C35">
            <w:r w:rsidRPr="005B65F4">
              <w:t>0</w:t>
            </w:r>
            <w:r>
              <w:t>3</w:t>
            </w:r>
            <w:r w:rsidRPr="005B65F4">
              <w:t>/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3</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users are experts, usage is frequent, or the system has a slow response time, are there fewer screens (more information per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4</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users are novices, usage is infrequent, or the system has a fast response time, are there more screens (less information per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5</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utomatically color-code items, with little or no user effor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6</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both novice and expert users, are multiple levels of detail availa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7</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users the initiators of actions rather than the respond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8</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erform data translations for us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9</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 field values avoid mixing alpha and numeric characters whenever pos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0</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deep (multilevel) menus, do users have the option of typing ahea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When the user enters a screen or dialog box, is the cursor already positioned in the field users are most likely to nee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3</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Can users move forward and backward within a fiel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4</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s the method for moving the cursor to the next or previous field both simple and vi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5</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Has auto-tabbing been avoided except when fields have fixed lengths or users are experience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6</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input device(s) match user capabiliti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7</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cursor keys arranged in either an inverted T (best for experts) or a cross configuration (best for novic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8</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Are important keys (for example, </w:t>
            </w:r>
            <w:r>
              <w:rPr>
                <w:u w:val="single"/>
              </w:rPr>
              <w:t xml:space="preserve">ENTER </w:t>
            </w:r>
            <w:r>
              <w:t xml:space="preserve">, </w:t>
            </w:r>
            <w:r>
              <w:rPr>
                <w:u w:val="single"/>
              </w:rPr>
              <w:t>TAB</w:t>
            </w:r>
            <w:r>
              <w:t>) larger than other key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9</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there enough function keys to support functionality, but not so many that scanning and finding are difficul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11.20</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function keys reserved for generic, high-frequency, important functi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1</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function key assignments consistent across screens, subsystems, and related product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correctly anticipate and prompt for the user's probable next activity?</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bl>
    <w:p w:rsidR="00F56D1A" w:rsidRDefault="00F56D1A" w:rsidP="005E7AE9">
      <w:pPr>
        <w:pStyle w:val="Heading3"/>
        <w:numPr>
          <w:ilvl w:val="2"/>
          <w:numId w:val="11"/>
        </w:numPr>
      </w:pPr>
      <w:bookmarkStart w:id="97" w:name="_Toc260920785"/>
      <w:r>
        <w:t>Pleasurable and Respectful Interaction with the User</w:t>
      </w:r>
      <w:bookmarkEnd w:id="97"/>
    </w:p>
    <w:p w:rsidR="00F56D1A" w:rsidRDefault="00F56D1A" w:rsidP="00F56D1A">
      <w:r>
        <w:t>The user’s interactions with the system should enhance the quality of her or his work-life. The user should be treated with respect. The design should be aesthetically pleasing- with artistic as well as functional valu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9"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6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2.1</w:t>
            </w:r>
          </w:p>
        </w:tc>
        <w:tc>
          <w:tcPr>
            <w:tcW w:w="9869" w:type="dxa"/>
            <w:tcBorders>
              <w:top w:val="nil"/>
              <w:left w:val="single" w:sz="6" w:space="0" w:color="auto"/>
              <w:bottom w:val="single" w:sz="6" w:space="0" w:color="auto"/>
              <w:right w:val="single" w:sz="6" w:space="0" w:color="auto"/>
            </w:tcBorders>
          </w:tcPr>
          <w:p w:rsidR="00F56D1A" w:rsidRDefault="00F56D1A" w:rsidP="007A6C35">
            <w:r>
              <w:t>Is each individual icon a harmonious member of a family of icons?</w:t>
            </w:r>
          </w:p>
        </w:tc>
        <w:tc>
          <w:tcPr>
            <w:tcW w:w="1665"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excessive detail in icon design been avoid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color been used with discretion?</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the amount of required window housekeeping been kept to a minimu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users are working from hard copy, does the screen layout match the paper for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color been used specifically to draw attention, communicate organization, indicate status changes, and establish relationship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turn off automatic color coding if necessary?</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yping requirements minimal for question and answer interface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input device(s) match environmental constraint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multiple input devices, has hand and eye movement between input devices been minimiz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graphical tasks, has an alternative pointing device been provid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numeric keypad located to the right of the alpha key area?</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he most frequently used function keys in the most accessible posi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complete unambiguous partial input on a data entry fiel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bl>
    <w:p w:rsidR="00F56D1A" w:rsidRDefault="00F56D1A" w:rsidP="005B638A">
      <w:pPr>
        <w:sectPr w:rsidR="00F56D1A" w:rsidSect="007A6C35">
          <w:pgSz w:w="16840" w:h="11907" w:orient="landscape" w:code="9"/>
          <w:pgMar w:top="1440" w:right="1440" w:bottom="1440" w:left="1440" w:header="709" w:footer="709" w:gutter="0"/>
          <w:cols w:space="708"/>
          <w:docGrid w:linePitch="360"/>
        </w:sectPr>
      </w:pPr>
      <w:r>
        <w:br w:type="page"/>
      </w:r>
    </w:p>
    <w:p w:rsidR="00F56D1A" w:rsidRDefault="00F56D1A" w:rsidP="005E7AE9">
      <w:pPr>
        <w:pStyle w:val="Heading3"/>
        <w:pageBreakBefore/>
        <w:numPr>
          <w:ilvl w:val="2"/>
          <w:numId w:val="11"/>
        </w:numPr>
      </w:pPr>
      <w:bookmarkStart w:id="98" w:name="_Toc260920786"/>
      <w:r>
        <w:lastRenderedPageBreak/>
        <w:t>Privacy</w:t>
      </w:r>
      <w:bookmarkEnd w:id="98"/>
    </w:p>
    <w:p w:rsidR="00F56D1A" w:rsidRDefault="00F56D1A" w:rsidP="00F56D1A">
      <w:r>
        <w:t>The system should help the user to protect personal or private information- belonging to the user or the his/her client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151"/>
        <w:gridCol w:w="1985"/>
        <w:gridCol w:w="1984"/>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151"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4"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3.1</w:t>
            </w:r>
          </w:p>
        </w:tc>
        <w:tc>
          <w:tcPr>
            <w:tcW w:w="9151" w:type="dxa"/>
            <w:tcBorders>
              <w:top w:val="nil"/>
              <w:left w:val="single" w:sz="6" w:space="0" w:color="auto"/>
              <w:bottom w:val="single" w:sz="6" w:space="0" w:color="auto"/>
              <w:right w:val="single" w:sz="6" w:space="0" w:color="auto"/>
            </w:tcBorders>
          </w:tcPr>
          <w:p w:rsidR="00F56D1A" w:rsidRDefault="00F56D1A" w:rsidP="007A6C35">
            <w:r>
              <w:t>Are protected areas completely inaccessible?</w:t>
            </w:r>
          </w:p>
        </w:tc>
        <w:tc>
          <w:tcPr>
            <w:tcW w:w="1985"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nil"/>
              <w:left w:val="single" w:sz="6" w:space="0" w:color="auto"/>
              <w:bottom w:val="single" w:sz="6" w:space="0" w:color="auto"/>
              <w:right w:val="single" w:sz="6" w:space="0" w:color="auto"/>
            </w:tcBorders>
          </w:tcPr>
          <w:p w:rsidR="00F56D1A" w:rsidRDefault="00F56D1A" w:rsidP="007A6C35">
            <w:r w:rsidRPr="00B82B8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3.2</w:t>
            </w:r>
          </w:p>
        </w:tc>
        <w:tc>
          <w:tcPr>
            <w:tcW w:w="9151" w:type="dxa"/>
            <w:tcBorders>
              <w:top w:val="single" w:sz="6" w:space="0" w:color="auto"/>
              <w:left w:val="single" w:sz="6" w:space="0" w:color="auto"/>
              <w:bottom w:val="single" w:sz="6" w:space="0" w:color="auto"/>
              <w:right w:val="single" w:sz="6" w:space="0" w:color="auto"/>
            </w:tcBorders>
          </w:tcPr>
          <w:p w:rsidR="00F56D1A" w:rsidRDefault="00F56D1A" w:rsidP="007A6C35">
            <w:r>
              <w:t>Can protected or confidential areas be accessed with certain passwords.</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single" w:sz="6" w:space="0" w:color="auto"/>
              <w:left w:val="single" w:sz="6" w:space="0" w:color="auto"/>
              <w:bottom w:val="single" w:sz="6" w:space="0" w:color="auto"/>
              <w:right w:val="single" w:sz="6" w:space="0" w:color="auto"/>
            </w:tcBorders>
          </w:tcPr>
          <w:p w:rsidR="00F56D1A" w:rsidRDefault="00F56D1A" w:rsidP="007A6C35">
            <w:r w:rsidRPr="00B82B8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3.3</w:t>
            </w:r>
          </w:p>
        </w:tc>
        <w:tc>
          <w:tcPr>
            <w:tcW w:w="9151"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s this feature effective and successful.</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single" w:sz="6" w:space="0" w:color="auto"/>
              <w:left w:val="single" w:sz="6" w:space="0" w:color="auto"/>
              <w:bottom w:val="single" w:sz="6" w:space="0" w:color="auto"/>
              <w:right w:val="single" w:sz="6" w:space="0" w:color="auto"/>
            </w:tcBorders>
          </w:tcPr>
          <w:p w:rsidR="00F56D1A" w:rsidRDefault="00F56D1A" w:rsidP="007A6C35">
            <w:r w:rsidRPr="00B82B84">
              <w:t>03/May/2010</w:t>
            </w:r>
          </w:p>
        </w:tc>
      </w:tr>
    </w:tbl>
    <w:p w:rsidR="00F56D1A" w:rsidRDefault="00F56D1A" w:rsidP="00F56D1A">
      <w:pPr>
        <w:rPr>
          <w:sz w:val="24"/>
        </w:rPr>
      </w:pPr>
    </w:p>
    <w:p w:rsidR="00F56D1A" w:rsidRDefault="00F56D1A" w:rsidP="00F56D1A"/>
    <w:p w:rsidR="00F56D1A" w:rsidRPr="00AD7AEC" w:rsidRDefault="00F56D1A" w:rsidP="00F56D1A"/>
    <w:p w:rsidR="00F56D1A" w:rsidRPr="00AD7AEC" w:rsidRDefault="00F56D1A" w:rsidP="00F56D1A"/>
    <w:p w:rsidR="00F56D1A" w:rsidRDefault="00F56D1A" w:rsidP="00F56D1A"/>
    <w:p w:rsidR="00F56D1A" w:rsidRPr="00460DE6" w:rsidRDefault="00F56D1A" w:rsidP="00F56D1A"/>
    <w:p w:rsidR="00F56D1A" w:rsidRPr="00460DE6" w:rsidRDefault="00F56D1A" w:rsidP="00F56D1A">
      <w:pPr>
        <w:rPr>
          <w:i/>
        </w:rPr>
      </w:pPr>
    </w:p>
    <w:p w:rsidR="00F56D1A" w:rsidRPr="00460DE6" w:rsidRDefault="00F56D1A" w:rsidP="00F56D1A">
      <w:pPr>
        <w:rPr>
          <w:i/>
          <w:u w:val="single"/>
        </w:rPr>
      </w:pPr>
      <w:r w:rsidRPr="00460DE6">
        <w:rPr>
          <w:i/>
          <w:u w:val="single"/>
        </w:rPr>
        <w:t>References</w:t>
      </w:r>
    </w:p>
    <w:p w:rsidR="005E7AE9" w:rsidRPr="002660AB" w:rsidRDefault="005E7AE9" w:rsidP="005E7AE9">
      <w:r>
        <w:t>(</w:t>
      </w:r>
      <w:r w:rsidRPr="005E7AE9">
        <w:t>Xerox Corporation</w:t>
      </w:r>
      <w:r>
        <w:rPr>
          <w:i/>
        </w:rPr>
        <w:t>, 1995;</w:t>
      </w:r>
      <w:r w:rsidRPr="005E7AE9">
        <w:t xml:space="preserve"> </w:t>
      </w:r>
      <w:r>
        <w:t xml:space="preserve"> </w:t>
      </w:r>
      <w:r w:rsidRPr="005E7AE9">
        <w:t>Weiss, E. 1993.</w:t>
      </w:r>
      <w:r>
        <w:t xml:space="preserve">; </w:t>
      </w:r>
      <w:r w:rsidRPr="005E7AE9">
        <w:t>Nielsen, J. Mack, R. 1994.</w:t>
      </w:r>
      <w:r>
        <w:t>)</w:t>
      </w:r>
    </w:p>
    <w:p w:rsidR="005E7AE9" w:rsidRPr="005E7AE9" w:rsidRDefault="005E7AE9" w:rsidP="005E7AE9">
      <w:pPr>
        <w:rPr>
          <w:lang w:eastAsia="zh-CN"/>
        </w:rPr>
        <w:sectPr w:rsidR="005E7AE9" w:rsidRPr="005E7AE9" w:rsidSect="007A6C35">
          <w:pgSz w:w="16840" w:h="11907" w:orient="landscape" w:code="9"/>
          <w:pgMar w:top="1440" w:right="1440" w:bottom="1440" w:left="1440" w:header="709" w:footer="709" w:gutter="0"/>
          <w:cols w:space="708"/>
          <w:docGrid w:linePitch="360"/>
        </w:sectPr>
      </w:pPr>
    </w:p>
    <w:p w:rsidR="001D0B4B" w:rsidRPr="001D0B4B" w:rsidRDefault="001D0B4B" w:rsidP="006A1575">
      <w:pPr>
        <w:pStyle w:val="Heading2"/>
        <w:numPr>
          <w:ilvl w:val="1"/>
          <w:numId w:val="11"/>
        </w:numPr>
      </w:pPr>
      <w:bookmarkStart w:id="99" w:name="_Toc260920787"/>
      <w:r w:rsidRPr="001D0B4B">
        <w:lastRenderedPageBreak/>
        <w:t>Website Testing</w:t>
      </w:r>
      <w:bookmarkEnd w:id="99"/>
    </w:p>
    <w:p w:rsidR="001D0B4B" w:rsidRDefault="001D0B4B" w:rsidP="001D0B4B"/>
    <w:p w:rsidR="001D0B4B" w:rsidRPr="001D0B4B" w:rsidRDefault="001D0B4B" w:rsidP="001D0B4B">
      <w:pPr>
        <w:rPr>
          <w:u w:val="single"/>
        </w:rPr>
      </w:pPr>
      <w:r w:rsidRPr="001D0B4B">
        <w:rPr>
          <w:u w:val="single"/>
        </w:rPr>
        <w:t>Small Issues</w:t>
      </w:r>
    </w:p>
    <w:p w:rsidR="001D0B4B" w:rsidRDefault="001D0B4B" w:rsidP="001D0B4B">
      <w:r>
        <w:t>IE: When changing details, the confirmation box comes up twice and the page almost drops part of the CSS.</w:t>
      </w:r>
    </w:p>
    <w:p w:rsidR="001D0B4B" w:rsidRDefault="001D0B4B" w:rsidP="001D0B4B">
      <w:r>
        <w:rPr>
          <w:noProof/>
          <w:lang w:val="en-US"/>
        </w:rPr>
        <w:drawing>
          <wp:inline distT="0" distB="0" distL="0" distR="0">
            <wp:extent cx="4653915" cy="2907030"/>
            <wp:effectExtent l="1905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srcRect/>
                    <a:stretch>
                      <a:fillRect/>
                    </a:stretch>
                  </pic:blipFill>
                  <pic:spPr bwMode="auto">
                    <a:xfrm>
                      <a:off x="0" y="0"/>
                      <a:ext cx="4653915" cy="2907030"/>
                    </a:xfrm>
                    <a:prstGeom prst="rect">
                      <a:avLst/>
                    </a:prstGeom>
                    <a:noFill/>
                    <a:ln w="9525">
                      <a:noFill/>
                      <a:miter lim="800000"/>
                      <a:headEnd/>
                      <a:tailEnd/>
                    </a:ln>
                  </pic:spPr>
                </pic:pic>
              </a:graphicData>
            </a:graphic>
          </wp:inline>
        </w:drawing>
      </w:r>
    </w:p>
    <w:p w:rsidR="001D0B4B" w:rsidRDefault="001D0B4B" w:rsidP="001D0B4B">
      <w:r>
        <w:t>The change details section is now below the menu, when it should be along side it.</w:t>
      </w:r>
    </w:p>
    <w:p w:rsidR="001D0B4B" w:rsidRDefault="001D0B4B" w:rsidP="001D0B4B">
      <w:r>
        <w:rPr>
          <w:noProof/>
          <w:lang w:val="en-US"/>
        </w:rPr>
        <w:drawing>
          <wp:inline distT="0" distB="0" distL="0" distR="0">
            <wp:extent cx="4653915" cy="2907030"/>
            <wp:effectExtent l="19050" t="0" r="0"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4653915" cy="2907030"/>
                    </a:xfrm>
                    <a:prstGeom prst="rect">
                      <a:avLst/>
                    </a:prstGeom>
                    <a:noFill/>
                    <a:ln w="9525">
                      <a:noFill/>
                      <a:miter lim="800000"/>
                      <a:headEnd/>
                      <a:tailEnd/>
                    </a:ln>
                  </pic:spPr>
                </pic:pic>
              </a:graphicData>
            </a:graphic>
          </wp:inline>
        </w:drawing>
      </w:r>
    </w:p>
    <w:p w:rsidR="001D0B4B" w:rsidRDefault="001D0B4B" w:rsidP="001D0B4B"/>
    <w:p w:rsidR="001D0B4B" w:rsidRDefault="001D0B4B" w:rsidP="001D0B4B">
      <w:pPr>
        <w:sectPr w:rsidR="001D0B4B" w:rsidSect="00847B9C">
          <w:pgSz w:w="11906" w:h="16838"/>
          <w:pgMar w:top="1440" w:right="1440" w:bottom="1440" w:left="1440" w:header="709" w:footer="709" w:gutter="0"/>
          <w:cols w:space="708"/>
          <w:docGrid w:linePitch="360"/>
        </w:sectPr>
      </w:pPr>
      <w:r>
        <w:t>So it appears there is some loss of formatting somewhere. This does not happen in the other browsers however. It only seems to be happening in IE at the moment.</w:t>
      </w:r>
    </w:p>
    <w:p w:rsidR="005E7AE9" w:rsidRDefault="005E7AE9" w:rsidP="005E7AE9">
      <w:pPr>
        <w:pStyle w:val="Heading3"/>
        <w:numPr>
          <w:ilvl w:val="2"/>
          <w:numId w:val="14"/>
        </w:numPr>
      </w:pPr>
      <w:bookmarkStart w:id="100" w:name="_Toc260920788"/>
      <w:r w:rsidRPr="00D63282">
        <w:lastRenderedPageBreak/>
        <w:t xml:space="preserve">Website Test Plan </w:t>
      </w:r>
      <w:r>
        <w:t>–</w:t>
      </w:r>
      <w:r w:rsidRPr="00D63282">
        <w:t xml:space="preserve"> Firefox</w:t>
      </w:r>
      <w:bookmarkEnd w:id="100"/>
    </w:p>
    <w:p w:rsidR="005E7AE9" w:rsidRPr="005E7AE9" w:rsidRDefault="005E7AE9" w:rsidP="005E7AE9"/>
    <w:tbl>
      <w:tblPr>
        <w:tblpPr w:leftFromText="180" w:rightFromText="180" w:vertAnchor="text" w:horzAnchor="margin" w:tblpY="37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8B3226" w:rsidTr="00847B9C">
        <w:tc>
          <w:tcPr>
            <w:tcW w:w="1101" w:type="dxa"/>
          </w:tcPr>
          <w:p w:rsidR="001D0B4B" w:rsidRPr="008B3226" w:rsidRDefault="001D0B4B" w:rsidP="00847B9C">
            <w:pPr>
              <w:rPr>
                <w:b/>
                <w:u w:val="single"/>
              </w:rPr>
            </w:pPr>
            <w:r w:rsidRPr="008B3226">
              <w:rPr>
                <w:b/>
                <w:u w:val="single"/>
              </w:rPr>
              <w:t>Test No.</w:t>
            </w:r>
          </w:p>
        </w:tc>
        <w:tc>
          <w:tcPr>
            <w:tcW w:w="2976" w:type="dxa"/>
          </w:tcPr>
          <w:p w:rsidR="001D0B4B" w:rsidRPr="008B3226" w:rsidRDefault="001D0B4B" w:rsidP="00847B9C">
            <w:pPr>
              <w:rPr>
                <w:b/>
                <w:u w:val="single"/>
              </w:rPr>
            </w:pPr>
            <w:r w:rsidRPr="008B3226">
              <w:rPr>
                <w:b/>
                <w:u w:val="single"/>
              </w:rPr>
              <w:t>Purpose of Test</w:t>
            </w:r>
          </w:p>
        </w:tc>
        <w:tc>
          <w:tcPr>
            <w:tcW w:w="3119" w:type="dxa"/>
          </w:tcPr>
          <w:p w:rsidR="001D0B4B" w:rsidRPr="008B3226" w:rsidRDefault="001D0B4B" w:rsidP="00847B9C">
            <w:pPr>
              <w:rPr>
                <w:b/>
                <w:u w:val="single"/>
              </w:rPr>
            </w:pPr>
            <w:r w:rsidRPr="008B3226">
              <w:rPr>
                <w:b/>
                <w:u w:val="single"/>
              </w:rPr>
              <w:t>Test Data</w:t>
            </w:r>
          </w:p>
        </w:tc>
        <w:tc>
          <w:tcPr>
            <w:tcW w:w="3969" w:type="dxa"/>
          </w:tcPr>
          <w:p w:rsidR="001D0B4B" w:rsidRPr="008B3226" w:rsidRDefault="001D0B4B" w:rsidP="00847B9C">
            <w:pPr>
              <w:rPr>
                <w:b/>
                <w:u w:val="single"/>
              </w:rPr>
            </w:pPr>
            <w:r w:rsidRPr="008B3226">
              <w:rPr>
                <w:b/>
                <w:u w:val="single"/>
              </w:rPr>
              <w:t>Expected Result</w:t>
            </w:r>
          </w:p>
        </w:tc>
        <w:tc>
          <w:tcPr>
            <w:tcW w:w="1417" w:type="dxa"/>
          </w:tcPr>
          <w:p w:rsidR="001D0B4B" w:rsidRPr="008B3226" w:rsidRDefault="001D0B4B" w:rsidP="00847B9C">
            <w:pPr>
              <w:rPr>
                <w:b/>
                <w:u w:val="single"/>
              </w:rPr>
            </w:pPr>
            <w:r w:rsidRPr="008B3226">
              <w:rPr>
                <w:b/>
                <w:u w:val="single"/>
              </w:rPr>
              <w:t>Pass/Fail</w:t>
            </w:r>
          </w:p>
        </w:tc>
        <w:tc>
          <w:tcPr>
            <w:tcW w:w="1592" w:type="dxa"/>
          </w:tcPr>
          <w:p w:rsidR="001D0B4B" w:rsidRPr="008B3226" w:rsidRDefault="001D0B4B" w:rsidP="00847B9C">
            <w:pPr>
              <w:rPr>
                <w:b/>
                <w:u w:val="single"/>
              </w:rPr>
            </w:pPr>
            <w:r w:rsidRPr="008B3226">
              <w:rPr>
                <w:b/>
                <w:u w:val="single"/>
              </w:rPr>
              <w:t>Date of Test</w:t>
            </w:r>
          </w:p>
        </w:tc>
      </w:tr>
      <w:tr w:rsidR="001D0B4B" w:rsidRPr="008B3226" w:rsidTr="00847B9C">
        <w:tc>
          <w:tcPr>
            <w:tcW w:w="1101" w:type="dxa"/>
          </w:tcPr>
          <w:p w:rsidR="001D0B4B" w:rsidRPr="00001306" w:rsidRDefault="001D0B4B" w:rsidP="001D0B4B">
            <w:r w:rsidRPr="00001306">
              <w:t>1</w:t>
            </w:r>
          </w:p>
        </w:tc>
        <w:tc>
          <w:tcPr>
            <w:tcW w:w="2976" w:type="dxa"/>
          </w:tcPr>
          <w:p w:rsidR="001D0B4B" w:rsidRPr="00001306" w:rsidRDefault="001D0B4B" w:rsidP="001D0B4B">
            <w:r>
              <w:t>Content renders correctly</w:t>
            </w:r>
          </w:p>
        </w:tc>
        <w:tc>
          <w:tcPr>
            <w:tcW w:w="3119" w:type="dxa"/>
          </w:tcPr>
          <w:p w:rsidR="001D0B4B" w:rsidRPr="00001306" w:rsidRDefault="001D0B4B" w:rsidP="001D0B4B">
            <w:r>
              <w:t>Loading web page into browser</w:t>
            </w:r>
          </w:p>
        </w:tc>
        <w:tc>
          <w:tcPr>
            <w:tcW w:w="3969" w:type="dxa"/>
          </w:tcPr>
          <w:p w:rsidR="001D0B4B" w:rsidRPr="00001306" w:rsidRDefault="001D0B4B" w:rsidP="001D0B4B">
            <w:r>
              <w:t>Content to appear rendered correctly</w:t>
            </w:r>
          </w:p>
        </w:tc>
        <w:tc>
          <w:tcPr>
            <w:tcW w:w="1417" w:type="dxa"/>
          </w:tcPr>
          <w:p w:rsidR="001D0B4B" w:rsidRPr="00001306" w:rsidRDefault="001D0B4B" w:rsidP="001D0B4B">
            <w:r>
              <w:t>Pass</w:t>
            </w:r>
          </w:p>
        </w:tc>
        <w:tc>
          <w:tcPr>
            <w:tcW w:w="1592" w:type="dxa"/>
          </w:tcPr>
          <w:p w:rsidR="001D0B4B" w:rsidRPr="00001306" w:rsidRDefault="001D0B4B" w:rsidP="001D0B4B">
            <w:r>
              <w:t>23/04/2010</w:t>
            </w:r>
          </w:p>
        </w:tc>
      </w:tr>
      <w:tr w:rsidR="001D0B4B" w:rsidRPr="008B3226" w:rsidTr="00847B9C">
        <w:tc>
          <w:tcPr>
            <w:tcW w:w="1101" w:type="dxa"/>
          </w:tcPr>
          <w:p w:rsidR="001D0B4B" w:rsidRPr="008B3226" w:rsidRDefault="001D0B4B" w:rsidP="001D0B4B">
            <w:r w:rsidRPr="008B3226">
              <w:t>2</w:t>
            </w:r>
          </w:p>
        </w:tc>
        <w:tc>
          <w:tcPr>
            <w:tcW w:w="2976" w:type="dxa"/>
          </w:tcPr>
          <w:p w:rsidR="001D0B4B" w:rsidRPr="008B3226" w:rsidRDefault="001D0B4B" w:rsidP="001D0B4B">
            <w:r>
              <w:t>Links working correctly</w:t>
            </w:r>
          </w:p>
        </w:tc>
        <w:tc>
          <w:tcPr>
            <w:tcW w:w="3119" w:type="dxa"/>
          </w:tcPr>
          <w:p w:rsidR="001D0B4B" w:rsidRPr="008B3226" w:rsidRDefault="001D0B4B" w:rsidP="001D0B4B">
            <w:r>
              <w:t>Loading web page into browser</w:t>
            </w:r>
          </w:p>
        </w:tc>
        <w:tc>
          <w:tcPr>
            <w:tcW w:w="3969" w:type="dxa"/>
          </w:tcPr>
          <w:p w:rsidR="001D0B4B" w:rsidRPr="008B3226" w:rsidRDefault="001D0B4B" w:rsidP="001D0B4B">
            <w:r>
              <w:t>Links to go to the correc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3</w:t>
            </w:r>
          </w:p>
        </w:tc>
        <w:tc>
          <w:tcPr>
            <w:tcW w:w="2976" w:type="dxa"/>
          </w:tcPr>
          <w:p w:rsidR="001D0B4B" w:rsidRPr="008B3226" w:rsidRDefault="001D0B4B" w:rsidP="001D0B4B">
            <w:r>
              <w:t>Database connection established</w:t>
            </w:r>
          </w:p>
        </w:tc>
        <w:tc>
          <w:tcPr>
            <w:tcW w:w="3119" w:type="dxa"/>
          </w:tcPr>
          <w:p w:rsidR="001D0B4B" w:rsidRPr="008B3226" w:rsidRDefault="001D0B4B" w:rsidP="001D0B4B">
            <w:r>
              <w:t>Loading the web page and attempting to connect to db</w:t>
            </w:r>
          </w:p>
        </w:tc>
        <w:tc>
          <w:tcPr>
            <w:tcW w:w="3969" w:type="dxa"/>
          </w:tcPr>
          <w:p w:rsidR="001D0B4B" w:rsidRPr="008B3226" w:rsidRDefault="001D0B4B" w:rsidP="001D0B4B">
            <w:r>
              <w:t>Connects to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4</w:t>
            </w:r>
          </w:p>
        </w:tc>
        <w:tc>
          <w:tcPr>
            <w:tcW w:w="2976" w:type="dxa"/>
          </w:tcPr>
          <w:p w:rsidR="001D0B4B" w:rsidRPr="008B3226" w:rsidRDefault="001D0B4B" w:rsidP="001D0B4B">
            <w:r>
              <w:t>Database information displayed correctly</w:t>
            </w:r>
          </w:p>
        </w:tc>
        <w:tc>
          <w:tcPr>
            <w:tcW w:w="3119" w:type="dxa"/>
          </w:tcPr>
          <w:p w:rsidR="001D0B4B" w:rsidRPr="008B3226" w:rsidRDefault="001D0B4B" w:rsidP="001D0B4B">
            <w:r>
              <w:t>Loading web page, establishing db connection</w:t>
            </w:r>
          </w:p>
        </w:tc>
        <w:tc>
          <w:tcPr>
            <w:tcW w:w="3969" w:type="dxa"/>
          </w:tcPr>
          <w:p w:rsidR="001D0B4B" w:rsidRPr="008B3226" w:rsidRDefault="001D0B4B" w:rsidP="001D0B4B">
            <w:r>
              <w:t>Displays information from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5</w:t>
            </w:r>
          </w:p>
        </w:tc>
        <w:tc>
          <w:tcPr>
            <w:tcW w:w="2976" w:type="dxa"/>
          </w:tcPr>
          <w:p w:rsidR="001D0B4B" w:rsidRPr="008B3226" w:rsidRDefault="001D0B4B" w:rsidP="001D0B4B">
            <w:r>
              <w:t>Changes to database being permitted when required</w:t>
            </w:r>
          </w:p>
        </w:tc>
        <w:tc>
          <w:tcPr>
            <w:tcW w:w="3119" w:type="dxa"/>
          </w:tcPr>
          <w:p w:rsidR="001D0B4B" w:rsidRPr="008B3226" w:rsidRDefault="001D0B4B" w:rsidP="001D0B4B">
            <w:r>
              <w:t>Loading web page and change data in db</w:t>
            </w:r>
          </w:p>
        </w:tc>
        <w:tc>
          <w:tcPr>
            <w:tcW w:w="3969" w:type="dxa"/>
          </w:tcPr>
          <w:p w:rsidR="001D0B4B" w:rsidRPr="008B3226" w:rsidRDefault="001D0B4B" w:rsidP="001D0B4B">
            <w:r>
              <w:t>Allows changes to database when its required</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1D0B4B">
        <w:trPr>
          <w:trHeight w:val="633"/>
        </w:trPr>
        <w:tc>
          <w:tcPr>
            <w:tcW w:w="1101" w:type="dxa"/>
          </w:tcPr>
          <w:p w:rsidR="001D0B4B" w:rsidRPr="008B3226" w:rsidRDefault="001D0B4B" w:rsidP="001D0B4B">
            <w:r w:rsidRPr="008B3226">
              <w:t>6</w:t>
            </w:r>
          </w:p>
        </w:tc>
        <w:tc>
          <w:tcPr>
            <w:tcW w:w="2976" w:type="dxa"/>
          </w:tcPr>
          <w:p w:rsidR="001D0B4B" w:rsidRPr="008B3226" w:rsidRDefault="001D0B4B" w:rsidP="001D0B4B">
            <w:r>
              <w:t>Logging in shows correct message if incorrect</w:t>
            </w:r>
          </w:p>
        </w:tc>
        <w:tc>
          <w:tcPr>
            <w:tcW w:w="3119" w:type="dxa"/>
          </w:tcPr>
          <w:p w:rsidR="001D0B4B" w:rsidRPr="008B3226" w:rsidRDefault="001D0B4B" w:rsidP="001D0B4B">
            <w:r>
              <w:t>Loading web page and attempting to log in</w:t>
            </w:r>
          </w:p>
        </w:tc>
        <w:tc>
          <w:tcPr>
            <w:tcW w:w="3969" w:type="dxa"/>
          </w:tcPr>
          <w:p w:rsidR="001D0B4B" w:rsidRPr="008B3226" w:rsidRDefault="001D0B4B" w:rsidP="001D0B4B">
            <w:r>
              <w:t>Should display page saying that log in details are incorrect</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7</w:t>
            </w:r>
          </w:p>
        </w:tc>
        <w:tc>
          <w:tcPr>
            <w:tcW w:w="2976" w:type="dxa"/>
          </w:tcPr>
          <w:p w:rsidR="001D0B4B" w:rsidRPr="008B3226" w:rsidRDefault="001D0B4B" w:rsidP="001D0B4B">
            <w:r>
              <w:t>JavaScript validating numbers in number field</w:t>
            </w:r>
          </w:p>
        </w:tc>
        <w:tc>
          <w:tcPr>
            <w:tcW w:w="3119" w:type="dxa"/>
          </w:tcPr>
          <w:p w:rsidR="001D0B4B" w:rsidRPr="008B3226" w:rsidRDefault="001D0B4B" w:rsidP="001D0B4B">
            <w:r>
              <w:t>Attempting to add letters to numeric field</w:t>
            </w:r>
          </w:p>
        </w:tc>
        <w:tc>
          <w:tcPr>
            <w:tcW w:w="3969" w:type="dxa"/>
          </w:tcPr>
          <w:p w:rsidR="001D0B4B" w:rsidRPr="008B3226" w:rsidRDefault="001D0B4B" w:rsidP="001D0B4B">
            <w:r>
              <w:t>Should error when non numeric characters are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t>8</w:t>
            </w:r>
          </w:p>
        </w:tc>
        <w:tc>
          <w:tcPr>
            <w:tcW w:w="2976" w:type="dxa"/>
          </w:tcPr>
          <w:p w:rsidR="001D0B4B" w:rsidRDefault="001D0B4B" w:rsidP="001D0B4B">
            <w:r>
              <w:t>JavaScript validating postcode in postcode field</w:t>
            </w:r>
          </w:p>
        </w:tc>
        <w:tc>
          <w:tcPr>
            <w:tcW w:w="3119" w:type="dxa"/>
          </w:tcPr>
          <w:p w:rsidR="001D0B4B" w:rsidRDefault="001D0B4B" w:rsidP="001D0B4B">
            <w:r>
              <w:t>Attempting to enter something other than a postcode</w:t>
            </w:r>
          </w:p>
        </w:tc>
        <w:tc>
          <w:tcPr>
            <w:tcW w:w="3969" w:type="dxa"/>
          </w:tcPr>
          <w:p w:rsidR="001D0B4B" w:rsidRDefault="001D0B4B" w:rsidP="001D0B4B">
            <w:r>
              <w:t>Should error when something that is not a postcode is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9</w:t>
            </w:r>
          </w:p>
        </w:tc>
        <w:tc>
          <w:tcPr>
            <w:tcW w:w="2976" w:type="dxa"/>
          </w:tcPr>
          <w:p w:rsidR="001D0B4B" w:rsidRDefault="001D0B4B" w:rsidP="001D0B4B">
            <w:r>
              <w:t>Class Booking system allows member to enroll on class</w:t>
            </w:r>
          </w:p>
        </w:tc>
        <w:tc>
          <w:tcPr>
            <w:tcW w:w="3119" w:type="dxa"/>
          </w:tcPr>
          <w:p w:rsidR="001D0B4B" w:rsidRDefault="001D0B4B" w:rsidP="001D0B4B">
            <w:r>
              <w:t>Attempting to enroll on a class</w:t>
            </w:r>
          </w:p>
        </w:tc>
        <w:tc>
          <w:tcPr>
            <w:tcW w:w="3969" w:type="dxa"/>
          </w:tcPr>
          <w:p w:rsidR="001D0B4B" w:rsidRDefault="001D0B4B" w:rsidP="001D0B4B">
            <w:r>
              <w:t>Should allow member to enroll on a class when they request it unless full</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10</w:t>
            </w:r>
          </w:p>
        </w:tc>
        <w:tc>
          <w:tcPr>
            <w:tcW w:w="2976" w:type="dxa"/>
          </w:tcPr>
          <w:p w:rsidR="001D0B4B" w:rsidRDefault="001D0B4B" w:rsidP="001D0B4B">
            <w:r>
              <w:t>Allowing the user to log out properly and closes the database connection</w:t>
            </w:r>
          </w:p>
        </w:tc>
        <w:tc>
          <w:tcPr>
            <w:tcW w:w="3119" w:type="dxa"/>
          </w:tcPr>
          <w:p w:rsidR="001D0B4B" w:rsidRDefault="001D0B4B" w:rsidP="001D0B4B">
            <w:r>
              <w:t>Attempting to log out of the system</w:t>
            </w:r>
          </w:p>
        </w:tc>
        <w:tc>
          <w:tcPr>
            <w:tcW w:w="3969" w:type="dxa"/>
          </w:tcPr>
          <w:p w:rsidR="001D0B4B" w:rsidRDefault="001D0B4B" w:rsidP="001D0B4B">
            <w:r>
              <w:t>Should show a logged out page</w:t>
            </w:r>
          </w:p>
        </w:tc>
        <w:tc>
          <w:tcPr>
            <w:tcW w:w="1417" w:type="dxa"/>
          </w:tcPr>
          <w:p w:rsidR="001D0B4B" w:rsidRDefault="001D0B4B" w:rsidP="001D0B4B">
            <w:r>
              <w:t>Pass</w:t>
            </w:r>
          </w:p>
        </w:tc>
        <w:tc>
          <w:tcPr>
            <w:tcW w:w="1592" w:type="dxa"/>
          </w:tcPr>
          <w:p w:rsidR="001D0B4B" w:rsidRDefault="001D0B4B" w:rsidP="001D0B4B">
            <w:r>
              <w:t>23/04/2010</w:t>
            </w:r>
          </w:p>
        </w:tc>
      </w:tr>
    </w:tbl>
    <w:p w:rsidR="001D0B4B" w:rsidRDefault="001D0B4B" w:rsidP="001D0B4B"/>
    <w:p w:rsidR="001D0B4B" w:rsidRDefault="001D0B4B" w:rsidP="001D0B4B">
      <w:r>
        <w:br w:type="page"/>
      </w:r>
    </w:p>
    <w:p w:rsidR="001D0B4B" w:rsidRDefault="001D0B4B" w:rsidP="005E7AE9">
      <w:pPr>
        <w:pStyle w:val="Heading3"/>
        <w:numPr>
          <w:ilvl w:val="2"/>
          <w:numId w:val="14"/>
        </w:numPr>
      </w:pPr>
      <w:bookmarkStart w:id="101" w:name="_Toc260920789"/>
      <w:r>
        <w:lastRenderedPageBreak/>
        <w:t>Website Test Plan - Chrome</w:t>
      </w:r>
      <w:bookmarkEnd w:id="101"/>
    </w:p>
    <w:p w:rsidR="001D0B4B" w:rsidRDefault="001D0B4B" w:rsidP="001D0B4B">
      <w:pPr>
        <w:rPr>
          <w:b/>
          <w:u w:val="single"/>
        </w:rPr>
      </w:pPr>
    </w:p>
    <w:tbl>
      <w:tblPr>
        <w:tblpPr w:leftFromText="180" w:rightFromText="180" w:vertAnchor="text" w:horzAnchor="margin" w:tblpY="12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8B3226" w:rsidTr="00847B9C">
        <w:tc>
          <w:tcPr>
            <w:tcW w:w="1101" w:type="dxa"/>
          </w:tcPr>
          <w:p w:rsidR="001D0B4B" w:rsidRPr="008B3226" w:rsidRDefault="001D0B4B" w:rsidP="00847B9C">
            <w:pPr>
              <w:rPr>
                <w:b/>
                <w:u w:val="single"/>
              </w:rPr>
            </w:pPr>
            <w:r w:rsidRPr="008B3226">
              <w:rPr>
                <w:b/>
                <w:u w:val="single"/>
              </w:rPr>
              <w:t>Test No.</w:t>
            </w:r>
          </w:p>
        </w:tc>
        <w:tc>
          <w:tcPr>
            <w:tcW w:w="2976" w:type="dxa"/>
          </w:tcPr>
          <w:p w:rsidR="001D0B4B" w:rsidRPr="008B3226" w:rsidRDefault="001D0B4B" w:rsidP="00847B9C">
            <w:pPr>
              <w:rPr>
                <w:b/>
                <w:u w:val="single"/>
              </w:rPr>
            </w:pPr>
            <w:r w:rsidRPr="008B3226">
              <w:rPr>
                <w:b/>
                <w:u w:val="single"/>
              </w:rPr>
              <w:t>Purpose of Test</w:t>
            </w:r>
          </w:p>
        </w:tc>
        <w:tc>
          <w:tcPr>
            <w:tcW w:w="3119" w:type="dxa"/>
          </w:tcPr>
          <w:p w:rsidR="001D0B4B" w:rsidRPr="008B3226" w:rsidRDefault="001D0B4B" w:rsidP="00847B9C">
            <w:pPr>
              <w:rPr>
                <w:b/>
                <w:u w:val="single"/>
              </w:rPr>
            </w:pPr>
            <w:r w:rsidRPr="008B3226">
              <w:rPr>
                <w:b/>
                <w:u w:val="single"/>
              </w:rPr>
              <w:t>Test Data</w:t>
            </w:r>
          </w:p>
        </w:tc>
        <w:tc>
          <w:tcPr>
            <w:tcW w:w="3969" w:type="dxa"/>
          </w:tcPr>
          <w:p w:rsidR="001D0B4B" w:rsidRPr="008B3226" w:rsidRDefault="001D0B4B" w:rsidP="00847B9C">
            <w:pPr>
              <w:rPr>
                <w:b/>
                <w:u w:val="single"/>
              </w:rPr>
            </w:pPr>
            <w:r w:rsidRPr="008B3226">
              <w:rPr>
                <w:b/>
                <w:u w:val="single"/>
              </w:rPr>
              <w:t>Expected Result</w:t>
            </w:r>
          </w:p>
        </w:tc>
        <w:tc>
          <w:tcPr>
            <w:tcW w:w="1417" w:type="dxa"/>
          </w:tcPr>
          <w:p w:rsidR="001D0B4B" w:rsidRPr="008B3226" w:rsidRDefault="001D0B4B" w:rsidP="00847B9C">
            <w:pPr>
              <w:rPr>
                <w:b/>
                <w:u w:val="single"/>
              </w:rPr>
            </w:pPr>
            <w:r w:rsidRPr="008B3226">
              <w:rPr>
                <w:b/>
                <w:u w:val="single"/>
              </w:rPr>
              <w:t>Pass/Fail</w:t>
            </w:r>
          </w:p>
        </w:tc>
        <w:tc>
          <w:tcPr>
            <w:tcW w:w="1592" w:type="dxa"/>
          </w:tcPr>
          <w:p w:rsidR="001D0B4B" w:rsidRPr="008B3226" w:rsidRDefault="001D0B4B" w:rsidP="00847B9C">
            <w:pPr>
              <w:rPr>
                <w:b/>
                <w:u w:val="single"/>
              </w:rPr>
            </w:pPr>
            <w:r w:rsidRPr="008B3226">
              <w:rPr>
                <w:b/>
                <w:u w:val="single"/>
              </w:rPr>
              <w:t>Date of Test</w:t>
            </w:r>
          </w:p>
        </w:tc>
      </w:tr>
      <w:tr w:rsidR="001D0B4B" w:rsidRPr="008B3226" w:rsidTr="00847B9C">
        <w:tc>
          <w:tcPr>
            <w:tcW w:w="1101" w:type="dxa"/>
          </w:tcPr>
          <w:p w:rsidR="001D0B4B" w:rsidRPr="00001306" w:rsidRDefault="001D0B4B" w:rsidP="001D0B4B">
            <w:r w:rsidRPr="00001306">
              <w:t>1</w:t>
            </w:r>
          </w:p>
        </w:tc>
        <w:tc>
          <w:tcPr>
            <w:tcW w:w="2976" w:type="dxa"/>
          </w:tcPr>
          <w:p w:rsidR="001D0B4B" w:rsidRPr="00001306" w:rsidRDefault="001D0B4B" w:rsidP="001D0B4B">
            <w:r>
              <w:t>Content renders correctly</w:t>
            </w:r>
          </w:p>
        </w:tc>
        <w:tc>
          <w:tcPr>
            <w:tcW w:w="3119" w:type="dxa"/>
          </w:tcPr>
          <w:p w:rsidR="001D0B4B" w:rsidRPr="00001306" w:rsidRDefault="001D0B4B" w:rsidP="001D0B4B">
            <w:r>
              <w:t>Loading web page into browser</w:t>
            </w:r>
          </w:p>
        </w:tc>
        <w:tc>
          <w:tcPr>
            <w:tcW w:w="3969" w:type="dxa"/>
          </w:tcPr>
          <w:p w:rsidR="001D0B4B" w:rsidRPr="00001306" w:rsidRDefault="001D0B4B" w:rsidP="001D0B4B">
            <w:r>
              <w:t>Content to appear rendered correctly</w:t>
            </w:r>
          </w:p>
        </w:tc>
        <w:tc>
          <w:tcPr>
            <w:tcW w:w="1417" w:type="dxa"/>
          </w:tcPr>
          <w:p w:rsidR="001D0B4B" w:rsidRPr="00001306" w:rsidRDefault="001D0B4B" w:rsidP="001D0B4B">
            <w:r>
              <w:t>Pass</w:t>
            </w:r>
          </w:p>
        </w:tc>
        <w:tc>
          <w:tcPr>
            <w:tcW w:w="1592" w:type="dxa"/>
          </w:tcPr>
          <w:p w:rsidR="001D0B4B" w:rsidRPr="00001306" w:rsidRDefault="001D0B4B" w:rsidP="001D0B4B">
            <w:r>
              <w:t>23/04/2010</w:t>
            </w:r>
          </w:p>
        </w:tc>
      </w:tr>
      <w:tr w:rsidR="001D0B4B" w:rsidRPr="008B3226" w:rsidTr="00847B9C">
        <w:tc>
          <w:tcPr>
            <w:tcW w:w="1101" w:type="dxa"/>
          </w:tcPr>
          <w:p w:rsidR="001D0B4B" w:rsidRPr="008B3226" w:rsidRDefault="001D0B4B" w:rsidP="001D0B4B">
            <w:r w:rsidRPr="008B3226">
              <w:t>2</w:t>
            </w:r>
          </w:p>
        </w:tc>
        <w:tc>
          <w:tcPr>
            <w:tcW w:w="2976" w:type="dxa"/>
          </w:tcPr>
          <w:p w:rsidR="001D0B4B" w:rsidRPr="008B3226" w:rsidRDefault="001D0B4B" w:rsidP="001D0B4B">
            <w:r>
              <w:t>Links working correctly</w:t>
            </w:r>
          </w:p>
        </w:tc>
        <w:tc>
          <w:tcPr>
            <w:tcW w:w="3119" w:type="dxa"/>
          </w:tcPr>
          <w:p w:rsidR="001D0B4B" w:rsidRPr="008B3226" w:rsidRDefault="001D0B4B" w:rsidP="001D0B4B">
            <w:r>
              <w:t>Loading web page into browser</w:t>
            </w:r>
          </w:p>
        </w:tc>
        <w:tc>
          <w:tcPr>
            <w:tcW w:w="3969" w:type="dxa"/>
          </w:tcPr>
          <w:p w:rsidR="001D0B4B" w:rsidRPr="008B3226" w:rsidRDefault="001D0B4B" w:rsidP="001D0B4B">
            <w:r>
              <w:t>Links to go to the correc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3</w:t>
            </w:r>
          </w:p>
        </w:tc>
        <w:tc>
          <w:tcPr>
            <w:tcW w:w="2976" w:type="dxa"/>
          </w:tcPr>
          <w:p w:rsidR="001D0B4B" w:rsidRPr="008B3226" w:rsidRDefault="001D0B4B" w:rsidP="001D0B4B">
            <w:r>
              <w:t>Database connection established</w:t>
            </w:r>
          </w:p>
        </w:tc>
        <w:tc>
          <w:tcPr>
            <w:tcW w:w="3119" w:type="dxa"/>
          </w:tcPr>
          <w:p w:rsidR="001D0B4B" w:rsidRPr="008B3226" w:rsidRDefault="001D0B4B" w:rsidP="001D0B4B">
            <w:r>
              <w:t>Loading the web page and attempting to connect to db</w:t>
            </w:r>
          </w:p>
        </w:tc>
        <w:tc>
          <w:tcPr>
            <w:tcW w:w="3969" w:type="dxa"/>
          </w:tcPr>
          <w:p w:rsidR="001D0B4B" w:rsidRPr="008B3226" w:rsidRDefault="001D0B4B" w:rsidP="001D0B4B">
            <w:r>
              <w:t>Connects to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4</w:t>
            </w:r>
          </w:p>
        </w:tc>
        <w:tc>
          <w:tcPr>
            <w:tcW w:w="2976" w:type="dxa"/>
          </w:tcPr>
          <w:p w:rsidR="001D0B4B" w:rsidRPr="008B3226" w:rsidRDefault="001D0B4B" w:rsidP="001D0B4B">
            <w:r>
              <w:t>Database information displayed correctly</w:t>
            </w:r>
          </w:p>
        </w:tc>
        <w:tc>
          <w:tcPr>
            <w:tcW w:w="3119" w:type="dxa"/>
          </w:tcPr>
          <w:p w:rsidR="001D0B4B" w:rsidRPr="008B3226" w:rsidRDefault="001D0B4B" w:rsidP="001D0B4B">
            <w:r>
              <w:t>Loading web page, establishing db connection</w:t>
            </w:r>
          </w:p>
        </w:tc>
        <w:tc>
          <w:tcPr>
            <w:tcW w:w="3969" w:type="dxa"/>
          </w:tcPr>
          <w:p w:rsidR="001D0B4B" w:rsidRPr="008B3226" w:rsidRDefault="001D0B4B" w:rsidP="001D0B4B">
            <w:r>
              <w:t>Displays information from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5</w:t>
            </w:r>
          </w:p>
        </w:tc>
        <w:tc>
          <w:tcPr>
            <w:tcW w:w="2976" w:type="dxa"/>
          </w:tcPr>
          <w:p w:rsidR="001D0B4B" w:rsidRPr="008B3226" w:rsidRDefault="001D0B4B" w:rsidP="001D0B4B">
            <w:r>
              <w:t>Changes to database being permitted when required</w:t>
            </w:r>
          </w:p>
        </w:tc>
        <w:tc>
          <w:tcPr>
            <w:tcW w:w="3119" w:type="dxa"/>
          </w:tcPr>
          <w:p w:rsidR="001D0B4B" w:rsidRPr="008B3226" w:rsidRDefault="001D0B4B" w:rsidP="001D0B4B">
            <w:r>
              <w:t>Loading web page and change data in db</w:t>
            </w:r>
          </w:p>
        </w:tc>
        <w:tc>
          <w:tcPr>
            <w:tcW w:w="3969" w:type="dxa"/>
          </w:tcPr>
          <w:p w:rsidR="001D0B4B" w:rsidRPr="008B3226" w:rsidRDefault="001D0B4B" w:rsidP="001D0B4B">
            <w:r>
              <w:t>Allows changes to database when its required</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6</w:t>
            </w:r>
          </w:p>
        </w:tc>
        <w:tc>
          <w:tcPr>
            <w:tcW w:w="2976" w:type="dxa"/>
          </w:tcPr>
          <w:p w:rsidR="001D0B4B" w:rsidRPr="008B3226" w:rsidRDefault="001D0B4B" w:rsidP="001D0B4B">
            <w:r>
              <w:t>Logging in shows correct message if incorrect</w:t>
            </w:r>
          </w:p>
        </w:tc>
        <w:tc>
          <w:tcPr>
            <w:tcW w:w="3119" w:type="dxa"/>
          </w:tcPr>
          <w:p w:rsidR="001D0B4B" w:rsidRPr="008B3226" w:rsidRDefault="001D0B4B" w:rsidP="001D0B4B">
            <w:r>
              <w:t>Loading web page and attempting to log in</w:t>
            </w:r>
          </w:p>
        </w:tc>
        <w:tc>
          <w:tcPr>
            <w:tcW w:w="3969" w:type="dxa"/>
          </w:tcPr>
          <w:p w:rsidR="001D0B4B" w:rsidRPr="008B3226" w:rsidRDefault="001D0B4B" w:rsidP="001D0B4B">
            <w:r>
              <w:t>Should display page saying that log in details are incorrect</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7</w:t>
            </w:r>
          </w:p>
        </w:tc>
        <w:tc>
          <w:tcPr>
            <w:tcW w:w="2976" w:type="dxa"/>
          </w:tcPr>
          <w:p w:rsidR="001D0B4B" w:rsidRPr="008B3226" w:rsidRDefault="001D0B4B" w:rsidP="001D0B4B">
            <w:r>
              <w:t>JavaScript validating numbers in number field</w:t>
            </w:r>
          </w:p>
        </w:tc>
        <w:tc>
          <w:tcPr>
            <w:tcW w:w="3119" w:type="dxa"/>
          </w:tcPr>
          <w:p w:rsidR="001D0B4B" w:rsidRPr="008B3226" w:rsidRDefault="001D0B4B" w:rsidP="001D0B4B">
            <w:r>
              <w:t>Attempting to add letters to numeric field</w:t>
            </w:r>
          </w:p>
        </w:tc>
        <w:tc>
          <w:tcPr>
            <w:tcW w:w="3969" w:type="dxa"/>
          </w:tcPr>
          <w:p w:rsidR="001D0B4B" w:rsidRPr="008B3226" w:rsidRDefault="001D0B4B" w:rsidP="001D0B4B">
            <w:r>
              <w:t>Should error when non numeric characters are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t>8</w:t>
            </w:r>
          </w:p>
        </w:tc>
        <w:tc>
          <w:tcPr>
            <w:tcW w:w="2976" w:type="dxa"/>
          </w:tcPr>
          <w:p w:rsidR="001D0B4B" w:rsidRDefault="001D0B4B" w:rsidP="001D0B4B">
            <w:r>
              <w:t>JavaScript validating postcode in postcode field</w:t>
            </w:r>
          </w:p>
        </w:tc>
        <w:tc>
          <w:tcPr>
            <w:tcW w:w="3119" w:type="dxa"/>
          </w:tcPr>
          <w:p w:rsidR="001D0B4B" w:rsidRDefault="001D0B4B" w:rsidP="001D0B4B">
            <w:r>
              <w:t>Attempting to enter something other than a postcode</w:t>
            </w:r>
          </w:p>
        </w:tc>
        <w:tc>
          <w:tcPr>
            <w:tcW w:w="3969" w:type="dxa"/>
          </w:tcPr>
          <w:p w:rsidR="001D0B4B" w:rsidRDefault="001D0B4B" w:rsidP="001D0B4B">
            <w:r>
              <w:t>Should error when something that is not a postcode is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9</w:t>
            </w:r>
          </w:p>
        </w:tc>
        <w:tc>
          <w:tcPr>
            <w:tcW w:w="2976" w:type="dxa"/>
          </w:tcPr>
          <w:p w:rsidR="001D0B4B" w:rsidRDefault="001D0B4B" w:rsidP="001D0B4B">
            <w:r>
              <w:t>Class Booking system allows member to enroll on class</w:t>
            </w:r>
          </w:p>
        </w:tc>
        <w:tc>
          <w:tcPr>
            <w:tcW w:w="3119" w:type="dxa"/>
          </w:tcPr>
          <w:p w:rsidR="001D0B4B" w:rsidRDefault="001D0B4B" w:rsidP="001D0B4B">
            <w:r>
              <w:t>Attempting to enroll on a class</w:t>
            </w:r>
          </w:p>
        </w:tc>
        <w:tc>
          <w:tcPr>
            <w:tcW w:w="3969" w:type="dxa"/>
          </w:tcPr>
          <w:p w:rsidR="001D0B4B" w:rsidRDefault="001D0B4B" w:rsidP="001D0B4B">
            <w:r>
              <w:t>Should allow member to enroll on a class when they request it unless full</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10</w:t>
            </w:r>
          </w:p>
        </w:tc>
        <w:tc>
          <w:tcPr>
            <w:tcW w:w="2976" w:type="dxa"/>
          </w:tcPr>
          <w:p w:rsidR="001D0B4B" w:rsidRDefault="001D0B4B" w:rsidP="001D0B4B">
            <w:r>
              <w:t>Allowing the user to log out properly and closes the database connection</w:t>
            </w:r>
          </w:p>
        </w:tc>
        <w:tc>
          <w:tcPr>
            <w:tcW w:w="3119" w:type="dxa"/>
          </w:tcPr>
          <w:p w:rsidR="001D0B4B" w:rsidRDefault="001D0B4B" w:rsidP="001D0B4B">
            <w:r>
              <w:t>Attempting to log out of the system</w:t>
            </w:r>
          </w:p>
        </w:tc>
        <w:tc>
          <w:tcPr>
            <w:tcW w:w="3969" w:type="dxa"/>
          </w:tcPr>
          <w:p w:rsidR="001D0B4B" w:rsidRDefault="001D0B4B" w:rsidP="001D0B4B">
            <w:r>
              <w:t>Should show a logged ou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bl>
    <w:p w:rsidR="001D0B4B" w:rsidRDefault="001D0B4B" w:rsidP="001D0B4B"/>
    <w:p w:rsidR="001D0B4B" w:rsidRDefault="001D0B4B" w:rsidP="001D0B4B">
      <w:r>
        <w:br w:type="page"/>
      </w:r>
    </w:p>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EB0BB7" w:rsidTr="00847B9C">
        <w:tc>
          <w:tcPr>
            <w:tcW w:w="1101" w:type="dxa"/>
          </w:tcPr>
          <w:p w:rsidR="001D0B4B" w:rsidRPr="00EB0BB7" w:rsidRDefault="001D0B4B" w:rsidP="001D0B4B">
            <w:pPr>
              <w:rPr>
                <w:b/>
                <w:u w:val="single"/>
              </w:rPr>
            </w:pPr>
            <w:r w:rsidRPr="00EB0BB7">
              <w:rPr>
                <w:b/>
                <w:u w:val="single"/>
              </w:rPr>
              <w:lastRenderedPageBreak/>
              <w:t>Test No.</w:t>
            </w:r>
          </w:p>
        </w:tc>
        <w:tc>
          <w:tcPr>
            <w:tcW w:w="2976" w:type="dxa"/>
          </w:tcPr>
          <w:p w:rsidR="001D0B4B" w:rsidRPr="00EB0BB7" w:rsidRDefault="001D0B4B" w:rsidP="001D0B4B">
            <w:pPr>
              <w:rPr>
                <w:b/>
                <w:u w:val="single"/>
              </w:rPr>
            </w:pPr>
            <w:r w:rsidRPr="00EB0BB7">
              <w:rPr>
                <w:b/>
                <w:u w:val="single"/>
              </w:rPr>
              <w:t>Purpose of Test</w:t>
            </w:r>
          </w:p>
        </w:tc>
        <w:tc>
          <w:tcPr>
            <w:tcW w:w="3119" w:type="dxa"/>
          </w:tcPr>
          <w:p w:rsidR="001D0B4B" w:rsidRPr="00EB0BB7" w:rsidRDefault="001D0B4B" w:rsidP="001D0B4B">
            <w:pPr>
              <w:rPr>
                <w:b/>
                <w:u w:val="single"/>
              </w:rPr>
            </w:pPr>
            <w:r w:rsidRPr="00EB0BB7">
              <w:rPr>
                <w:b/>
                <w:u w:val="single"/>
              </w:rPr>
              <w:t>Test Data</w:t>
            </w:r>
          </w:p>
        </w:tc>
        <w:tc>
          <w:tcPr>
            <w:tcW w:w="3969" w:type="dxa"/>
          </w:tcPr>
          <w:p w:rsidR="001D0B4B" w:rsidRPr="00EB0BB7" w:rsidRDefault="001D0B4B" w:rsidP="001D0B4B">
            <w:pPr>
              <w:rPr>
                <w:b/>
                <w:u w:val="single"/>
              </w:rPr>
            </w:pPr>
            <w:r w:rsidRPr="00EB0BB7">
              <w:rPr>
                <w:b/>
                <w:u w:val="single"/>
              </w:rPr>
              <w:t>Expected Result</w:t>
            </w:r>
          </w:p>
        </w:tc>
        <w:tc>
          <w:tcPr>
            <w:tcW w:w="1417" w:type="dxa"/>
          </w:tcPr>
          <w:p w:rsidR="001D0B4B" w:rsidRPr="00EB0BB7" w:rsidRDefault="001D0B4B" w:rsidP="001D0B4B">
            <w:pPr>
              <w:rPr>
                <w:b/>
                <w:u w:val="single"/>
              </w:rPr>
            </w:pPr>
            <w:r w:rsidRPr="00EB0BB7">
              <w:rPr>
                <w:b/>
                <w:u w:val="single"/>
              </w:rPr>
              <w:t>Pass/Fail</w:t>
            </w:r>
          </w:p>
        </w:tc>
        <w:tc>
          <w:tcPr>
            <w:tcW w:w="1592" w:type="dxa"/>
          </w:tcPr>
          <w:p w:rsidR="001D0B4B" w:rsidRPr="00EB0BB7" w:rsidRDefault="001D0B4B" w:rsidP="001D0B4B">
            <w:pPr>
              <w:rPr>
                <w:b/>
                <w:u w:val="single"/>
              </w:rPr>
            </w:pPr>
            <w:r w:rsidRPr="00EB0BB7">
              <w:rPr>
                <w:b/>
                <w:u w:val="single"/>
              </w:rPr>
              <w:t>Date of Test</w:t>
            </w:r>
          </w:p>
        </w:tc>
      </w:tr>
      <w:tr w:rsidR="001D0B4B" w:rsidRPr="00EB0BB7" w:rsidTr="00847B9C">
        <w:tc>
          <w:tcPr>
            <w:tcW w:w="1101" w:type="dxa"/>
          </w:tcPr>
          <w:p w:rsidR="001D0B4B" w:rsidRPr="00EB0BB7" w:rsidRDefault="001D0B4B" w:rsidP="001D0B4B">
            <w:r w:rsidRPr="00EB0BB7">
              <w:t>1</w:t>
            </w:r>
          </w:p>
        </w:tc>
        <w:tc>
          <w:tcPr>
            <w:tcW w:w="2976" w:type="dxa"/>
          </w:tcPr>
          <w:p w:rsidR="001D0B4B" w:rsidRPr="00EB0BB7" w:rsidRDefault="001D0B4B" w:rsidP="001D0B4B">
            <w:r w:rsidRPr="00EB0BB7">
              <w:t>Content renders correctly</w:t>
            </w:r>
          </w:p>
        </w:tc>
        <w:tc>
          <w:tcPr>
            <w:tcW w:w="3119" w:type="dxa"/>
          </w:tcPr>
          <w:p w:rsidR="001D0B4B" w:rsidRPr="00EB0BB7" w:rsidRDefault="001D0B4B" w:rsidP="001D0B4B">
            <w:r w:rsidRPr="00EB0BB7">
              <w:t>Loading web page into browser</w:t>
            </w:r>
          </w:p>
        </w:tc>
        <w:tc>
          <w:tcPr>
            <w:tcW w:w="3969" w:type="dxa"/>
          </w:tcPr>
          <w:p w:rsidR="001D0B4B" w:rsidRPr="00EB0BB7" w:rsidRDefault="001D0B4B" w:rsidP="001D0B4B">
            <w:r w:rsidRPr="00EB0BB7">
              <w:t>Content to appear rendered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2</w:t>
            </w:r>
          </w:p>
        </w:tc>
        <w:tc>
          <w:tcPr>
            <w:tcW w:w="2976" w:type="dxa"/>
          </w:tcPr>
          <w:p w:rsidR="001D0B4B" w:rsidRPr="00EB0BB7" w:rsidRDefault="001D0B4B" w:rsidP="001D0B4B">
            <w:r w:rsidRPr="00EB0BB7">
              <w:t>Links working correctly</w:t>
            </w:r>
          </w:p>
        </w:tc>
        <w:tc>
          <w:tcPr>
            <w:tcW w:w="3119" w:type="dxa"/>
          </w:tcPr>
          <w:p w:rsidR="001D0B4B" w:rsidRPr="00EB0BB7" w:rsidRDefault="001D0B4B" w:rsidP="001D0B4B">
            <w:r w:rsidRPr="00EB0BB7">
              <w:t>Loading web page into browser</w:t>
            </w:r>
          </w:p>
        </w:tc>
        <w:tc>
          <w:tcPr>
            <w:tcW w:w="3969" w:type="dxa"/>
          </w:tcPr>
          <w:p w:rsidR="001D0B4B" w:rsidRPr="00EB0BB7" w:rsidRDefault="001D0B4B" w:rsidP="001D0B4B">
            <w:r w:rsidRPr="00EB0BB7">
              <w:t>Links to go to the correct page</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3</w:t>
            </w:r>
          </w:p>
        </w:tc>
        <w:tc>
          <w:tcPr>
            <w:tcW w:w="2976" w:type="dxa"/>
          </w:tcPr>
          <w:p w:rsidR="001D0B4B" w:rsidRPr="00EB0BB7" w:rsidRDefault="001D0B4B" w:rsidP="001D0B4B">
            <w:r w:rsidRPr="00EB0BB7">
              <w:t>Database connection established</w:t>
            </w:r>
          </w:p>
        </w:tc>
        <w:tc>
          <w:tcPr>
            <w:tcW w:w="3119" w:type="dxa"/>
          </w:tcPr>
          <w:p w:rsidR="001D0B4B" w:rsidRPr="00EB0BB7" w:rsidRDefault="001D0B4B" w:rsidP="001D0B4B">
            <w:r w:rsidRPr="00EB0BB7">
              <w:t>Loading the web page and attempting to connect to db</w:t>
            </w:r>
          </w:p>
        </w:tc>
        <w:tc>
          <w:tcPr>
            <w:tcW w:w="3969" w:type="dxa"/>
          </w:tcPr>
          <w:p w:rsidR="001D0B4B" w:rsidRPr="00EB0BB7" w:rsidRDefault="001D0B4B" w:rsidP="001D0B4B">
            <w:r w:rsidRPr="00EB0BB7">
              <w:t>Connects to database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4</w:t>
            </w:r>
          </w:p>
        </w:tc>
        <w:tc>
          <w:tcPr>
            <w:tcW w:w="2976" w:type="dxa"/>
          </w:tcPr>
          <w:p w:rsidR="001D0B4B" w:rsidRPr="00EB0BB7" w:rsidRDefault="001D0B4B" w:rsidP="001D0B4B">
            <w:r w:rsidRPr="00EB0BB7">
              <w:t>Database information displayed correctly</w:t>
            </w:r>
          </w:p>
        </w:tc>
        <w:tc>
          <w:tcPr>
            <w:tcW w:w="3119" w:type="dxa"/>
          </w:tcPr>
          <w:p w:rsidR="001D0B4B" w:rsidRPr="00EB0BB7" w:rsidRDefault="001D0B4B" w:rsidP="001D0B4B">
            <w:r w:rsidRPr="00EB0BB7">
              <w:t>Loading web page, establishing db connection</w:t>
            </w:r>
          </w:p>
        </w:tc>
        <w:tc>
          <w:tcPr>
            <w:tcW w:w="3969" w:type="dxa"/>
          </w:tcPr>
          <w:p w:rsidR="001D0B4B" w:rsidRPr="00EB0BB7" w:rsidRDefault="001D0B4B" w:rsidP="001D0B4B">
            <w:r w:rsidRPr="00EB0BB7">
              <w:t>Displays information from database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5</w:t>
            </w:r>
          </w:p>
        </w:tc>
        <w:tc>
          <w:tcPr>
            <w:tcW w:w="2976" w:type="dxa"/>
          </w:tcPr>
          <w:p w:rsidR="001D0B4B" w:rsidRPr="00EB0BB7" w:rsidRDefault="001D0B4B" w:rsidP="001D0B4B">
            <w:r w:rsidRPr="00EB0BB7">
              <w:t>Changes to database being permitted when required</w:t>
            </w:r>
          </w:p>
        </w:tc>
        <w:tc>
          <w:tcPr>
            <w:tcW w:w="3119" w:type="dxa"/>
          </w:tcPr>
          <w:p w:rsidR="001D0B4B" w:rsidRPr="00EB0BB7" w:rsidRDefault="001D0B4B" w:rsidP="001D0B4B">
            <w:r w:rsidRPr="00EB0BB7">
              <w:t>Loading web page and change data in db</w:t>
            </w:r>
          </w:p>
        </w:tc>
        <w:tc>
          <w:tcPr>
            <w:tcW w:w="3969" w:type="dxa"/>
          </w:tcPr>
          <w:p w:rsidR="001D0B4B" w:rsidRPr="00EB0BB7" w:rsidRDefault="001D0B4B" w:rsidP="001D0B4B">
            <w:r w:rsidRPr="00EB0BB7">
              <w:t>Allows changes to database when its required</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6</w:t>
            </w:r>
          </w:p>
        </w:tc>
        <w:tc>
          <w:tcPr>
            <w:tcW w:w="2976" w:type="dxa"/>
          </w:tcPr>
          <w:p w:rsidR="001D0B4B" w:rsidRPr="00EB0BB7" w:rsidRDefault="001D0B4B" w:rsidP="001D0B4B">
            <w:r w:rsidRPr="00EB0BB7">
              <w:t>Logging in shows correct message if incorrect</w:t>
            </w:r>
          </w:p>
        </w:tc>
        <w:tc>
          <w:tcPr>
            <w:tcW w:w="3119" w:type="dxa"/>
          </w:tcPr>
          <w:p w:rsidR="001D0B4B" w:rsidRPr="00EB0BB7" w:rsidRDefault="001D0B4B" w:rsidP="001D0B4B">
            <w:r w:rsidRPr="00EB0BB7">
              <w:t>Loading web page and attempting to log in</w:t>
            </w:r>
          </w:p>
        </w:tc>
        <w:tc>
          <w:tcPr>
            <w:tcW w:w="3969" w:type="dxa"/>
          </w:tcPr>
          <w:p w:rsidR="001D0B4B" w:rsidRPr="00EB0BB7" w:rsidRDefault="001D0B4B" w:rsidP="001D0B4B">
            <w:r w:rsidRPr="00EB0BB7">
              <w:t>Should display page saying that log in details are incorrect</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7</w:t>
            </w:r>
          </w:p>
        </w:tc>
        <w:tc>
          <w:tcPr>
            <w:tcW w:w="2976" w:type="dxa"/>
          </w:tcPr>
          <w:p w:rsidR="001D0B4B" w:rsidRPr="00EB0BB7" w:rsidRDefault="001D0B4B" w:rsidP="001D0B4B">
            <w:r w:rsidRPr="00EB0BB7">
              <w:t>JavaScript validating numbers in number field</w:t>
            </w:r>
          </w:p>
        </w:tc>
        <w:tc>
          <w:tcPr>
            <w:tcW w:w="3119" w:type="dxa"/>
          </w:tcPr>
          <w:p w:rsidR="001D0B4B" w:rsidRPr="00EB0BB7" w:rsidRDefault="001D0B4B" w:rsidP="001D0B4B">
            <w:r w:rsidRPr="00EB0BB7">
              <w:t>Attempting to add letters to numeric field</w:t>
            </w:r>
          </w:p>
        </w:tc>
        <w:tc>
          <w:tcPr>
            <w:tcW w:w="3969" w:type="dxa"/>
          </w:tcPr>
          <w:p w:rsidR="001D0B4B" w:rsidRPr="00EB0BB7" w:rsidRDefault="001D0B4B" w:rsidP="001D0B4B">
            <w:r w:rsidRPr="00EB0BB7">
              <w:t>Should error when non numeric characters are entered</w:t>
            </w:r>
          </w:p>
        </w:tc>
        <w:tc>
          <w:tcPr>
            <w:tcW w:w="1417" w:type="dxa"/>
          </w:tcPr>
          <w:p w:rsidR="001D0B4B" w:rsidRPr="00EB0BB7" w:rsidRDefault="001D0B4B" w:rsidP="001D0B4B">
            <w:r w:rsidRPr="00EB0BB7">
              <w:t>Fail</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8</w:t>
            </w:r>
          </w:p>
        </w:tc>
        <w:tc>
          <w:tcPr>
            <w:tcW w:w="2976" w:type="dxa"/>
          </w:tcPr>
          <w:p w:rsidR="001D0B4B" w:rsidRPr="00EB0BB7" w:rsidRDefault="001D0B4B" w:rsidP="001D0B4B">
            <w:r w:rsidRPr="00EB0BB7">
              <w:t>JavaScript validating postcode in postcode field</w:t>
            </w:r>
          </w:p>
        </w:tc>
        <w:tc>
          <w:tcPr>
            <w:tcW w:w="3119" w:type="dxa"/>
          </w:tcPr>
          <w:p w:rsidR="001D0B4B" w:rsidRPr="00EB0BB7" w:rsidRDefault="001D0B4B" w:rsidP="001D0B4B">
            <w:r w:rsidRPr="00EB0BB7">
              <w:t>Attempting to enter something other than a postcode</w:t>
            </w:r>
          </w:p>
        </w:tc>
        <w:tc>
          <w:tcPr>
            <w:tcW w:w="3969" w:type="dxa"/>
          </w:tcPr>
          <w:p w:rsidR="001D0B4B" w:rsidRPr="00EB0BB7" w:rsidRDefault="001D0B4B" w:rsidP="001D0B4B">
            <w:r w:rsidRPr="00EB0BB7">
              <w:t>Should error when something that is not a postcode is entered</w:t>
            </w:r>
          </w:p>
        </w:tc>
        <w:tc>
          <w:tcPr>
            <w:tcW w:w="1417" w:type="dxa"/>
          </w:tcPr>
          <w:p w:rsidR="001D0B4B" w:rsidRPr="00EB0BB7" w:rsidRDefault="001D0B4B" w:rsidP="001D0B4B">
            <w:r w:rsidRPr="00EB0BB7">
              <w:t>Fail</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9</w:t>
            </w:r>
          </w:p>
        </w:tc>
        <w:tc>
          <w:tcPr>
            <w:tcW w:w="2976" w:type="dxa"/>
          </w:tcPr>
          <w:p w:rsidR="001D0B4B" w:rsidRPr="00EB0BB7" w:rsidRDefault="001D0B4B" w:rsidP="001D0B4B">
            <w:r w:rsidRPr="00EB0BB7">
              <w:t>Class Booking system allows member to enroll on class</w:t>
            </w:r>
          </w:p>
        </w:tc>
        <w:tc>
          <w:tcPr>
            <w:tcW w:w="3119" w:type="dxa"/>
          </w:tcPr>
          <w:p w:rsidR="001D0B4B" w:rsidRPr="00EB0BB7" w:rsidRDefault="001D0B4B" w:rsidP="001D0B4B">
            <w:r w:rsidRPr="00EB0BB7">
              <w:t>Attempting to enroll on a class</w:t>
            </w:r>
          </w:p>
        </w:tc>
        <w:tc>
          <w:tcPr>
            <w:tcW w:w="3969" w:type="dxa"/>
          </w:tcPr>
          <w:p w:rsidR="001D0B4B" w:rsidRPr="00EB0BB7" w:rsidRDefault="001D0B4B" w:rsidP="001D0B4B">
            <w:r w:rsidRPr="00EB0BB7">
              <w:t>Should allow member to enroll on a class when they request it unless full</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10</w:t>
            </w:r>
          </w:p>
        </w:tc>
        <w:tc>
          <w:tcPr>
            <w:tcW w:w="2976" w:type="dxa"/>
          </w:tcPr>
          <w:p w:rsidR="001D0B4B" w:rsidRPr="00EB0BB7" w:rsidRDefault="001D0B4B" w:rsidP="001D0B4B">
            <w:r w:rsidRPr="00EB0BB7">
              <w:t>Allowing the user to log out properly and closes the database connection</w:t>
            </w:r>
          </w:p>
        </w:tc>
        <w:tc>
          <w:tcPr>
            <w:tcW w:w="3119" w:type="dxa"/>
          </w:tcPr>
          <w:p w:rsidR="001D0B4B" w:rsidRPr="00EB0BB7" w:rsidRDefault="001D0B4B" w:rsidP="001D0B4B">
            <w:r>
              <w:t>Attempting to log out of the system</w:t>
            </w:r>
          </w:p>
        </w:tc>
        <w:tc>
          <w:tcPr>
            <w:tcW w:w="3969" w:type="dxa"/>
          </w:tcPr>
          <w:p w:rsidR="001D0B4B" w:rsidRPr="00EB0BB7" w:rsidRDefault="001D0B4B" w:rsidP="001D0B4B">
            <w:r w:rsidRPr="00EB0BB7">
              <w:t>S</w:t>
            </w:r>
            <w:r>
              <w:t>hould show a logged out page</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bl>
    <w:p w:rsidR="001D0B4B" w:rsidRDefault="001D0B4B" w:rsidP="006A1575">
      <w:pPr>
        <w:pStyle w:val="Heading3"/>
        <w:numPr>
          <w:ilvl w:val="2"/>
          <w:numId w:val="14"/>
        </w:numPr>
      </w:pPr>
      <w:bookmarkStart w:id="102" w:name="_Toc260920790"/>
      <w:r>
        <w:t>Website Test Plan - Internet Explorer</w:t>
      </w:r>
      <w:bookmarkEnd w:id="102"/>
    </w:p>
    <w:p w:rsidR="006A1575" w:rsidRDefault="006A1575" w:rsidP="001D0B4B">
      <w:r>
        <w:br/>
      </w:r>
    </w:p>
    <w:p w:rsidR="006A1575" w:rsidRDefault="006A1575" w:rsidP="001D0B4B"/>
    <w:p w:rsidR="006A1575" w:rsidRDefault="006A1575" w:rsidP="001D0B4B"/>
    <w:p w:rsidR="006A1575" w:rsidRDefault="006A1575" w:rsidP="001D0B4B"/>
    <w:p w:rsidR="006A1575" w:rsidRDefault="006A1575" w:rsidP="001D0B4B"/>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2300"/>
        <w:gridCol w:w="1386"/>
        <w:gridCol w:w="4252"/>
        <w:gridCol w:w="1450"/>
      </w:tblGrid>
      <w:tr w:rsidR="001D0B4B" w:rsidRPr="00EB0BB7" w:rsidTr="00847B9C">
        <w:tc>
          <w:tcPr>
            <w:tcW w:w="1101" w:type="dxa"/>
          </w:tcPr>
          <w:p w:rsidR="001D0B4B" w:rsidRPr="00EB0BB7" w:rsidRDefault="001D0B4B" w:rsidP="001D0B4B">
            <w:pPr>
              <w:rPr>
                <w:b/>
                <w:u w:val="single"/>
              </w:rPr>
            </w:pPr>
            <w:r w:rsidRPr="00EB0BB7">
              <w:rPr>
                <w:b/>
                <w:u w:val="single"/>
              </w:rPr>
              <w:lastRenderedPageBreak/>
              <w:t>Test No.</w:t>
            </w:r>
          </w:p>
        </w:tc>
        <w:tc>
          <w:tcPr>
            <w:tcW w:w="3685" w:type="dxa"/>
          </w:tcPr>
          <w:p w:rsidR="001D0B4B" w:rsidRPr="00EB0BB7" w:rsidRDefault="001D0B4B" w:rsidP="001D0B4B">
            <w:pPr>
              <w:rPr>
                <w:b/>
                <w:u w:val="single"/>
              </w:rPr>
            </w:pPr>
            <w:r w:rsidRPr="00EB0BB7">
              <w:rPr>
                <w:b/>
                <w:u w:val="single"/>
              </w:rPr>
              <w:t>Purpose of Test</w:t>
            </w:r>
          </w:p>
        </w:tc>
        <w:tc>
          <w:tcPr>
            <w:tcW w:w="2300" w:type="dxa"/>
          </w:tcPr>
          <w:p w:rsidR="001D0B4B" w:rsidRPr="00EB0BB7" w:rsidRDefault="001D0B4B" w:rsidP="001D0B4B">
            <w:pPr>
              <w:rPr>
                <w:b/>
                <w:u w:val="single"/>
              </w:rPr>
            </w:pPr>
            <w:r w:rsidRPr="00EB0BB7">
              <w:rPr>
                <w:b/>
                <w:u w:val="single"/>
              </w:rPr>
              <w:t>Actual Result</w:t>
            </w:r>
          </w:p>
        </w:tc>
        <w:tc>
          <w:tcPr>
            <w:tcW w:w="1386"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847B9C">
        <w:tc>
          <w:tcPr>
            <w:tcW w:w="1101" w:type="dxa"/>
          </w:tcPr>
          <w:p w:rsidR="001D0B4B" w:rsidRPr="00EB0BB7" w:rsidRDefault="001D0B4B" w:rsidP="001D0B4B">
            <w:r w:rsidRPr="00EB0BB7">
              <w:t>1</w:t>
            </w:r>
          </w:p>
        </w:tc>
        <w:tc>
          <w:tcPr>
            <w:tcW w:w="3685" w:type="dxa"/>
          </w:tcPr>
          <w:p w:rsidR="001D0B4B" w:rsidRPr="00EB0BB7" w:rsidRDefault="001D0B4B" w:rsidP="001D0B4B">
            <w:r w:rsidRPr="00EB0BB7">
              <w:t>To check to see if the content renders correctly when the page is loaded</w:t>
            </w:r>
          </w:p>
        </w:tc>
        <w:tc>
          <w:tcPr>
            <w:tcW w:w="2300" w:type="dxa"/>
          </w:tcPr>
          <w:p w:rsidR="001D0B4B" w:rsidRPr="00EB0BB7" w:rsidRDefault="001D0B4B" w:rsidP="001D0B4B">
            <w:r w:rsidRPr="00EB0BB7">
              <w:t>Pages load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Pages loaded fine, css working correctly</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2</w:t>
            </w:r>
          </w:p>
        </w:tc>
        <w:tc>
          <w:tcPr>
            <w:tcW w:w="3685" w:type="dxa"/>
          </w:tcPr>
          <w:p w:rsidR="001D0B4B" w:rsidRPr="00EB0BB7" w:rsidRDefault="001D0B4B" w:rsidP="001D0B4B">
            <w:r w:rsidRPr="00EB0BB7">
              <w:t>Links working correctly and going to the correct page</w:t>
            </w:r>
          </w:p>
        </w:tc>
        <w:tc>
          <w:tcPr>
            <w:tcW w:w="2300" w:type="dxa"/>
          </w:tcPr>
          <w:p w:rsidR="001D0B4B" w:rsidRPr="00EB0BB7" w:rsidRDefault="001D0B4B" w:rsidP="001D0B4B">
            <w:r w:rsidRPr="00EB0BB7">
              <w:t>Links go to correct place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ome of the pages need some content, but at this stage as long as the links work its good</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3</w:t>
            </w:r>
          </w:p>
        </w:tc>
        <w:tc>
          <w:tcPr>
            <w:tcW w:w="3685" w:type="dxa"/>
          </w:tcPr>
          <w:p w:rsidR="001D0B4B" w:rsidRPr="00EB0BB7" w:rsidRDefault="001D0B4B" w:rsidP="001D0B4B">
            <w:r w:rsidRPr="00EB0BB7">
              <w:t>Allowing a connection to the database</w:t>
            </w:r>
          </w:p>
        </w:tc>
        <w:tc>
          <w:tcPr>
            <w:tcW w:w="2300" w:type="dxa"/>
          </w:tcPr>
          <w:p w:rsidR="001D0B4B" w:rsidRPr="00EB0BB7" w:rsidRDefault="001D0B4B" w:rsidP="001D0B4B">
            <w:r w:rsidRPr="00EB0BB7">
              <w:t>Logs in a user with no problem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The fact that a user is being logged in is all I really needed to do to test this</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4</w:t>
            </w:r>
          </w:p>
        </w:tc>
        <w:tc>
          <w:tcPr>
            <w:tcW w:w="3685" w:type="dxa"/>
          </w:tcPr>
          <w:p w:rsidR="001D0B4B" w:rsidRPr="00EB0BB7" w:rsidRDefault="001D0B4B" w:rsidP="001D0B4B">
            <w:r w:rsidRPr="00EB0BB7">
              <w:t>Displaying information from the database to the screen</w:t>
            </w:r>
          </w:p>
        </w:tc>
        <w:tc>
          <w:tcPr>
            <w:tcW w:w="2300" w:type="dxa"/>
          </w:tcPr>
          <w:p w:rsidR="001D0B4B" w:rsidRPr="00EB0BB7" w:rsidRDefault="001D0B4B" w:rsidP="001D0B4B">
            <w:r w:rsidRPr="00EB0BB7">
              <w:t>Loaded the change details page, was populated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All fields loaded correctly, some differences in font but that was due to the different text boxes</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5</w:t>
            </w:r>
          </w:p>
        </w:tc>
        <w:tc>
          <w:tcPr>
            <w:tcW w:w="3685" w:type="dxa"/>
          </w:tcPr>
          <w:p w:rsidR="001D0B4B" w:rsidRPr="00EB0BB7" w:rsidRDefault="001D0B4B" w:rsidP="001D0B4B">
            <w:r w:rsidRPr="00EB0BB7">
              <w:t>Allowing changes to be made to database data when required</w:t>
            </w:r>
          </w:p>
        </w:tc>
        <w:tc>
          <w:tcPr>
            <w:tcW w:w="2300" w:type="dxa"/>
          </w:tcPr>
          <w:p w:rsidR="001D0B4B" w:rsidRPr="00EB0BB7" w:rsidRDefault="001D0B4B" w:rsidP="001D0B4B">
            <w:r w:rsidRPr="00EB0BB7">
              <w:t>Changes are allowed to be made to the db</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The changes are being permitted through the sql queries in the php</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6</w:t>
            </w:r>
          </w:p>
        </w:tc>
        <w:tc>
          <w:tcPr>
            <w:tcW w:w="3685" w:type="dxa"/>
          </w:tcPr>
          <w:p w:rsidR="001D0B4B" w:rsidRPr="00EB0BB7" w:rsidRDefault="001D0B4B" w:rsidP="001D0B4B">
            <w:r w:rsidRPr="00EB0BB7">
              <w:t>Logging in shows the correct message when an incorrect value is entered</w:t>
            </w:r>
          </w:p>
        </w:tc>
        <w:tc>
          <w:tcPr>
            <w:tcW w:w="2300" w:type="dxa"/>
          </w:tcPr>
          <w:p w:rsidR="001D0B4B" w:rsidRPr="00EB0BB7" w:rsidRDefault="001D0B4B" w:rsidP="001D0B4B">
            <w:r w:rsidRPr="00EB0BB7">
              <w:t>Attempting to log in brings up incorrect mess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Loads the page saying that the username and password is incorrect - which is right!</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7</w:t>
            </w:r>
          </w:p>
        </w:tc>
        <w:tc>
          <w:tcPr>
            <w:tcW w:w="3685" w:type="dxa"/>
          </w:tcPr>
          <w:p w:rsidR="001D0B4B" w:rsidRPr="00EB0BB7" w:rsidRDefault="001D0B4B" w:rsidP="001D0B4B">
            <w:r w:rsidRPr="00EB0BB7">
              <w:t>JavaScript validating correctly if a non numeric character is entered in numeric field</w:t>
            </w:r>
          </w:p>
        </w:tc>
        <w:tc>
          <w:tcPr>
            <w:tcW w:w="2300" w:type="dxa"/>
          </w:tcPr>
          <w:p w:rsidR="001D0B4B" w:rsidRPr="00EB0BB7" w:rsidRDefault="001D0B4B" w:rsidP="001D0B4B">
            <w:r w:rsidRPr="00EB0BB7">
              <w:t>Allowed changes to go through unvalidated</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This is something that could be rather simple to implement, but at this stage we don't have the time. If it was going live however,</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8</w:t>
            </w:r>
          </w:p>
        </w:tc>
        <w:tc>
          <w:tcPr>
            <w:tcW w:w="3685" w:type="dxa"/>
          </w:tcPr>
          <w:p w:rsidR="001D0B4B" w:rsidRPr="00EB0BB7" w:rsidRDefault="001D0B4B" w:rsidP="001D0B4B">
            <w:r w:rsidRPr="00EB0BB7">
              <w:t>JavaScript validating correctly if a value that isn't a postcode is entered in a postcode field</w:t>
            </w:r>
          </w:p>
        </w:tc>
        <w:tc>
          <w:tcPr>
            <w:tcW w:w="2300" w:type="dxa"/>
          </w:tcPr>
          <w:p w:rsidR="001D0B4B" w:rsidRPr="00EB0BB7" w:rsidRDefault="001D0B4B" w:rsidP="001D0B4B">
            <w:r w:rsidRPr="00EB0BB7">
              <w:t>Allowed changes to go through unvalidated</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Then this would be implemented to prevent changes done to the database that would affect the fields in question.</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9</w:t>
            </w:r>
          </w:p>
        </w:tc>
        <w:tc>
          <w:tcPr>
            <w:tcW w:w="3685" w:type="dxa"/>
          </w:tcPr>
          <w:p w:rsidR="001D0B4B" w:rsidRPr="00EB0BB7" w:rsidRDefault="001D0B4B" w:rsidP="001D0B4B">
            <w:r w:rsidRPr="00EB0BB7">
              <w:t>Allowing a member to enroll onto a class using the class booking system</w:t>
            </w:r>
          </w:p>
        </w:tc>
        <w:tc>
          <w:tcPr>
            <w:tcW w:w="2300" w:type="dxa"/>
          </w:tcPr>
          <w:p w:rsidR="001D0B4B" w:rsidRPr="00EB0BB7" w:rsidRDefault="001D0B4B" w:rsidP="001D0B4B">
            <w:r w:rsidRPr="00EB0BB7">
              <w:t>Allowed the user to book onto a clas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pelling error on the pop up box that asks for confirmation of the class booking</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10</w:t>
            </w:r>
          </w:p>
        </w:tc>
        <w:tc>
          <w:tcPr>
            <w:tcW w:w="3685" w:type="dxa"/>
          </w:tcPr>
          <w:p w:rsidR="001D0B4B" w:rsidRPr="00EB0BB7" w:rsidRDefault="001D0B4B" w:rsidP="001D0B4B">
            <w:r w:rsidRPr="00EB0BB7">
              <w:t>Allowing the user to log out properly and closes the database connection</w:t>
            </w:r>
          </w:p>
        </w:tc>
        <w:tc>
          <w:tcPr>
            <w:tcW w:w="2300" w:type="dxa"/>
          </w:tcPr>
          <w:p w:rsidR="001D0B4B" w:rsidRPr="00EB0BB7" w:rsidRDefault="001D0B4B" w:rsidP="001D0B4B">
            <w:r w:rsidRPr="00EB0BB7">
              <w:t>Returned the user to the home page</w:t>
            </w:r>
          </w:p>
        </w:tc>
        <w:tc>
          <w:tcPr>
            <w:tcW w:w="1386" w:type="dxa"/>
          </w:tcPr>
          <w:p w:rsidR="001D0B4B" w:rsidRPr="00EB0BB7" w:rsidRDefault="001D0B4B" w:rsidP="001D0B4B">
            <w:r w:rsidRPr="00EB0BB7">
              <w:t>Pass</w:t>
            </w:r>
          </w:p>
        </w:tc>
        <w:tc>
          <w:tcPr>
            <w:tcW w:w="4252" w:type="dxa"/>
          </w:tcPr>
          <w:p w:rsidR="001D0B4B" w:rsidRPr="00EB0BB7" w:rsidRDefault="001D0B4B" w:rsidP="006A1575">
            <w:r w:rsidRPr="00EB0BB7">
              <w:t xml:space="preserve">Ideally </w:t>
            </w:r>
            <w:r w:rsidR="006A1575">
              <w:t xml:space="preserve"> to </w:t>
            </w:r>
            <w:r w:rsidRPr="00EB0BB7">
              <w:t xml:space="preserve">let the user know they had logged out would be </w:t>
            </w:r>
            <w:r w:rsidR="006A1575">
              <w:t xml:space="preserve"> beter.</w:t>
            </w:r>
          </w:p>
        </w:tc>
        <w:tc>
          <w:tcPr>
            <w:tcW w:w="1450" w:type="dxa"/>
          </w:tcPr>
          <w:p w:rsidR="001D0B4B" w:rsidRPr="00EB0BB7" w:rsidRDefault="001D0B4B" w:rsidP="001D0B4B">
            <w:r w:rsidRPr="00EB0BB7">
              <w:t>23/04/2010</w:t>
            </w:r>
          </w:p>
        </w:tc>
      </w:tr>
    </w:tbl>
    <w:p w:rsidR="006A1575" w:rsidRDefault="006A1575" w:rsidP="006A1575"/>
    <w:p w:rsidR="001D0B4B" w:rsidRDefault="001D0B4B" w:rsidP="006A1575">
      <w:pPr>
        <w:pStyle w:val="Heading3"/>
        <w:numPr>
          <w:ilvl w:val="2"/>
          <w:numId w:val="14"/>
        </w:numPr>
        <w:spacing w:before="0" w:line="240" w:lineRule="auto"/>
      </w:pPr>
      <w:bookmarkStart w:id="103" w:name="_Toc260920791"/>
      <w:r>
        <w:lastRenderedPageBreak/>
        <w:t xml:space="preserve">Website Test Log </w:t>
      </w:r>
      <w:r w:rsidR="006A1575">
        <w:t>–</w:t>
      </w:r>
      <w:r>
        <w:t xml:space="preserve"> Firefox</w:t>
      </w:r>
      <w:bookmarkEnd w:id="103"/>
    </w:p>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2300"/>
        <w:gridCol w:w="1386"/>
        <w:gridCol w:w="4252"/>
        <w:gridCol w:w="1450"/>
      </w:tblGrid>
      <w:tr w:rsidR="006A1575" w:rsidRPr="00EB0BB7" w:rsidTr="006A1575">
        <w:tc>
          <w:tcPr>
            <w:tcW w:w="1101" w:type="dxa"/>
          </w:tcPr>
          <w:p w:rsidR="006A1575" w:rsidRPr="00EB0BB7" w:rsidRDefault="006A1575" w:rsidP="006A1575">
            <w:pPr>
              <w:spacing w:line="240" w:lineRule="auto"/>
              <w:rPr>
                <w:b/>
                <w:u w:val="single"/>
              </w:rPr>
            </w:pPr>
            <w:r w:rsidRPr="00EB0BB7">
              <w:rPr>
                <w:b/>
                <w:u w:val="single"/>
              </w:rPr>
              <w:t>Test No.</w:t>
            </w:r>
          </w:p>
        </w:tc>
        <w:tc>
          <w:tcPr>
            <w:tcW w:w="3685" w:type="dxa"/>
          </w:tcPr>
          <w:p w:rsidR="006A1575" w:rsidRPr="00EB0BB7" w:rsidRDefault="006A1575" w:rsidP="006A1575">
            <w:pPr>
              <w:spacing w:line="240" w:lineRule="auto"/>
              <w:rPr>
                <w:b/>
                <w:u w:val="single"/>
              </w:rPr>
            </w:pPr>
            <w:r w:rsidRPr="00EB0BB7">
              <w:rPr>
                <w:b/>
                <w:u w:val="single"/>
              </w:rPr>
              <w:t>Purpose of Test</w:t>
            </w:r>
          </w:p>
        </w:tc>
        <w:tc>
          <w:tcPr>
            <w:tcW w:w="2300" w:type="dxa"/>
          </w:tcPr>
          <w:p w:rsidR="006A1575" w:rsidRPr="00EB0BB7" w:rsidRDefault="006A1575" w:rsidP="006A1575">
            <w:pPr>
              <w:spacing w:line="240" w:lineRule="auto"/>
              <w:rPr>
                <w:b/>
                <w:u w:val="single"/>
              </w:rPr>
            </w:pPr>
            <w:r w:rsidRPr="00EB0BB7">
              <w:rPr>
                <w:b/>
                <w:u w:val="single"/>
              </w:rPr>
              <w:t>Actual Result</w:t>
            </w:r>
          </w:p>
        </w:tc>
        <w:tc>
          <w:tcPr>
            <w:tcW w:w="1386" w:type="dxa"/>
          </w:tcPr>
          <w:p w:rsidR="006A1575" w:rsidRPr="00EB0BB7" w:rsidRDefault="006A1575" w:rsidP="006A1575">
            <w:pPr>
              <w:spacing w:line="240" w:lineRule="auto"/>
              <w:rPr>
                <w:b/>
                <w:u w:val="single"/>
              </w:rPr>
            </w:pPr>
            <w:r w:rsidRPr="00EB0BB7">
              <w:rPr>
                <w:b/>
                <w:u w:val="single"/>
              </w:rPr>
              <w:t>Result (P/F)</w:t>
            </w:r>
          </w:p>
        </w:tc>
        <w:tc>
          <w:tcPr>
            <w:tcW w:w="4252" w:type="dxa"/>
          </w:tcPr>
          <w:p w:rsidR="006A1575" w:rsidRPr="00EB0BB7" w:rsidRDefault="006A1575" w:rsidP="006A1575">
            <w:pPr>
              <w:spacing w:line="240" w:lineRule="auto"/>
              <w:rPr>
                <w:b/>
                <w:u w:val="single"/>
              </w:rPr>
            </w:pPr>
            <w:r w:rsidRPr="00EB0BB7">
              <w:rPr>
                <w:b/>
                <w:u w:val="single"/>
              </w:rPr>
              <w:t>Comment</w:t>
            </w:r>
          </w:p>
        </w:tc>
        <w:tc>
          <w:tcPr>
            <w:tcW w:w="1450" w:type="dxa"/>
          </w:tcPr>
          <w:p w:rsidR="006A1575" w:rsidRPr="00EB0BB7" w:rsidRDefault="006A1575" w:rsidP="006A1575">
            <w:pPr>
              <w:spacing w:line="240" w:lineRule="auto"/>
              <w:rPr>
                <w:b/>
                <w:u w:val="single"/>
              </w:rPr>
            </w:pPr>
            <w:r w:rsidRPr="00EB0BB7">
              <w:rPr>
                <w:b/>
                <w:u w:val="single"/>
              </w:rPr>
              <w:t>Date of Test</w:t>
            </w:r>
          </w:p>
        </w:tc>
      </w:tr>
      <w:tr w:rsidR="006A1575" w:rsidRPr="00EB0BB7" w:rsidTr="006A1575">
        <w:tc>
          <w:tcPr>
            <w:tcW w:w="1101" w:type="dxa"/>
          </w:tcPr>
          <w:p w:rsidR="006A1575" w:rsidRPr="00EB0BB7" w:rsidRDefault="006A1575" w:rsidP="006A1575">
            <w:pPr>
              <w:spacing w:line="240" w:lineRule="auto"/>
            </w:pPr>
            <w:r w:rsidRPr="00EB0BB7">
              <w:t>1</w:t>
            </w:r>
          </w:p>
        </w:tc>
        <w:tc>
          <w:tcPr>
            <w:tcW w:w="3685" w:type="dxa"/>
          </w:tcPr>
          <w:p w:rsidR="006A1575" w:rsidRPr="00EB0BB7" w:rsidRDefault="006A1575" w:rsidP="006A1575">
            <w:pPr>
              <w:spacing w:line="240" w:lineRule="auto"/>
            </w:pPr>
            <w:r w:rsidRPr="00EB0BB7">
              <w:t>To check to see if the content renders correctly when the page is loaded</w:t>
            </w:r>
          </w:p>
        </w:tc>
        <w:tc>
          <w:tcPr>
            <w:tcW w:w="2300" w:type="dxa"/>
          </w:tcPr>
          <w:p w:rsidR="006A1575" w:rsidRPr="00EB0BB7" w:rsidRDefault="006A1575" w:rsidP="006A1575">
            <w:pPr>
              <w:spacing w:line="240" w:lineRule="auto"/>
            </w:pPr>
            <w:r w:rsidRPr="00EB0BB7">
              <w:t>Pages load fin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Pages loaded fine, css working correctly</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2</w:t>
            </w:r>
          </w:p>
        </w:tc>
        <w:tc>
          <w:tcPr>
            <w:tcW w:w="3685" w:type="dxa"/>
          </w:tcPr>
          <w:p w:rsidR="006A1575" w:rsidRPr="00EB0BB7" w:rsidRDefault="006A1575" w:rsidP="006A1575">
            <w:pPr>
              <w:spacing w:line="240" w:lineRule="auto"/>
            </w:pPr>
            <w:r w:rsidRPr="00EB0BB7">
              <w:t>Links working correctly and going to the correct page</w:t>
            </w:r>
          </w:p>
        </w:tc>
        <w:tc>
          <w:tcPr>
            <w:tcW w:w="2300" w:type="dxa"/>
          </w:tcPr>
          <w:p w:rsidR="006A1575" w:rsidRPr="00EB0BB7" w:rsidRDefault="006A1575" w:rsidP="006A1575">
            <w:pPr>
              <w:spacing w:line="240" w:lineRule="auto"/>
            </w:pPr>
            <w:r w:rsidRPr="00EB0BB7">
              <w:t>Links go to correct place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Some of the pages need some content, but at this stage as long as the links work its good</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3</w:t>
            </w:r>
          </w:p>
        </w:tc>
        <w:tc>
          <w:tcPr>
            <w:tcW w:w="3685" w:type="dxa"/>
          </w:tcPr>
          <w:p w:rsidR="006A1575" w:rsidRPr="00EB0BB7" w:rsidRDefault="006A1575" w:rsidP="006A1575">
            <w:pPr>
              <w:spacing w:line="240" w:lineRule="auto"/>
            </w:pPr>
            <w:r w:rsidRPr="00EB0BB7">
              <w:t>Allowing a connection to the database</w:t>
            </w:r>
          </w:p>
        </w:tc>
        <w:tc>
          <w:tcPr>
            <w:tcW w:w="2300" w:type="dxa"/>
          </w:tcPr>
          <w:p w:rsidR="006A1575" w:rsidRPr="00EB0BB7" w:rsidRDefault="006A1575" w:rsidP="006A1575">
            <w:pPr>
              <w:spacing w:line="240" w:lineRule="auto"/>
            </w:pPr>
            <w:r w:rsidRPr="00EB0BB7">
              <w:t>Logs in a user with no problem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The fact that a user is being logged in is all I really needed to do to test this</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4</w:t>
            </w:r>
          </w:p>
        </w:tc>
        <w:tc>
          <w:tcPr>
            <w:tcW w:w="3685" w:type="dxa"/>
          </w:tcPr>
          <w:p w:rsidR="006A1575" w:rsidRPr="00EB0BB7" w:rsidRDefault="006A1575" w:rsidP="006A1575">
            <w:pPr>
              <w:spacing w:line="240" w:lineRule="auto"/>
            </w:pPr>
            <w:r w:rsidRPr="00EB0BB7">
              <w:t>Displaying information from the database to the screen</w:t>
            </w:r>
          </w:p>
        </w:tc>
        <w:tc>
          <w:tcPr>
            <w:tcW w:w="2300" w:type="dxa"/>
          </w:tcPr>
          <w:p w:rsidR="006A1575" w:rsidRPr="00EB0BB7" w:rsidRDefault="006A1575" w:rsidP="006A1575">
            <w:pPr>
              <w:spacing w:line="240" w:lineRule="auto"/>
            </w:pPr>
            <w:r w:rsidRPr="00EB0BB7">
              <w:t>Loaded the change details page, was populated fin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All fields loaded correctly, some differences in font but that was due to the different text boxes</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5</w:t>
            </w:r>
          </w:p>
        </w:tc>
        <w:tc>
          <w:tcPr>
            <w:tcW w:w="3685" w:type="dxa"/>
          </w:tcPr>
          <w:p w:rsidR="006A1575" w:rsidRPr="00EB0BB7" w:rsidRDefault="006A1575" w:rsidP="006A1575">
            <w:pPr>
              <w:spacing w:line="240" w:lineRule="auto"/>
            </w:pPr>
            <w:r w:rsidRPr="00EB0BB7">
              <w:t>Allowing changes to be made to database data when required</w:t>
            </w:r>
          </w:p>
        </w:tc>
        <w:tc>
          <w:tcPr>
            <w:tcW w:w="2300" w:type="dxa"/>
          </w:tcPr>
          <w:p w:rsidR="006A1575" w:rsidRPr="00EB0BB7" w:rsidRDefault="006A1575" w:rsidP="006A1575">
            <w:pPr>
              <w:spacing w:line="240" w:lineRule="auto"/>
            </w:pPr>
            <w:r w:rsidRPr="00EB0BB7">
              <w:t>Changes are allowed to be made to the db</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The changes are being permitted through the sql queries in the php</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6</w:t>
            </w:r>
          </w:p>
        </w:tc>
        <w:tc>
          <w:tcPr>
            <w:tcW w:w="3685" w:type="dxa"/>
          </w:tcPr>
          <w:p w:rsidR="006A1575" w:rsidRPr="00EB0BB7" w:rsidRDefault="006A1575" w:rsidP="006A1575">
            <w:pPr>
              <w:spacing w:line="240" w:lineRule="auto"/>
            </w:pPr>
            <w:r w:rsidRPr="00EB0BB7">
              <w:t>Logging in shows the correct message when an incorrect value is entered</w:t>
            </w:r>
          </w:p>
        </w:tc>
        <w:tc>
          <w:tcPr>
            <w:tcW w:w="2300" w:type="dxa"/>
          </w:tcPr>
          <w:p w:rsidR="006A1575" w:rsidRPr="00EB0BB7" w:rsidRDefault="006A1575" w:rsidP="006A1575">
            <w:pPr>
              <w:spacing w:line="240" w:lineRule="auto"/>
            </w:pPr>
            <w:r w:rsidRPr="00EB0BB7">
              <w:t>Attempting to log in brings up incorrect messag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Loads the page saying that the username and password is incorrect - which is right!</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7</w:t>
            </w:r>
          </w:p>
        </w:tc>
        <w:tc>
          <w:tcPr>
            <w:tcW w:w="3685" w:type="dxa"/>
          </w:tcPr>
          <w:p w:rsidR="006A1575" w:rsidRPr="00EB0BB7" w:rsidRDefault="006A1575" w:rsidP="006A1575">
            <w:pPr>
              <w:spacing w:line="240" w:lineRule="auto"/>
            </w:pPr>
            <w:r w:rsidRPr="00EB0BB7">
              <w:t>JavaScript validating correctly if a non numeric character is entered in numeric field</w:t>
            </w:r>
          </w:p>
        </w:tc>
        <w:tc>
          <w:tcPr>
            <w:tcW w:w="2300" w:type="dxa"/>
          </w:tcPr>
          <w:p w:rsidR="006A1575" w:rsidRPr="00EB0BB7" w:rsidRDefault="006A1575" w:rsidP="006A1575">
            <w:pPr>
              <w:spacing w:line="240" w:lineRule="auto"/>
            </w:pPr>
            <w:r w:rsidRPr="00EB0BB7">
              <w:t>Allowed changes to go through unvalidated</w:t>
            </w:r>
          </w:p>
        </w:tc>
        <w:tc>
          <w:tcPr>
            <w:tcW w:w="1386" w:type="dxa"/>
          </w:tcPr>
          <w:p w:rsidR="006A1575" w:rsidRPr="00EB0BB7" w:rsidRDefault="006A1575" w:rsidP="006A1575">
            <w:pPr>
              <w:spacing w:line="240" w:lineRule="auto"/>
            </w:pPr>
            <w:r w:rsidRPr="00EB0BB7">
              <w:t>Fail</w:t>
            </w:r>
          </w:p>
        </w:tc>
        <w:tc>
          <w:tcPr>
            <w:tcW w:w="4252" w:type="dxa"/>
          </w:tcPr>
          <w:p w:rsidR="006A1575" w:rsidRPr="00EB0BB7" w:rsidRDefault="006A1575" w:rsidP="006A1575">
            <w:pPr>
              <w:spacing w:line="240" w:lineRule="auto"/>
            </w:pPr>
            <w:r w:rsidRPr="00EB0BB7">
              <w:t>This is something that could be rather simple to implement, but at this stage we don't have the time. If it was going live however,</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8</w:t>
            </w:r>
          </w:p>
        </w:tc>
        <w:tc>
          <w:tcPr>
            <w:tcW w:w="3685" w:type="dxa"/>
          </w:tcPr>
          <w:p w:rsidR="006A1575" w:rsidRPr="00EB0BB7" w:rsidRDefault="006A1575" w:rsidP="006A1575">
            <w:pPr>
              <w:spacing w:line="240" w:lineRule="auto"/>
            </w:pPr>
            <w:r w:rsidRPr="00EB0BB7">
              <w:t>JavaScript validating correctly if a value that isn't a postcode is entered in a postcode field</w:t>
            </w:r>
          </w:p>
        </w:tc>
        <w:tc>
          <w:tcPr>
            <w:tcW w:w="2300" w:type="dxa"/>
          </w:tcPr>
          <w:p w:rsidR="006A1575" w:rsidRPr="00EB0BB7" w:rsidRDefault="006A1575" w:rsidP="006A1575">
            <w:pPr>
              <w:spacing w:line="240" w:lineRule="auto"/>
            </w:pPr>
            <w:r w:rsidRPr="00EB0BB7">
              <w:t>Allowed changes to go through unvalidated</w:t>
            </w:r>
          </w:p>
        </w:tc>
        <w:tc>
          <w:tcPr>
            <w:tcW w:w="1386" w:type="dxa"/>
          </w:tcPr>
          <w:p w:rsidR="006A1575" w:rsidRPr="00EB0BB7" w:rsidRDefault="006A1575" w:rsidP="006A1575">
            <w:pPr>
              <w:spacing w:line="240" w:lineRule="auto"/>
            </w:pPr>
            <w:r w:rsidRPr="00EB0BB7">
              <w:t>Fail</w:t>
            </w:r>
          </w:p>
        </w:tc>
        <w:tc>
          <w:tcPr>
            <w:tcW w:w="4252" w:type="dxa"/>
          </w:tcPr>
          <w:p w:rsidR="006A1575" w:rsidRPr="00EB0BB7" w:rsidRDefault="006A1575" w:rsidP="006A1575">
            <w:pPr>
              <w:spacing w:line="240" w:lineRule="auto"/>
            </w:pPr>
            <w:r w:rsidRPr="00EB0BB7">
              <w:t>Then this would be implemented to prevent changes done to the database that would affect the fields in question.</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9</w:t>
            </w:r>
          </w:p>
        </w:tc>
        <w:tc>
          <w:tcPr>
            <w:tcW w:w="3685" w:type="dxa"/>
          </w:tcPr>
          <w:p w:rsidR="006A1575" w:rsidRPr="00EB0BB7" w:rsidRDefault="006A1575" w:rsidP="006A1575">
            <w:pPr>
              <w:spacing w:line="240" w:lineRule="auto"/>
            </w:pPr>
            <w:r w:rsidRPr="00EB0BB7">
              <w:t>Allowing a member to enroll onto a class using the class booking system</w:t>
            </w:r>
          </w:p>
        </w:tc>
        <w:tc>
          <w:tcPr>
            <w:tcW w:w="2300" w:type="dxa"/>
          </w:tcPr>
          <w:p w:rsidR="006A1575" w:rsidRPr="00EB0BB7" w:rsidRDefault="006A1575" w:rsidP="006A1575">
            <w:pPr>
              <w:spacing w:line="240" w:lineRule="auto"/>
            </w:pPr>
            <w:r w:rsidRPr="00EB0BB7">
              <w:t>Allowed the user to book onto a clas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Spelling error on the pop up box that asks for confirmation of the class booking</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10</w:t>
            </w:r>
          </w:p>
        </w:tc>
        <w:tc>
          <w:tcPr>
            <w:tcW w:w="3685" w:type="dxa"/>
          </w:tcPr>
          <w:p w:rsidR="006A1575" w:rsidRPr="00EB0BB7" w:rsidRDefault="006A1575" w:rsidP="006A1575">
            <w:pPr>
              <w:spacing w:line="240" w:lineRule="auto"/>
            </w:pPr>
            <w:r w:rsidRPr="00EB0BB7">
              <w:t>Allowing the user to log out properly and closes the database connection</w:t>
            </w:r>
          </w:p>
        </w:tc>
        <w:tc>
          <w:tcPr>
            <w:tcW w:w="2300" w:type="dxa"/>
          </w:tcPr>
          <w:p w:rsidR="006A1575" w:rsidRPr="00EB0BB7" w:rsidRDefault="006A1575" w:rsidP="006A1575">
            <w:pPr>
              <w:spacing w:line="240" w:lineRule="auto"/>
            </w:pPr>
            <w:r w:rsidRPr="00EB0BB7">
              <w:t>Returned the user to the home pag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Ideally showing a page that would let the user know they had logged out would be better</w:t>
            </w:r>
          </w:p>
        </w:tc>
        <w:tc>
          <w:tcPr>
            <w:tcW w:w="1450" w:type="dxa"/>
          </w:tcPr>
          <w:p w:rsidR="006A1575" w:rsidRPr="00EB0BB7" w:rsidRDefault="006A1575" w:rsidP="006A1575">
            <w:pPr>
              <w:spacing w:line="240" w:lineRule="auto"/>
            </w:pPr>
            <w:r w:rsidRPr="00EB0BB7">
              <w:t>23/04/2010</w:t>
            </w:r>
          </w:p>
        </w:tc>
      </w:tr>
    </w:tbl>
    <w:p w:rsidR="006A1575" w:rsidRPr="006A1575" w:rsidRDefault="006A1575" w:rsidP="006A1575"/>
    <w:p w:rsidR="001D0B4B" w:rsidRDefault="001D0B4B" w:rsidP="006A1575">
      <w:pPr>
        <w:pStyle w:val="Heading3"/>
        <w:numPr>
          <w:ilvl w:val="2"/>
          <w:numId w:val="14"/>
        </w:numPr>
      </w:pPr>
      <w:bookmarkStart w:id="104" w:name="_Toc260920792"/>
      <w:r>
        <w:t>Website Test Log – Chrome</w:t>
      </w:r>
      <w:bookmarkEnd w:id="104"/>
    </w:p>
    <w:tbl>
      <w:tblPr>
        <w:tblpPr w:leftFromText="180" w:rightFromText="180" w:vertAnchor="text" w:horzAnchor="margin" w:tblpY="21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23"/>
        <w:gridCol w:w="2362"/>
        <w:gridCol w:w="1386"/>
        <w:gridCol w:w="4252"/>
        <w:gridCol w:w="1450"/>
      </w:tblGrid>
      <w:tr w:rsidR="001D0B4B" w:rsidRPr="00EB0BB7" w:rsidTr="001D0B4B">
        <w:tc>
          <w:tcPr>
            <w:tcW w:w="1101" w:type="dxa"/>
          </w:tcPr>
          <w:p w:rsidR="001D0B4B" w:rsidRPr="00EB0BB7" w:rsidRDefault="001D0B4B" w:rsidP="001D0B4B">
            <w:pPr>
              <w:rPr>
                <w:b/>
                <w:u w:val="single"/>
              </w:rPr>
            </w:pPr>
            <w:r w:rsidRPr="00EB0BB7">
              <w:rPr>
                <w:b/>
                <w:u w:val="single"/>
              </w:rPr>
              <w:t>Test No.</w:t>
            </w:r>
          </w:p>
        </w:tc>
        <w:tc>
          <w:tcPr>
            <w:tcW w:w="3623" w:type="dxa"/>
          </w:tcPr>
          <w:p w:rsidR="001D0B4B" w:rsidRPr="00EB0BB7" w:rsidRDefault="001D0B4B" w:rsidP="001D0B4B">
            <w:pPr>
              <w:rPr>
                <w:b/>
                <w:u w:val="single"/>
              </w:rPr>
            </w:pPr>
            <w:r w:rsidRPr="00EB0BB7">
              <w:rPr>
                <w:b/>
                <w:u w:val="single"/>
              </w:rPr>
              <w:t>Purpose of Test</w:t>
            </w:r>
          </w:p>
        </w:tc>
        <w:tc>
          <w:tcPr>
            <w:tcW w:w="2362" w:type="dxa"/>
          </w:tcPr>
          <w:p w:rsidR="001D0B4B" w:rsidRPr="00EB0BB7" w:rsidRDefault="001D0B4B" w:rsidP="001D0B4B">
            <w:pPr>
              <w:rPr>
                <w:b/>
                <w:u w:val="single"/>
              </w:rPr>
            </w:pPr>
            <w:r w:rsidRPr="00EB0BB7">
              <w:rPr>
                <w:b/>
                <w:u w:val="single"/>
              </w:rPr>
              <w:t>Actual Result</w:t>
            </w:r>
          </w:p>
        </w:tc>
        <w:tc>
          <w:tcPr>
            <w:tcW w:w="1386"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1D0B4B">
        <w:tc>
          <w:tcPr>
            <w:tcW w:w="1101" w:type="dxa"/>
          </w:tcPr>
          <w:p w:rsidR="001D0B4B" w:rsidRPr="00EB0BB7" w:rsidRDefault="001D0B4B" w:rsidP="001D0B4B">
            <w:r w:rsidRPr="00EB0BB7">
              <w:t>1</w:t>
            </w:r>
          </w:p>
        </w:tc>
        <w:tc>
          <w:tcPr>
            <w:tcW w:w="3623" w:type="dxa"/>
          </w:tcPr>
          <w:p w:rsidR="001D0B4B" w:rsidRPr="00EB0BB7" w:rsidRDefault="001D0B4B" w:rsidP="001D0B4B">
            <w:r w:rsidRPr="00EB0BB7">
              <w:t>To check to see if the content renders correctly when the page is loaded</w:t>
            </w:r>
          </w:p>
        </w:tc>
        <w:tc>
          <w:tcPr>
            <w:tcW w:w="2362" w:type="dxa"/>
          </w:tcPr>
          <w:p w:rsidR="001D0B4B" w:rsidRPr="00EB0BB7" w:rsidRDefault="001D0B4B" w:rsidP="001D0B4B">
            <w:r w:rsidRPr="00EB0BB7">
              <w:t>Pages are displayed as per design</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Everything loads correctly when the page is loaded into the browser</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2</w:t>
            </w:r>
          </w:p>
        </w:tc>
        <w:tc>
          <w:tcPr>
            <w:tcW w:w="3623" w:type="dxa"/>
          </w:tcPr>
          <w:p w:rsidR="001D0B4B" w:rsidRPr="00EB0BB7" w:rsidRDefault="001D0B4B" w:rsidP="001D0B4B">
            <w:r w:rsidRPr="00EB0BB7">
              <w:t>Links working correctly and going to the correct page</w:t>
            </w:r>
          </w:p>
        </w:tc>
        <w:tc>
          <w:tcPr>
            <w:tcW w:w="2362" w:type="dxa"/>
          </w:tcPr>
          <w:p w:rsidR="001D0B4B" w:rsidRPr="00EB0BB7" w:rsidRDefault="001D0B4B" w:rsidP="001D0B4B">
            <w:r w:rsidRPr="00EB0BB7">
              <w:t>Links go to correct destination</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All links take user to the correct page when they are clicked 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3</w:t>
            </w:r>
          </w:p>
        </w:tc>
        <w:tc>
          <w:tcPr>
            <w:tcW w:w="3623" w:type="dxa"/>
          </w:tcPr>
          <w:p w:rsidR="001D0B4B" w:rsidRPr="00EB0BB7" w:rsidRDefault="001D0B4B" w:rsidP="001D0B4B">
            <w:r w:rsidRPr="00EB0BB7">
              <w:t>Allowing a connection to the database</w:t>
            </w:r>
          </w:p>
        </w:tc>
        <w:tc>
          <w:tcPr>
            <w:tcW w:w="2362" w:type="dxa"/>
          </w:tcPr>
          <w:p w:rsidR="001D0B4B" w:rsidRPr="00EB0BB7" w:rsidRDefault="001D0B4B" w:rsidP="001D0B4B">
            <w:r w:rsidRPr="00EB0BB7">
              <w:t>User logs in without a problem</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If the user couldn't log in then there would be an issue with the databas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4</w:t>
            </w:r>
          </w:p>
        </w:tc>
        <w:tc>
          <w:tcPr>
            <w:tcW w:w="3623" w:type="dxa"/>
          </w:tcPr>
          <w:p w:rsidR="001D0B4B" w:rsidRPr="00EB0BB7" w:rsidRDefault="001D0B4B" w:rsidP="001D0B4B">
            <w:r w:rsidRPr="00EB0BB7">
              <w:t>Displaying information from the database to the screen</w:t>
            </w:r>
          </w:p>
        </w:tc>
        <w:tc>
          <w:tcPr>
            <w:tcW w:w="2362" w:type="dxa"/>
          </w:tcPr>
          <w:p w:rsidR="001D0B4B" w:rsidRPr="00EB0BB7" w:rsidRDefault="001D0B4B" w:rsidP="001D0B4B">
            <w:r w:rsidRPr="00EB0BB7">
              <w:t>Loads the page with changes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Page is loaded with changes done in another browser, so they are getting saved to db</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5</w:t>
            </w:r>
          </w:p>
        </w:tc>
        <w:tc>
          <w:tcPr>
            <w:tcW w:w="3623" w:type="dxa"/>
          </w:tcPr>
          <w:p w:rsidR="001D0B4B" w:rsidRPr="00EB0BB7" w:rsidRDefault="001D0B4B" w:rsidP="001D0B4B">
            <w:r w:rsidRPr="00EB0BB7">
              <w:t>Allowing changes to be made to database data when required</w:t>
            </w:r>
          </w:p>
        </w:tc>
        <w:tc>
          <w:tcPr>
            <w:tcW w:w="2362" w:type="dxa"/>
          </w:tcPr>
          <w:p w:rsidR="001D0B4B" w:rsidRPr="00EB0BB7" w:rsidRDefault="001D0B4B" w:rsidP="001D0B4B">
            <w:r w:rsidRPr="00EB0BB7">
              <w:t>Allows the changes through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Changes are written back to the database like it should b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6</w:t>
            </w:r>
          </w:p>
        </w:tc>
        <w:tc>
          <w:tcPr>
            <w:tcW w:w="3623" w:type="dxa"/>
          </w:tcPr>
          <w:p w:rsidR="001D0B4B" w:rsidRPr="00EB0BB7" w:rsidRDefault="001D0B4B" w:rsidP="001D0B4B">
            <w:r w:rsidRPr="00EB0BB7">
              <w:t>Logging in shows the correct message when an incorrect value is entered</w:t>
            </w:r>
          </w:p>
        </w:tc>
        <w:tc>
          <w:tcPr>
            <w:tcW w:w="2362" w:type="dxa"/>
          </w:tcPr>
          <w:p w:rsidR="001D0B4B" w:rsidRPr="00EB0BB7" w:rsidRDefault="001D0B4B" w:rsidP="001D0B4B">
            <w:r w:rsidRPr="00EB0BB7">
              <w:t>Shows incorrect login p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User cannot log in if they enter an incorrect username and password - works as intended</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7</w:t>
            </w:r>
          </w:p>
        </w:tc>
        <w:tc>
          <w:tcPr>
            <w:tcW w:w="3623" w:type="dxa"/>
          </w:tcPr>
          <w:p w:rsidR="001D0B4B" w:rsidRPr="00EB0BB7" w:rsidRDefault="001D0B4B" w:rsidP="001D0B4B">
            <w:r w:rsidRPr="00EB0BB7">
              <w:t>JavaScript validating correctly if a non numeric character is entered in numeric field</w:t>
            </w:r>
          </w:p>
        </w:tc>
        <w:tc>
          <w:tcPr>
            <w:tcW w:w="2362" w:type="dxa"/>
          </w:tcPr>
          <w:p w:rsidR="001D0B4B" w:rsidRPr="00EB0BB7" w:rsidRDefault="001D0B4B" w:rsidP="001D0B4B">
            <w:r w:rsidRPr="00EB0BB7">
              <w:t>Doesn't validate how it is supposed to, allows anything through</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At this stage, the fact that a small piece of JavaScript does not work is not really a cause for concern. If this was being launched the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8</w:t>
            </w:r>
          </w:p>
        </w:tc>
        <w:tc>
          <w:tcPr>
            <w:tcW w:w="3623" w:type="dxa"/>
          </w:tcPr>
          <w:p w:rsidR="001D0B4B" w:rsidRPr="00EB0BB7" w:rsidRDefault="001D0B4B" w:rsidP="001D0B4B">
            <w:r w:rsidRPr="00EB0BB7">
              <w:t>JavaScript validating correctly if a value that isn't a postcode is entered in a postcode field</w:t>
            </w:r>
          </w:p>
        </w:tc>
        <w:tc>
          <w:tcPr>
            <w:tcW w:w="2362" w:type="dxa"/>
          </w:tcPr>
          <w:p w:rsidR="001D0B4B" w:rsidRPr="00EB0BB7" w:rsidRDefault="001D0B4B" w:rsidP="001D0B4B">
            <w:r w:rsidRPr="00EB0BB7">
              <w:t>Doesn't validate how it is supposed to, allows anything through</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Ideally this would need to be fixed and tested again to ensure that no illegal entries could be added to the databas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9</w:t>
            </w:r>
          </w:p>
        </w:tc>
        <w:tc>
          <w:tcPr>
            <w:tcW w:w="3623" w:type="dxa"/>
          </w:tcPr>
          <w:p w:rsidR="001D0B4B" w:rsidRPr="00EB0BB7" w:rsidRDefault="001D0B4B" w:rsidP="001D0B4B">
            <w:r w:rsidRPr="00EB0BB7">
              <w:t>Allowing a member to enroll onto a class using the class booking system</w:t>
            </w:r>
          </w:p>
        </w:tc>
        <w:tc>
          <w:tcPr>
            <w:tcW w:w="2362" w:type="dxa"/>
          </w:tcPr>
          <w:p w:rsidR="001D0B4B" w:rsidRPr="00EB0BB7" w:rsidRDefault="001D0B4B" w:rsidP="001D0B4B">
            <w:r w:rsidRPr="00EB0BB7">
              <w:t>Allows the user to enroll on clas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Had to cancel booking to enroll on it again, as logged in using the same login detail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10</w:t>
            </w:r>
          </w:p>
        </w:tc>
        <w:tc>
          <w:tcPr>
            <w:tcW w:w="3623" w:type="dxa"/>
          </w:tcPr>
          <w:p w:rsidR="001D0B4B" w:rsidRPr="00EB0BB7" w:rsidRDefault="001D0B4B" w:rsidP="001D0B4B">
            <w:r w:rsidRPr="00EB0BB7">
              <w:t>Allowing the user to log out properly and closes the database connection</w:t>
            </w:r>
          </w:p>
        </w:tc>
        <w:tc>
          <w:tcPr>
            <w:tcW w:w="2362" w:type="dxa"/>
          </w:tcPr>
          <w:p w:rsidR="001D0B4B" w:rsidRPr="00EB0BB7" w:rsidRDefault="001D0B4B" w:rsidP="001D0B4B">
            <w:r w:rsidRPr="00EB0BB7">
              <w:t>Returns to home p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hould show that they have logged out, but it works, that's what is important!</w:t>
            </w:r>
          </w:p>
        </w:tc>
        <w:tc>
          <w:tcPr>
            <w:tcW w:w="1450" w:type="dxa"/>
          </w:tcPr>
          <w:p w:rsidR="001D0B4B" w:rsidRPr="00EB0BB7" w:rsidRDefault="001D0B4B" w:rsidP="001D0B4B">
            <w:r w:rsidRPr="00EB0BB7">
              <w:t>23/04/2010</w:t>
            </w:r>
          </w:p>
        </w:tc>
      </w:tr>
    </w:tbl>
    <w:p w:rsidR="001D0B4B" w:rsidRPr="001D0B4B" w:rsidRDefault="001D0B4B" w:rsidP="006A1575">
      <w:pPr>
        <w:pStyle w:val="Heading3"/>
        <w:numPr>
          <w:ilvl w:val="2"/>
          <w:numId w:val="14"/>
        </w:numPr>
      </w:pPr>
      <w:bookmarkStart w:id="105" w:name="_Toc260920793"/>
      <w:r>
        <w:lastRenderedPageBreak/>
        <w:t>Website Test Log - Internet Explorer</w:t>
      </w:r>
      <w:bookmarkEnd w:id="105"/>
    </w:p>
    <w:tbl>
      <w:tblPr>
        <w:tblpPr w:leftFromText="180" w:rightFromText="180" w:vertAnchor="text" w:horzAnchor="margin" w:tblpY="11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1985"/>
        <w:gridCol w:w="1701"/>
        <w:gridCol w:w="4252"/>
        <w:gridCol w:w="1450"/>
      </w:tblGrid>
      <w:tr w:rsidR="001D0B4B" w:rsidRPr="00EB0BB7" w:rsidTr="001D0B4B">
        <w:tc>
          <w:tcPr>
            <w:tcW w:w="1101" w:type="dxa"/>
          </w:tcPr>
          <w:p w:rsidR="001D0B4B" w:rsidRPr="00EB0BB7" w:rsidRDefault="001D0B4B" w:rsidP="001D0B4B">
            <w:pPr>
              <w:rPr>
                <w:b/>
                <w:u w:val="single"/>
              </w:rPr>
            </w:pPr>
            <w:r w:rsidRPr="00EB0BB7">
              <w:rPr>
                <w:b/>
                <w:u w:val="single"/>
              </w:rPr>
              <w:t>Test No.</w:t>
            </w:r>
          </w:p>
        </w:tc>
        <w:tc>
          <w:tcPr>
            <w:tcW w:w="3685" w:type="dxa"/>
          </w:tcPr>
          <w:p w:rsidR="001D0B4B" w:rsidRPr="00EB0BB7" w:rsidRDefault="001D0B4B" w:rsidP="001D0B4B">
            <w:pPr>
              <w:rPr>
                <w:b/>
                <w:u w:val="single"/>
              </w:rPr>
            </w:pPr>
            <w:r w:rsidRPr="00EB0BB7">
              <w:rPr>
                <w:b/>
                <w:u w:val="single"/>
              </w:rPr>
              <w:t>Purpose of Test</w:t>
            </w:r>
          </w:p>
        </w:tc>
        <w:tc>
          <w:tcPr>
            <w:tcW w:w="1985" w:type="dxa"/>
          </w:tcPr>
          <w:p w:rsidR="001D0B4B" w:rsidRPr="00EB0BB7" w:rsidRDefault="001D0B4B" w:rsidP="001D0B4B">
            <w:pPr>
              <w:rPr>
                <w:b/>
                <w:u w:val="single"/>
              </w:rPr>
            </w:pPr>
            <w:r w:rsidRPr="00EB0BB7">
              <w:rPr>
                <w:b/>
                <w:u w:val="single"/>
              </w:rPr>
              <w:t>Actual Result</w:t>
            </w:r>
          </w:p>
        </w:tc>
        <w:tc>
          <w:tcPr>
            <w:tcW w:w="1701"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1D0B4B">
        <w:tc>
          <w:tcPr>
            <w:tcW w:w="1101" w:type="dxa"/>
          </w:tcPr>
          <w:p w:rsidR="001D0B4B" w:rsidRPr="00EB0BB7" w:rsidRDefault="001D0B4B" w:rsidP="001D0B4B">
            <w:r w:rsidRPr="00EB0BB7">
              <w:t>1</w:t>
            </w:r>
          </w:p>
        </w:tc>
        <w:tc>
          <w:tcPr>
            <w:tcW w:w="3685" w:type="dxa"/>
          </w:tcPr>
          <w:p w:rsidR="001D0B4B" w:rsidRPr="00EB0BB7" w:rsidRDefault="001D0B4B" w:rsidP="001D0B4B">
            <w:r w:rsidRPr="00EB0BB7">
              <w:t>To check to see if the content renders correctly when the page is loaded</w:t>
            </w:r>
          </w:p>
        </w:tc>
        <w:tc>
          <w:tcPr>
            <w:tcW w:w="1985" w:type="dxa"/>
          </w:tcPr>
          <w:p w:rsidR="001D0B4B" w:rsidRPr="00EB0BB7" w:rsidRDefault="001D0B4B" w:rsidP="001D0B4B">
            <w:r w:rsidRPr="00EB0BB7">
              <w:t>Page loads with no error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Page renders fine, no errors or anything when it load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2</w:t>
            </w:r>
          </w:p>
        </w:tc>
        <w:tc>
          <w:tcPr>
            <w:tcW w:w="3685" w:type="dxa"/>
          </w:tcPr>
          <w:p w:rsidR="001D0B4B" w:rsidRPr="00EB0BB7" w:rsidRDefault="001D0B4B" w:rsidP="001D0B4B">
            <w:r w:rsidRPr="00EB0BB7">
              <w:t>Links working correctly and going to the correct page</w:t>
            </w:r>
          </w:p>
        </w:tc>
        <w:tc>
          <w:tcPr>
            <w:tcW w:w="1985" w:type="dxa"/>
          </w:tcPr>
          <w:p w:rsidR="001D0B4B" w:rsidRPr="00EB0BB7" w:rsidRDefault="001D0B4B" w:rsidP="001D0B4B">
            <w:r w:rsidRPr="00EB0BB7">
              <w:t>Links go to correct page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The links work correctly, taking the user to the correct pag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3</w:t>
            </w:r>
          </w:p>
        </w:tc>
        <w:tc>
          <w:tcPr>
            <w:tcW w:w="3685" w:type="dxa"/>
          </w:tcPr>
          <w:p w:rsidR="001D0B4B" w:rsidRPr="00EB0BB7" w:rsidRDefault="001D0B4B" w:rsidP="001D0B4B">
            <w:r w:rsidRPr="00EB0BB7">
              <w:t>Allowing a connection to the database</w:t>
            </w:r>
          </w:p>
        </w:tc>
        <w:tc>
          <w:tcPr>
            <w:tcW w:w="1985" w:type="dxa"/>
          </w:tcPr>
          <w:p w:rsidR="001D0B4B" w:rsidRPr="00EB0BB7" w:rsidRDefault="001D0B4B" w:rsidP="001D0B4B">
            <w:r w:rsidRPr="00EB0BB7">
              <w:t>Logs the user in with no problem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Seeing as the user can log in, there are no problems with the database connecti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4</w:t>
            </w:r>
          </w:p>
        </w:tc>
        <w:tc>
          <w:tcPr>
            <w:tcW w:w="3685" w:type="dxa"/>
          </w:tcPr>
          <w:p w:rsidR="001D0B4B" w:rsidRPr="00EB0BB7" w:rsidRDefault="001D0B4B" w:rsidP="001D0B4B">
            <w:r w:rsidRPr="00EB0BB7">
              <w:t>Displaying information from the database to the screen</w:t>
            </w:r>
          </w:p>
        </w:tc>
        <w:tc>
          <w:tcPr>
            <w:tcW w:w="1985" w:type="dxa"/>
          </w:tcPr>
          <w:p w:rsidR="001D0B4B" w:rsidRPr="00EB0BB7" w:rsidRDefault="001D0B4B" w:rsidP="001D0B4B">
            <w:r w:rsidRPr="00EB0BB7">
              <w:t>All details from previous browser test loaded</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As details from the previous browser test are loading, it is a sign that this is still working across different platform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5</w:t>
            </w:r>
          </w:p>
        </w:tc>
        <w:tc>
          <w:tcPr>
            <w:tcW w:w="3685" w:type="dxa"/>
          </w:tcPr>
          <w:p w:rsidR="001D0B4B" w:rsidRPr="00EB0BB7" w:rsidRDefault="001D0B4B" w:rsidP="001D0B4B">
            <w:r w:rsidRPr="00EB0BB7">
              <w:t>Allowing changes to be made to database data when required</w:t>
            </w:r>
          </w:p>
        </w:tc>
        <w:tc>
          <w:tcPr>
            <w:tcW w:w="1985" w:type="dxa"/>
          </w:tcPr>
          <w:p w:rsidR="001D0B4B" w:rsidRPr="00EB0BB7" w:rsidRDefault="001D0B4B" w:rsidP="001D0B4B">
            <w:r w:rsidRPr="00EB0BB7">
              <w:t>Details are submitted, page breaks afterward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Changes are submitted but page layout goes funny afterwards... hmm. Dialog box appears twice and then the page break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6</w:t>
            </w:r>
          </w:p>
        </w:tc>
        <w:tc>
          <w:tcPr>
            <w:tcW w:w="3685" w:type="dxa"/>
          </w:tcPr>
          <w:p w:rsidR="001D0B4B" w:rsidRPr="00EB0BB7" w:rsidRDefault="001D0B4B" w:rsidP="001D0B4B">
            <w:r w:rsidRPr="00EB0BB7">
              <w:t>Logging in shows the correct message when an incorrect value is entered</w:t>
            </w:r>
          </w:p>
        </w:tc>
        <w:tc>
          <w:tcPr>
            <w:tcW w:w="1985" w:type="dxa"/>
          </w:tcPr>
          <w:p w:rsidR="001D0B4B" w:rsidRPr="00EB0BB7" w:rsidRDefault="001D0B4B" w:rsidP="001D0B4B">
            <w:r w:rsidRPr="00EB0BB7">
              <w:t>Shows error if wrong detail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Loads the page saying that the username and password is incorrect - which is right!</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7</w:t>
            </w:r>
          </w:p>
        </w:tc>
        <w:tc>
          <w:tcPr>
            <w:tcW w:w="3685" w:type="dxa"/>
          </w:tcPr>
          <w:p w:rsidR="001D0B4B" w:rsidRPr="00EB0BB7" w:rsidRDefault="001D0B4B" w:rsidP="001D0B4B">
            <w:r w:rsidRPr="00EB0BB7">
              <w:t>JavaScript validating correctly if a non numeric character is entered in numeric field</w:t>
            </w:r>
          </w:p>
        </w:tc>
        <w:tc>
          <w:tcPr>
            <w:tcW w:w="1985" w:type="dxa"/>
          </w:tcPr>
          <w:p w:rsidR="001D0B4B" w:rsidRPr="00EB0BB7" w:rsidRDefault="001D0B4B" w:rsidP="001D0B4B">
            <w:r w:rsidRPr="00EB0BB7">
              <w:t>Not bringing up an error if an incorrect value is entered</w:t>
            </w:r>
          </w:p>
        </w:tc>
        <w:tc>
          <w:tcPr>
            <w:tcW w:w="1701" w:type="dxa"/>
          </w:tcPr>
          <w:p w:rsidR="001D0B4B" w:rsidRPr="00EB0BB7" w:rsidRDefault="001D0B4B" w:rsidP="001D0B4B">
            <w:r w:rsidRPr="00EB0BB7">
              <w:t>Fail</w:t>
            </w:r>
          </w:p>
        </w:tc>
        <w:tc>
          <w:tcPr>
            <w:tcW w:w="4252" w:type="dxa"/>
          </w:tcPr>
          <w:p w:rsidR="001D0B4B" w:rsidRPr="00EB0BB7" w:rsidRDefault="001D0B4B" w:rsidP="001D0B4B">
            <w:r w:rsidRPr="00EB0BB7">
              <w:t>This is something that could be rather simple to implement, but at this stage we don't have the time. If it was going live however,</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8</w:t>
            </w:r>
          </w:p>
        </w:tc>
        <w:tc>
          <w:tcPr>
            <w:tcW w:w="3685" w:type="dxa"/>
          </w:tcPr>
          <w:p w:rsidR="001D0B4B" w:rsidRPr="00EB0BB7" w:rsidRDefault="001D0B4B" w:rsidP="001D0B4B">
            <w:r w:rsidRPr="00EB0BB7">
              <w:t>JavaScript validating correctly if a value that isn't a postcode is entered in a postcode field</w:t>
            </w:r>
          </w:p>
        </w:tc>
        <w:tc>
          <w:tcPr>
            <w:tcW w:w="1985" w:type="dxa"/>
          </w:tcPr>
          <w:p w:rsidR="001D0B4B" w:rsidRPr="00EB0BB7" w:rsidRDefault="001D0B4B" w:rsidP="001D0B4B">
            <w:r w:rsidRPr="00EB0BB7">
              <w:t>Not bringing up an error if an incorrect value is entered</w:t>
            </w:r>
          </w:p>
        </w:tc>
        <w:tc>
          <w:tcPr>
            <w:tcW w:w="1701" w:type="dxa"/>
          </w:tcPr>
          <w:p w:rsidR="001D0B4B" w:rsidRPr="00EB0BB7" w:rsidRDefault="001D0B4B" w:rsidP="001D0B4B">
            <w:r w:rsidRPr="00EB0BB7">
              <w:t>Fail</w:t>
            </w:r>
          </w:p>
        </w:tc>
        <w:tc>
          <w:tcPr>
            <w:tcW w:w="4252" w:type="dxa"/>
          </w:tcPr>
          <w:p w:rsidR="001D0B4B" w:rsidRPr="00EB0BB7" w:rsidRDefault="001D0B4B" w:rsidP="001D0B4B">
            <w:r w:rsidRPr="00EB0BB7">
              <w:t>Then this would be implemented to prevent changes done to the database that would affect the fields in questi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9</w:t>
            </w:r>
          </w:p>
        </w:tc>
        <w:tc>
          <w:tcPr>
            <w:tcW w:w="3685" w:type="dxa"/>
          </w:tcPr>
          <w:p w:rsidR="001D0B4B" w:rsidRPr="00EB0BB7" w:rsidRDefault="001D0B4B" w:rsidP="001D0B4B">
            <w:r w:rsidRPr="00EB0BB7">
              <w:t>Allowing a member to enroll onto a class using the class booking system</w:t>
            </w:r>
          </w:p>
        </w:tc>
        <w:tc>
          <w:tcPr>
            <w:tcW w:w="1985" w:type="dxa"/>
          </w:tcPr>
          <w:p w:rsidR="001D0B4B" w:rsidRPr="00EB0BB7" w:rsidRDefault="001D0B4B" w:rsidP="001D0B4B">
            <w:r w:rsidRPr="00EB0BB7">
              <w:t>Allows user to enroll on a clas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Enrolls fine and doesn't break the page after the dialog box has been and gon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10</w:t>
            </w:r>
          </w:p>
        </w:tc>
        <w:tc>
          <w:tcPr>
            <w:tcW w:w="3685" w:type="dxa"/>
          </w:tcPr>
          <w:p w:rsidR="001D0B4B" w:rsidRPr="00EB0BB7" w:rsidRDefault="001D0B4B" w:rsidP="001D0B4B">
            <w:r w:rsidRPr="00EB0BB7">
              <w:t>Allowing the user to log out properly and closes the database connection</w:t>
            </w:r>
          </w:p>
        </w:tc>
        <w:tc>
          <w:tcPr>
            <w:tcW w:w="1985" w:type="dxa"/>
          </w:tcPr>
          <w:p w:rsidR="001D0B4B" w:rsidRPr="00EB0BB7" w:rsidRDefault="001D0B4B" w:rsidP="001D0B4B">
            <w:r w:rsidRPr="00EB0BB7">
              <w:t>Logs the user out</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User is successfully logged out of the system when clicking logout.</w:t>
            </w:r>
          </w:p>
        </w:tc>
        <w:tc>
          <w:tcPr>
            <w:tcW w:w="1450" w:type="dxa"/>
          </w:tcPr>
          <w:p w:rsidR="001D0B4B" w:rsidRPr="00EB0BB7" w:rsidRDefault="001D0B4B" w:rsidP="001D0B4B">
            <w:r w:rsidRPr="00EB0BB7">
              <w:t>23/04/2010</w:t>
            </w:r>
          </w:p>
        </w:tc>
      </w:tr>
    </w:tbl>
    <w:p w:rsidR="001D0B4B" w:rsidRPr="001D0B4B" w:rsidRDefault="001D0B4B" w:rsidP="001D0B4B"/>
    <w:p w:rsidR="001D0B4B" w:rsidRDefault="001D0B4B" w:rsidP="001D0B4B">
      <w:pPr>
        <w:sectPr w:rsidR="001D0B4B" w:rsidSect="00847B9C">
          <w:pgSz w:w="16838" w:h="11906" w:orient="landscape"/>
          <w:pgMar w:top="1440" w:right="1440" w:bottom="1440" w:left="1440" w:header="709" w:footer="709" w:gutter="0"/>
          <w:cols w:space="708"/>
          <w:docGrid w:linePitch="360"/>
        </w:sectPr>
      </w:pPr>
    </w:p>
    <w:p w:rsidR="001D0B4B" w:rsidRDefault="001D0B4B" w:rsidP="00542EEA">
      <w:pPr>
        <w:pStyle w:val="Heading1"/>
        <w:pageBreakBefore/>
        <w:numPr>
          <w:ilvl w:val="0"/>
          <w:numId w:val="14"/>
        </w:numPr>
        <w:spacing w:before="0"/>
        <w:ind w:left="547" w:hanging="547"/>
      </w:pPr>
      <w:bookmarkStart w:id="106" w:name="_Toc260920794"/>
      <w:r>
        <w:lastRenderedPageBreak/>
        <w:t>Overview</w:t>
      </w:r>
      <w:bookmarkEnd w:id="106"/>
    </w:p>
    <w:p w:rsidR="006A1575" w:rsidRPr="006A1575" w:rsidRDefault="006A1575" w:rsidP="006A1575">
      <w:pPr>
        <w:rPr>
          <w:lang w:eastAsia="zh-CN"/>
        </w:rPr>
      </w:pPr>
    </w:p>
    <w:p w:rsidR="001D0B4B" w:rsidRDefault="001D0B4B" w:rsidP="00EC2568">
      <w:r>
        <w:t xml:space="preserve">While testing the website, I considered testing it on the web server I have set up, or testing it through another machine to get the feel of it from a client perspective. After disabling the firewall of the web server, I was able to make contact with the server from my client machine and test each page as if it were from a users point of view. Choosing to use three web browsers could be one of the most accurate methods of testing a website, simply because not everyone uses the same browser. While I have only tested on the three main ones, the test results infer that if it was accessed on something other than Internet Explorer, Google Chrome or Mozilla Firefox, they should have very few problems. </w:t>
      </w:r>
    </w:p>
    <w:p w:rsidR="001D0B4B" w:rsidRDefault="001D0B4B" w:rsidP="00EC2568"/>
    <w:p w:rsidR="001D0B4B" w:rsidRDefault="001D0B4B" w:rsidP="00EC2568">
      <w:r>
        <w:t xml:space="preserve">The testing of the website proved to be successful in that the majority of the tests gave a pass result.  The only tests that failed on each of the browser tests was the JavaScript validation, which would prevent a user entering a non numeric character into a field that required characters, such as telephone number and a series of characters into the postcode field that didn't correspond to something that resembled a postcode. </w:t>
      </w:r>
    </w:p>
    <w:p w:rsidR="001D0B4B" w:rsidRDefault="001D0B4B" w:rsidP="00EC2568"/>
    <w:p w:rsidR="001D0B4B" w:rsidRDefault="001D0B4B" w:rsidP="00EC2568">
      <w:r>
        <w:t>Whilst the testing was mostly successful, a few small issues were highlighted. As shown above the testing tables, when trying to change details using Internet Explorer, the dialog box confirming the changes have been made appears twice, and after you have clicked ok to get rid of it, the page layout changes. This does not happen on the class booking page, despite the fact a similar dialog box is used. This is only happening with Internet Explorer, and only on this page.</w:t>
      </w:r>
    </w:p>
    <w:p w:rsidR="001D0B4B" w:rsidRDefault="001D0B4B" w:rsidP="00EC2568"/>
    <w:p w:rsidR="001D0B4B" w:rsidRDefault="001D0B4B" w:rsidP="00EC2568">
      <w:r>
        <w:t>One thing that does stand out is the current lack of content on some of the pages. Whilst this web based addition to our main C# application will never get published, it would be nice if it was something that resembled a finished product. However due to the time constraints, this is not going to be possible this late in the project.  The pages themselves resemble the design closely, and I feel that in its development, the design has been followed thoroughly to make it as true to what was required as possible.</w:t>
      </w:r>
    </w:p>
    <w:p w:rsidR="005128E6" w:rsidRDefault="005128E6"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7B6492" w:rsidP="00542EEA">
      <w:pPr>
        <w:pStyle w:val="Heading1"/>
        <w:pageBreakBefore/>
        <w:numPr>
          <w:ilvl w:val="0"/>
          <w:numId w:val="14"/>
        </w:numPr>
        <w:ind w:left="547" w:hanging="547"/>
      </w:pPr>
      <w:bookmarkStart w:id="107" w:name="_Toc260920795"/>
      <w:r>
        <w:lastRenderedPageBreak/>
        <w:t>Appendix</w:t>
      </w:r>
      <w:bookmarkEnd w:id="107"/>
    </w:p>
    <w:p w:rsidR="005E7AE9" w:rsidRDefault="005E7AE9" w:rsidP="00EC2568"/>
    <w:p w:rsidR="007B6492" w:rsidRPr="007B6492" w:rsidRDefault="007B6492" w:rsidP="007B6492">
      <w:pPr>
        <w:pStyle w:val="ListParagraph"/>
        <w:keepLines/>
        <w:numPr>
          <w:ilvl w:val="0"/>
          <w:numId w:val="11"/>
        </w:numPr>
        <w:spacing w:before="200" w:line="240" w:lineRule="auto"/>
        <w:contextualSpacing w:val="0"/>
        <w:outlineLvl w:val="1"/>
        <w:rPr>
          <w:rFonts w:asciiTheme="majorHAnsi" w:eastAsiaTheme="majorEastAsia" w:hAnsiTheme="majorHAnsi" w:cstheme="majorBidi"/>
          <w:b/>
          <w:bCs/>
          <w:vanish/>
          <w:color w:val="4F81BD" w:themeColor="accent1"/>
          <w:sz w:val="26"/>
          <w:szCs w:val="26"/>
          <w:lang w:eastAsia="zh-CN"/>
        </w:rPr>
      </w:pPr>
      <w:bookmarkStart w:id="108" w:name="_Toc260906970"/>
      <w:bookmarkStart w:id="109" w:name="_Toc260920796"/>
      <w:bookmarkEnd w:id="108"/>
      <w:bookmarkEnd w:id="109"/>
    </w:p>
    <w:p w:rsidR="007B6492" w:rsidRPr="007B6492" w:rsidRDefault="007B6492" w:rsidP="007B6492">
      <w:pPr>
        <w:pStyle w:val="ListParagraph"/>
        <w:keepLines/>
        <w:numPr>
          <w:ilvl w:val="0"/>
          <w:numId w:val="11"/>
        </w:numPr>
        <w:spacing w:before="200" w:line="240" w:lineRule="auto"/>
        <w:contextualSpacing w:val="0"/>
        <w:outlineLvl w:val="1"/>
        <w:rPr>
          <w:rFonts w:asciiTheme="majorHAnsi" w:eastAsiaTheme="majorEastAsia" w:hAnsiTheme="majorHAnsi" w:cstheme="majorBidi"/>
          <w:b/>
          <w:bCs/>
          <w:vanish/>
          <w:color w:val="4F81BD" w:themeColor="accent1"/>
          <w:sz w:val="26"/>
          <w:szCs w:val="26"/>
          <w:lang w:eastAsia="zh-CN"/>
        </w:rPr>
      </w:pPr>
      <w:bookmarkStart w:id="110" w:name="_Toc260906971"/>
      <w:bookmarkStart w:id="111" w:name="_Toc260920797"/>
      <w:bookmarkEnd w:id="110"/>
      <w:bookmarkEnd w:id="111"/>
    </w:p>
    <w:p w:rsidR="007B6492" w:rsidRDefault="007B6492" w:rsidP="007B6492">
      <w:pPr>
        <w:pStyle w:val="Heading2"/>
        <w:numPr>
          <w:ilvl w:val="1"/>
          <w:numId w:val="11"/>
        </w:numPr>
      </w:pPr>
      <w:bookmarkStart w:id="112" w:name="_Toc260920798"/>
      <w:r>
        <w:t>Bibliography - References</w:t>
      </w:r>
      <w:bookmarkEnd w:id="112"/>
    </w:p>
    <w:p w:rsidR="007B6492" w:rsidRDefault="007B6492" w:rsidP="00EC2568"/>
    <w:p w:rsidR="00542EEA" w:rsidRPr="007D0B17" w:rsidRDefault="00CD5AEC" w:rsidP="00AC4618">
      <w:pPr>
        <w:pStyle w:val="Heading3"/>
        <w:numPr>
          <w:ilvl w:val="2"/>
          <w:numId w:val="11"/>
        </w:numPr>
      </w:pPr>
      <w:bookmarkStart w:id="113" w:name="_Toc260920799"/>
      <w:r>
        <w:t>R</w:t>
      </w:r>
      <w:r w:rsidR="007D0B17" w:rsidRPr="007D0B17">
        <w:t>eferences from documentation</w:t>
      </w:r>
      <w:bookmarkEnd w:id="113"/>
    </w:p>
    <w:p w:rsidR="007D0B17" w:rsidRDefault="007D0B17" w:rsidP="00542EEA"/>
    <w:p w:rsidR="00A75373" w:rsidRDefault="00B67C48" w:rsidP="00B67C48">
      <w:pPr>
        <w:pStyle w:val="NormalWeb"/>
        <w:spacing w:before="2" w:after="2" w:line="264" w:lineRule="atLeast"/>
      </w:pPr>
      <w:r>
        <w:t>Cisco</w:t>
      </w:r>
      <w:r w:rsidR="00A75373">
        <w:t>,</w:t>
      </w:r>
      <w:r>
        <w:t xml:space="preserve"> 800 Series Routers - Products &amp; Services</w:t>
      </w:r>
      <w:r w:rsidR="00A75373">
        <w:t xml:space="preserve"> </w:t>
      </w:r>
      <w:r>
        <w:t xml:space="preserve"> (2010</w:t>
      </w:r>
      <w:r w:rsidR="00A75373">
        <w:t>a</w:t>
      </w:r>
      <w:r>
        <w:t>) [Online]</w:t>
      </w:r>
      <w:r w:rsidR="00A75373">
        <w:t xml:space="preserve"> </w:t>
      </w:r>
      <w:r w:rsidR="004433ED">
        <w:t>(Updated 6 May 2010)</w:t>
      </w:r>
    </w:p>
    <w:p w:rsidR="00B67C48" w:rsidRDefault="00B67C48" w:rsidP="00B67C48">
      <w:pPr>
        <w:pStyle w:val="NormalWeb"/>
        <w:spacing w:before="2" w:after="2" w:line="264" w:lineRule="atLeast"/>
      </w:pPr>
      <w:r>
        <w:t xml:space="preserve">Available at: </w:t>
      </w:r>
      <w:hyperlink r:id="rId73" w:history="1">
        <w:r>
          <w:rPr>
            <w:rStyle w:val="Hyperlink"/>
          </w:rPr>
          <w:t>http://www.cisco.com/en/US/products/hw/routers/ps380/index.html</w:t>
        </w:r>
      </w:hyperlink>
      <w:r>
        <w:t xml:space="preserve"> </w:t>
      </w:r>
      <w:r w:rsidR="004433ED">
        <w:t>[Accessed 6 May 2010].</w:t>
      </w:r>
    </w:p>
    <w:p w:rsidR="00542EEA" w:rsidRDefault="00542EEA" w:rsidP="00542EEA"/>
    <w:p w:rsidR="00A75373" w:rsidRPr="00542EEA" w:rsidRDefault="00A75373" w:rsidP="00542EEA"/>
    <w:p w:rsidR="00A75373" w:rsidRDefault="00A75373" w:rsidP="00A75373">
      <w:pPr>
        <w:pStyle w:val="NormalWeb"/>
        <w:spacing w:before="2" w:after="2" w:line="264" w:lineRule="atLeast"/>
      </w:pPr>
      <w:r>
        <w:t>Cisco, Catalyst Express 500 Series Switches - Products &amp; Services  (2010b) [Online]</w:t>
      </w:r>
    </w:p>
    <w:p w:rsidR="00A75373" w:rsidRDefault="004433ED" w:rsidP="00A75373">
      <w:pPr>
        <w:pStyle w:val="NormalWeb"/>
        <w:spacing w:before="2" w:after="2" w:line="264" w:lineRule="atLeast"/>
      </w:pPr>
      <w:r>
        <w:t xml:space="preserve">(Updated 6 May 2010)  </w:t>
      </w:r>
      <w:r w:rsidR="00A75373">
        <w:t xml:space="preserve">Available at: </w:t>
      </w:r>
      <w:hyperlink r:id="rId74" w:history="1">
        <w:r w:rsidR="00A75373">
          <w:rPr>
            <w:rStyle w:val="Hyperlink"/>
          </w:rPr>
          <w:t>http://www.cisco.com/en/US/products/ps6545/index.html</w:t>
        </w:r>
      </w:hyperlink>
      <w:r w:rsidR="00A75373">
        <w:t xml:space="preserve"> </w:t>
      </w:r>
      <w:r>
        <w:t>[Accessed 6 May 2010].</w:t>
      </w:r>
    </w:p>
    <w:p w:rsidR="00542EEA" w:rsidRDefault="00542EEA" w:rsidP="00542EEA"/>
    <w:p w:rsidR="00CD5AEC" w:rsidRDefault="00CD5AEC" w:rsidP="00CD5AEC">
      <w:pPr>
        <w:pStyle w:val="NormalWeb"/>
        <w:spacing w:before="2" w:after="2" w:line="264" w:lineRule="atLeast"/>
      </w:pPr>
      <w:r>
        <w:t xml:space="preserve">Cisco, Cisco Packet Tracer  (2010c) [Online]  (Updated 6 May 2010)  Available at: </w:t>
      </w:r>
      <w:hyperlink r:id="rId75" w:history="1">
        <w:r>
          <w:rPr>
            <w:rStyle w:val="Hyperlink"/>
          </w:rPr>
          <w:t>http://www.cisco.com/web/learning/netacad/course_catalog/PacketTracer.html</w:t>
        </w:r>
      </w:hyperlink>
      <w:r>
        <w:t xml:space="preserve"> [Accessed 6 May 2010].</w:t>
      </w:r>
    </w:p>
    <w:p w:rsidR="00CD5AEC" w:rsidRPr="00542EEA" w:rsidRDefault="00CD5AEC" w:rsidP="00542EEA"/>
    <w:p w:rsidR="00A75373" w:rsidRDefault="00A75373" w:rsidP="00A75373">
      <w:pPr>
        <w:pStyle w:val="NormalWeb"/>
        <w:spacing w:before="2" w:after="2" w:line="264" w:lineRule="atLeast"/>
      </w:pPr>
      <w:r>
        <w:t xml:space="preserve">CiscoSystems, Why Use Cisco Network Systems?  [Cisco Catalyst 6500 Series Switches] - (2010) [Online] </w:t>
      </w:r>
      <w:r w:rsidR="004433ED">
        <w:t xml:space="preserve">(Updated 6 May 2010) </w:t>
      </w:r>
      <w:r>
        <w:t xml:space="preserve">Available at: </w:t>
      </w:r>
      <w:hyperlink r:id="rId76" w:history="1">
        <w:r w:rsidRPr="009C5C19">
          <w:rPr>
            <w:rStyle w:val="Hyperlink"/>
          </w:rPr>
          <w:t>http://www.ciscosystems.com/en/US/prod/collateral/switches/ps5718/ps708/product_solution_overview0900aecd80630c78.html</w:t>
        </w:r>
      </w:hyperlink>
      <w:r>
        <w:t xml:space="preserve"> </w:t>
      </w:r>
      <w:r w:rsidR="004433ED">
        <w:t>[Accessed 6 May 2010].</w:t>
      </w:r>
    </w:p>
    <w:p w:rsidR="00542EEA" w:rsidRPr="00EB02A0" w:rsidRDefault="00542EEA" w:rsidP="00EB02A0"/>
    <w:p w:rsidR="00EB02A0" w:rsidRDefault="00EB02A0" w:rsidP="00EB02A0"/>
    <w:p w:rsidR="00CD5AEC" w:rsidRDefault="00CD2427" w:rsidP="00CD5AEC">
      <w:pPr>
        <w:pStyle w:val="NormalWeb"/>
        <w:spacing w:before="2" w:after="2" w:line="264" w:lineRule="atLeast"/>
      </w:pPr>
      <w:fldSimple w:instr=" ADDIN ZOTERO_ITEM {&quot;citationItems&quot;:[{&quot;uri&quot;:[&quot;http://zotero.org/users/223206/items/AIBIXI7B&quot;]}]} "/>
      <w:r w:rsidR="00CD5AEC">
        <w:t>Dell, Vostro 230s Slim Tower Desktop | Dell UK. (2010) [Online] (Updated 6 May 2010)</w:t>
      </w:r>
    </w:p>
    <w:p w:rsidR="00CD5AEC" w:rsidRDefault="00CD5AEC" w:rsidP="00CD5AEC">
      <w:pPr>
        <w:pStyle w:val="NormalWeb"/>
        <w:spacing w:before="2" w:after="2" w:line="264" w:lineRule="atLeast"/>
      </w:pPr>
      <w:r>
        <w:t xml:space="preserve">Available at: </w:t>
      </w:r>
      <w:hyperlink r:id="rId77" w:history="1">
        <w:r>
          <w:rPr>
            <w:rStyle w:val="Hyperlink"/>
          </w:rPr>
          <w:t>http://www1.euro.dell.com/uk/en/business/Desktops/vostro-230st/pd.aspx?refid=vostro-230st&amp;s=bsd&amp;cs=ukbsdt1</w:t>
        </w:r>
      </w:hyperlink>
      <w:r>
        <w:t xml:space="preserve"> [Accessed 6 May 2010].</w:t>
      </w:r>
    </w:p>
    <w:p w:rsidR="00CD5AEC" w:rsidRDefault="00CD5AEC" w:rsidP="00CD5AEC"/>
    <w:p w:rsidR="00CD5AEC" w:rsidRDefault="00CD5AEC" w:rsidP="00CD5AEC"/>
    <w:p w:rsidR="00CD5AEC" w:rsidRPr="00F56D1A" w:rsidRDefault="00CD5AEC" w:rsidP="00CD5AEC">
      <w:pPr>
        <w:rPr>
          <w:i/>
        </w:rPr>
      </w:pPr>
      <w:r w:rsidRPr="005E7AE9">
        <w:t>Nielsen, J. Mack, R. 1994.</w:t>
      </w:r>
      <w:r w:rsidRPr="00460DE6">
        <w:rPr>
          <w:i/>
        </w:rPr>
        <w:t xml:space="preserve">Usability Inspection Methods. </w:t>
      </w:r>
      <w:r w:rsidRPr="005E7AE9">
        <w:rPr>
          <w:i/>
        </w:rPr>
        <w:t>ISBN: 1-55542</w:t>
      </w:r>
      <w:r w:rsidRPr="005E7AE9">
        <w:t>-622-0</w:t>
      </w:r>
    </w:p>
    <w:p w:rsidR="00CD5AEC" w:rsidRDefault="00CD5AEC" w:rsidP="00EB02A0"/>
    <w:p w:rsidR="00CD5AEC" w:rsidRDefault="00CD5AEC" w:rsidP="00EB02A0">
      <w:r w:rsidRPr="005E7AE9">
        <w:t>Weiss, E. 1993.</w:t>
      </w:r>
      <w:r w:rsidRPr="00460DE6">
        <w:rPr>
          <w:i/>
        </w:rPr>
        <w:t xml:space="preserve"> Making Computers People Literate. </w:t>
      </w:r>
      <w:r w:rsidRPr="005E7AE9">
        <w:t>ISBN: 0-471-01877-5</w:t>
      </w:r>
      <w:r w:rsidRPr="005E7AE9">
        <w:tab/>
      </w:r>
    </w:p>
    <w:p w:rsidR="00CD5AEC" w:rsidRDefault="00CD5AEC" w:rsidP="00EB02A0"/>
    <w:p w:rsidR="00CD5AEC" w:rsidRDefault="00CD5AEC" w:rsidP="00CD5AEC">
      <w:pPr>
        <w:rPr>
          <w:i/>
        </w:rPr>
      </w:pPr>
      <w:r w:rsidRPr="00EB02A0">
        <w:t>Xerox</w:t>
      </w:r>
      <w:r w:rsidRPr="005E7AE9">
        <w:t xml:space="preserve"> Corporation</w:t>
      </w:r>
      <w:r w:rsidRPr="005E7AE9">
        <w:rPr>
          <w:i/>
        </w:rPr>
        <w:t>, 1995.</w:t>
      </w:r>
      <w:r w:rsidRPr="00460DE6">
        <w:rPr>
          <w:i/>
        </w:rPr>
        <w:t xml:space="preserve"> Usability Analysis &amp; Design, </w:t>
      </w:r>
      <w:r w:rsidRPr="005E7AE9">
        <w:t>Xerox Corporation</w:t>
      </w:r>
      <w:r w:rsidRPr="00460DE6">
        <w:rPr>
          <w:i/>
        </w:rPr>
        <w:t>.</w:t>
      </w:r>
    </w:p>
    <w:p w:rsidR="00CD5AEC" w:rsidRPr="00460DE6" w:rsidRDefault="00CD5AEC" w:rsidP="00CD5AEC">
      <w:pPr>
        <w:rPr>
          <w:i/>
        </w:rPr>
      </w:pPr>
    </w:p>
    <w:p w:rsidR="00CD5AEC" w:rsidRPr="005E7AE9" w:rsidRDefault="00CD5AEC" w:rsidP="00CD5AEC">
      <w:r w:rsidRPr="00460DE6">
        <w:rPr>
          <w:i/>
        </w:rPr>
        <w:tab/>
      </w:r>
      <w:r w:rsidRPr="00460DE6">
        <w:rPr>
          <w:i/>
        </w:rPr>
        <w:tab/>
      </w:r>
      <w:r w:rsidRPr="00460DE6">
        <w:rPr>
          <w:i/>
        </w:rPr>
        <w:tab/>
      </w:r>
      <w:r w:rsidRPr="005E7AE9">
        <w:tab/>
      </w:r>
      <w:r w:rsidRPr="005E7AE9">
        <w:tab/>
      </w:r>
    </w:p>
    <w:p w:rsidR="00CD5AEC" w:rsidRPr="00EB02A0" w:rsidRDefault="00CD5AEC" w:rsidP="00EB02A0"/>
    <w:p w:rsidR="00EB02A0" w:rsidRDefault="00EB02A0" w:rsidP="00EB02A0"/>
    <w:p w:rsidR="00E35C9E" w:rsidRDefault="00E35C9E" w:rsidP="00EB02A0"/>
    <w:p w:rsidR="00E35C9E" w:rsidRDefault="00E35C9E" w:rsidP="00EB02A0"/>
    <w:p w:rsidR="007D0B17" w:rsidRPr="007D0B17" w:rsidRDefault="00E811A8" w:rsidP="00CD5AEC">
      <w:pPr>
        <w:pStyle w:val="Heading3"/>
        <w:pageBreakBefore/>
        <w:numPr>
          <w:ilvl w:val="2"/>
          <w:numId w:val="11"/>
        </w:numPr>
      </w:pPr>
      <w:bookmarkStart w:id="114" w:name="_Toc260920800"/>
      <w:r>
        <w:lastRenderedPageBreak/>
        <w:t>R</w:t>
      </w:r>
      <w:r w:rsidR="007D0B17" w:rsidRPr="007D0B17">
        <w:t>eferences from code</w:t>
      </w:r>
      <w:bookmarkEnd w:id="114"/>
    </w:p>
    <w:p w:rsidR="007D0B17" w:rsidRDefault="007D0B17" w:rsidP="00EB02A0"/>
    <w:p w:rsidR="007D0B17" w:rsidRDefault="007D0B17" w:rsidP="00AC4618">
      <w:pPr>
        <w:pStyle w:val="Heading4"/>
        <w:numPr>
          <w:ilvl w:val="3"/>
          <w:numId w:val="11"/>
        </w:numPr>
      </w:pPr>
      <w:r>
        <w:t xml:space="preserve">frm_member.cs, frm_staff.cs, </w:t>
      </w:r>
      <w:r w:rsidRPr="007D0B17">
        <w:t>frm_equipment_bookings_list</w:t>
      </w:r>
      <w:r>
        <w:t>.cs</w:t>
      </w:r>
      <w:r w:rsidR="00AC4618">
        <w:t xml:space="preserve">, </w:t>
      </w:r>
      <w:r w:rsidR="00AC4618" w:rsidRPr="00AC4618">
        <w:t>frm_class_instance_arrange</w:t>
      </w:r>
    </w:p>
    <w:p w:rsidR="00AC4618" w:rsidRPr="00AC4618" w:rsidRDefault="00AC4618" w:rsidP="00AC4618"/>
    <w:p w:rsidR="007F70C0" w:rsidRDefault="007F70C0" w:rsidP="007F70C0">
      <w:pPr>
        <w:pStyle w:val="NormalWeb"/>
        <w:spacing w:before="2" w:after="2" w:line="264" w:lineRule="atLeast"/>
      </w:pPr>
      <w:r w:rsidRPr="00624332">
        <w:rPr>
          <w:iCs/>
        </w:rPr>
        <w:t xml:space="preserve">Alani, S. 2006. </w:t>
      </w:r>
      <w:r>
        <w:rPr>
          <w:i/>
          <w:iCs/>
        </w:rPr>
        <w:t>How to check string is number or not in C#</w:t>
      </w:r>
      <w:r>
        <w:t xml:space="preserve">.[online] (Updated 17 Oct 2009) Available at: </w:t>
      </w:r>
      <w:hyperlink r:id="rId78" w:history="1">
        <w:r>
          <w:rPr>
            <w:rStyle w:val="Hyperlink"/>
          </w:rPr>
          <w:t>http://social.msdn.microsoft.com/Forums/en-US/winforms/thread/84990ad2-5046-472b-b103-f862bfcd5dbc</w:t>
        </w:r>
      </w:hyperlink>
      <w:r>
        <w:t xml:space="preserve"> [Accessed 6 May 2010].</w:t>
      </w:r>
    </w:p>
    <w:p w:rsidR="004433ED" w:rsidRDefault="004433ED" w:rsidP="00EB02A0"/>
    <w:p w:rsidR="00CD5AEC" w:rsidRDefault="00CD5AEC" w:rsidP="00CD5AEC">
      <w:pPr>
        <w:pStyle w:val="Heading4"/>
        <w:numPr>
          <w:ilvl w:val="3"/>
          <w:numId w:val="11"/>
        </w:numPr>
      </w:pPr>
      <w:r w:rsidRPr="00CD5AEC">
        <w:t>frm_equipment.cs</w:t>
      </w:r>
    </w:p>
    <w:p w:rsidR="00CD5AEC" w:rsidRDefault="00CD5AEC" w:rsidP="00CD5AEC"/>
    <w:p w:rsidR="006C03EE" w:rsidRDefault="006C03EE" w:rsidP="006C03EE">
      <w:pPr>
        <w:pStyle w:val="NormalWeb"/>
        <w:spacing w:before="2" w:after="2" w:line="264" w:lineRule="atLeast"/>
      </w:pPr>
      <w:r>
        <w:rPr>
          <w:iCs/>
        </w:rPr>
        <w:t xml:space="preserve">Evilertoaster, 2010. </w:t>
      </w:r>
      <w:r>
        <w:rPr>
          <w:i/>
          <w:iCs/>
        </w:rPr>
        <w:t>ComboBox Default Value? | debugging</w:t>
      </w:r>
      <w:r>
        <w:t xml:space="preserve">.[online] (Updated 6 May 2010) Available at: </w:t>
      </w:r>
      <w:hyperlink r:id="rId79" w:history="1">
        <w:r>
          <w:rPr>
            <w:rStyle w:val="Hyperlink"/>
          </w:rPr>
          <w:t>http://www.debugging.com/bug/12621</w:t>
        </w:r>
      </w:hyperlink>
      <w:r>
        <w:t xml:space="preserve"> [Accessed 6 May 2010].</w:t>
      </w:r>
    </w:p>
    <w:p w:rsidR="006C03EE" w:rsidRDefault="006C03EE" w:rsidP="00CD5AEC"/>
    <w:p w:rsidR="00CD5AEC" w:rsidRDefault="00CD5AEC" w:rsidP="00CD5AEC">
      <w:pPr>
        <w:pStyle w:val="NormalWeb"/>
        <w:spacing w:before="2" w:after="2" w:line="264" w:lineRule="atLeast"/>
      </w:pPr>
      <w:r>
        <w:rPr>
          <w:iCs/>
        </w:rPr>
        <w:t xml:space="preserve">Mayo, J. 2009. </w:t>
      </w:r>
      <w:r>
        <w:rPr>
          <w:i/>
          <w:iCs/>
        </w:rPr>
        <w:t>C# Station: C# Tutorial Lesson 14 - Introduction to Delegates and Events</w:t>
      </w:r>
      <w:r>
        <w:t xml:space="preserve">.[online] (Updated 12 Jan 2009) Available at: </w:t>
      </w:r>
      <w:hyperlink r:id="rId80" w:history="1">
        <w:r>
          <w:rPr>
            <w:rStyle w:val="Hyperlink"/>
          </w:rPr>
          <w:t>http://www.csharp-station.com/Tutorials/Lesson14.aspx</w:t>
        </w:r>
      </w:hyperlink>
      <w:r>
        <w:t xml:space="preserve"> [Accessed 6 May 2010].</w:t>
      </w:r>
    </w:p>
    <w:p w:rsidR="00CD5AEC" w:rsidRDefault="00CD5AEC" w:rsidP="00CD5AEC"/>
    <w:p w:rsidR="006C03EE" w:rsidRDefault="006C03EE" w:rsidP="006C03EE">
      <w:pPr>
        <w:pStyle w:val="NormalWeb"/>
        <w:spacing w:before="2" w:after="2" w:line="264" w:lineRule="atLeast"/>
      </w:pPr>
      <w:r w:rsidRPr="006C03EE">
        <w:rPr>
          <w:iCs/>
        </w:rPr>
        <w:t>MSDN</w:t>
      </w:r>
      <w:r>
        <w:rPr>
          <w:iCs/>
        </w:rPr>
        <w:t xml:space="preserve">, 2010. </w:t>
      </w:r>
      <w:r>
        <w:rPr>
          <w:i/>
          <w:iCs/>
        </w:rPr>
        <w:t>DateTime Methods (System)</w:t>
      </w:r>
      <w:r>
        <w:t xml:space="preserve">.[online] (Updated 6 May 2010) Available at: </w:t>
      </w:r>
      <w:hyperlink r:id="rId81" w:history="1">
        <w:r>
          <w:rPr>
            <w:rStyle w:val="Hyperlink"/>
          </w:rPr>
          <w:t>http://msdn.microsoft.com/en-us/library/system.datetime_methods%28v=VS.90%29.aspx</w:t>
        </w:r>
      </w:hyperlink>
      <w:r>
        <w:t xml:space="preserve"> [Accessed 6 May 2010].</w:t>
      </w:r>
    </w:p>
    <w:p w:rsidR="006C03EE" w:rsidRDefault="006C03EE" w:rsidP="00CD5AEC"/>
    <w:p w:rsidR="00CD5AEC" w:rsidRDefault="00CD5AEC" w:rsidP="00CD5AEC">
      <w:pPr>
        <w:pStyle w:val="NormalWeb"/>
        <w:spacing w:before="2" w:after="2" w:line="264" w:lineRule="atLeast"/>
      </w:pPr>
      <w:r>
        <w:rPr>
          <w:i/>
          <w:iCs/>
        </w:rPr>
        <w:t>MySQL :: MySQL 5.1 Reference Manual :: 11.6 Date and Time Functions</w:t>
      </w:r>
      <w:r>
        <w:t xml:space="preserve">.[online] (Updated 6 May 2010) Available at: </w:t>
      </w:r>
      <w:hyperlink r:id="rId82" w:anchor="function_date" w:history="1">
        <w:r>
          <w:rPr>
            <w:rStyle w:val="Hyperlink"/>
          </w:rPr>
          <w:t>http://dev.mysql.com/doc/refman/5.1/en/date-and-time-functions.html#function_date</w:t>
        </w:r>
      </w:hyperlink>
      <w:r>
        <w:t xml:space="preserve"> [Accessed 6 May 2010].</w:t>
      </w:r>
    </w:p>
    <w:p w:rsidR="00CD5AEC" w:rsidRDefault="00CD5AEC" w:rsidP="00CD5AEC"/>
    <w:p w:rsidR="006C03EE" w:rsidRDefault="006C03EE" w:rsidP="006C03EE">
      <w:pPr>
        <w:pStyle w:val="NormalWeb"/>
        <w:spacing w:before="2" w:after="2" w:line="264" w:lineRule="atLeast"/>
      </w:pPr>
      <w:r>
        <w:rPr>
          <w:iCs/>
        </w:rPr>
        <w:t xml:space="preserve">Slama, J., 2008. </w:t>
      </w:r>
      <w:r>
        <w:rPr>
          <w:i/>
          <w:iCs/>
        </w:rPr>
        <w:t>String Format for DateTime [C#]</w:t>
      </w:r>
      <w:r>
        <w:t xml:space="preserve">.[online] (Updated 6 May 2010) Available at: </w:t>
      </w:r>
      <w:hyperlink r:id="rId83" w:history="1">
        <w:r>
          <w:rPr>
            <w:rStyle w:val="Hyperlink"/>
          </w:rPr>
          <w:t>http://www.csharp-examples.net/string-format-datetime/</w:t>
        </w:r>
      </w:hyperlink>
      <w:r>
        <w:t xml:space="preserve"> [Accessed 6 May 2010].</w:t>
      </w:r>
    </w:p>
    <w:p w:rsidR="00CD5AEC" w:rsidRPr="00CD5AEC" w:rsidRDefault="00CD5AEC" w:rsidP="00CD5AEC"/>
    <w:p w:rsidR="004433ED" w:rsidRDefault="006C03EE" w:rsidP="006C03EE">
      <w:pPr>
        <w:pStyle w:val="Heading4"/>
        <w:numPr>
          <w:ilvl w:val="3"/>
          <w:numId w:val="11"/>
        </w:numPr>
      </w:pPr>
      <w:r>
        <w:t>frm_member.cs</w:t>
      </w:r>
    </w:p>
    <w:p w:rsidR="006C03EE" w:rsidRDefault="006C03EE" w:rsidP="006C03EE"/>
    <w:p w:rsidR="007F70C0" w:rsidRDefault="007F70C0" w:rsidP="007F70C0">
      <w:pPr>
        <w:pStyle w:val="NormalWeb"/>
        <w:spacing w:before="2" w:after="2" w:line="264" w:lineRule="atLeast"/>
      </w:pPr>
      <w:r w:rsidRPr="005A7B7E">
        <w:rPr>
          <w:iCs/>
        </w:rPr>
        <w:t xml:space="preserve">CSharpFreak, 2006. </w:t>
      </w:r>
      <w:r>
        <w:rPr>
          <w:i/>
          <w:iCs/>
        </w:rPr>
        <w:t>How can i create a "right-click menu" i C#</w:t>
      </w:r>
      <w:r>
        <w:t xml:space="preserve">.[online] (Updated 15 Sept 2006) Available at: </w:t>
      </w:r>
      <w:hyperlink r:id="rId84" w:history="1">
        <w:r>
          <w:rPr>
            <w:rStyle w:val="Hyperlink"/>
          </w:rPr>
          <w:t>http://social.msdn.microsoft.com/Forums/en-US/winforms/thread/790cd8be-0ba8-4f10-95a8-c88f1023d6e7</w:t>
        </w:r>
      </w:hyperlink>
      <w:r>
        <w:t xml:space="preserve"> [Accessed 6 May 2010].</w:t>
      </w:r>
    </w:p>
    <w:p w:rsidR="007F70C0" w:rsidRDefault="007F70C0" w:rsidP="006C03EE"/>
    <w:p w:rsidR="007F70C0" w:rsidRDefault="007F70C0" w:rsidP="007F70C0">
      <w:pPr>
        <w:pStyle w:val="NormalWeb"/>
        <w:spacing w:before="2" w:after="2" w:line="264" w:lineRule="atLeast"/>
      </w:pPr>
      <w:r w:rsidRPr="00237C39">
        <w:rPr>
          <w:iCs/>
        </w:rPr>
        <w:t>C# Online.NE</w:t>
      </w:r>
      <w:r>
        <w:rPr>
          <w:iCs/>
        </w:rPr>
        <w:t>T</w:t>
      </w:r>
      <w:r w:rsidRPr="00237C39">
        <w:rPr>
          <w:iCs/>
        </w:rPr>
        <w:t xml:space="preserve">, 2010. </w:t>
      </w:r>
      <w:r>
        <w:rPr>
          <w:i/>
          <w:iCs/>
        </w:rPr>
        <w:t xml:space="preserve"> Working with Images—Using the Bitmap Class (CSharp-Online.NET)</w:t>
      </w:r>
      <w:r>
        <w:t xml:space="preserve">.[online] (Updated 6 May 2010) Available at: </w:t>
      </w:r>
      <w:hyperlink r:id="rId85" w:history="1">
        <w:r>
          <w:rPr>
            <w:rStyle w:val="Hyperlink"/>
          </w:rPr>
          <w:t>http://en.csharp-online.net/Working_with_Images%E2%80%94Using_the_Bitmap_Class</w:t>
        </w:r>
      </w:hyperlink>
      <w:r>
        <w:t xml:space="preserve"> [Accessed 6 May 2010].</w:t>
      </w:r>
    </w:p>
    <w:p w:rsidR="007F70C0" w:rsidRDefault="007F70C0" w:rsidP="006C03EE"/>
    <w:p w:rsidR="007F70C0" w:rsidRDefault="007F70C0" w:rsidP="007F70C0">
      <w:pPr>
        <w:pStyle w:val="NormalWeb"/>
        <w:spacing w:before="2" w:after="2" w:line="264" w:lineRule="atLeast"/>
      </w:pPr>
      <w:r w:rsidRPr="00237C39">
        <w:rPr>
          <w:iCs/>
        </w:rPr>
        <w:t xml:space="preserve">DevAsp, 2006. </w:t>
      </w:r>
      <w:r>
        <w:rPr>
          <w:i/>
          <w:iCs/>
        </w:rPr>
        <w:t>How to load Image in C# and set properties of the Picture Box - .Net Articles &amp; Samples</w:t>
      </w:r>
      <w:r>
        <w:t xml:space="preserve">.[online] (Updated 24 Apr 2010) Available at: </w:t>
      </w:r>
      <w:hyperlink r:id="rId86" w:history="1">
        <w:r>
          <w:rPr>
            <w:rStyle w:val="Hyperlink"/>
          </w:rPr>
          <w:t>http://www.devasp.net/net/articles/display/385.html</w:t>
        </w:r>
      </w:hyperlink>
      <w:r>
        <w:t xml:space="preserve"> [Accessed 6 May 2010].</w:t>
      </w:r>
    </w:p>
    <w:p w:rsidR="007F70C0" w:rsidRDefault="007F70C0" w:rsidP="006C03EE">
      <w:pPr>
        <w:pStyle w:val="NormalWeb"/>
        <w:spacing w:before="2" w:after="2" w:line="264" w:lineRule="atLeast"/>
        <w:rPr>
          <w:iCs/>
        </w:rPr>
      </w:pPr>
    </w:p>
    <w:p w:rsidR="007F70C0" w:rsidRDefault="007F70C0" w:rsidP="007F70C0">
      <w:pPr>
        <w:pStyle w:val="NormalWeb"/>
        <w:spacing w:before="2" w:after="2" w:line="264" w:lineRule="atLeast"/>
      </w:pPr>
      <w:r w:rsidRPr="005A7B7E">
        <w:rPr>
          <w:iCs/>
        </w:rPr>
        <w:t xml:space="preserve">Java2s.com, 2010. </w:t>
      </w:r>
      <w:r>
        <w:rPr>
          <w:i/>
          <w:iCs/>
        </w:rPr>
        <w:t>Mouse left click, right click, middle click, hover : Mouse Event « Event « C# / C Sharp</w:t>
      </w:r>
      <w:r>
        <w:t xml:space="preserve">.[online] (Updated 6 May 2010) Available at: </w:t>
      </w:r>
      <w:hyperlink r:id="rId87" w:history="1">
        <w:r>
          <w:rPr>
            <w:rStyle w:val="Hyperlink"/>
          </w:rPr>
          <w:t>http://www.java2s.com/Code/CSharp/Event/Mouseleftclickrightclickmiddleclickhover.htm</w:t>
        </w:r>
      </w:hyperlink>
      <w:r>
        <w:t xml:space="preserve"> [Accessed 6 May 2010].</w:t>
      </w:r>
    </w:p>
    <w:p w:rsidR="007F70C0" w:rsidRDefault="007F70C0" w:rsidP="006C03EE">
      <w:pPr>
        <w:pStyle w:val="NormalWeb"/>
        <w:spacing w:before="2" w:after="2" w:line="264" w:lineRule="atLeast"/>
        <w:rPr>
          <w:iCs/>
        </w:rPr>
      </w:pPr>
    </w:p>
    <w:p w:rsidR="007F70C0" w:rsidRDefault="007F70C0" w:rsidP="006C03EE">
      <w:pPr>
        <w:pStyle w:val="NormalWeb"/>
        <w:spacing w:before="2" w:after="2" w:line="264" w:lineRule="atLeast"/>
        <w:rPr>
          <w:iCs/>
        </w:rPr>
      </w:pPr>
    </w:p>
    <w:p w:rsidR="006C03EE" w:rsidRDefault="00237C39" w:rsidP="006C03EE">
      <w:pPr>
        <w:pStyle w:val="NormalWeb"/>
        <w:spacing w:before="2" w:after="2" w:line="264" w:lineRule="atLeast"/>
      </w:pPr>
      <w:r w:rsidRPr="00237C39">
        <w:rPr>
          <w:iCs/>
        </w:rPr>
        <w:t>Meshplex,</w:t>
      </w:r>
      <w:r>
        <w:rPr>
          <w:iCs/>
        </w:rPr>
        <w:t xml:space="preserve"> </w:t>
      </w:r>
      <w:r w:rsidRPr="00237C39">
        <w:rPr>
          <w:iCs/>
        </w:rPr>
        <w:t>2008.</w:t>
      </w:r>
      <w:r>
        <w:rPr>
          <w:i/>
          <w:iCs/>
        </w:rPr>
        <w:t xml:space="preserve"> </w:t>
      </w:r>
      <w:r w:rsidR="006C03EE">
        <w:rPr>
          <w:i/>
          <w:iCs/>
        </w:rPr>
        <w:t>C Sharp/String Literals - Meshplex</w:t>
      </w:r>
      <w:r w:rsidR="006C03EE">
        <w:t xml:space="preserve">.[online] (Updated </w:t>
      </w:r>
      <w:r>
        <w:t>4</w:t>
      </w:r>
      <w:r w:rsidR="006C03EE">
        <w:t xml:space="preserve"> </w:t>
      </w:r>
      <w:r>
        <w:t>Oct</w:t>
      </w:r>
      <w:r w:rsidR="006C03EE">
        <w:t xml:space="preserve"> 20</w:t>
      </w:r>
      <w:r>
        <w:t>08</w:t>
      </w:r>
      <w:r w:rsidR="006C03EE">
        <w:t xml:space="preserve">) Available at: </w:t>
      </w:r>
      <w:hyperlink r:id="rId88" w:history="1">
        <w:r w:rsidR="006C03EE">
          <w:rPr>
            <w:rStyle w:val="Hyperlink"/>
          </w:rPr>
          <w:t>http://www.meshplex.org/wiki/C_Sharp/String_Literals</w:t>
        </w:r>
      </w:hyperlink>
      <w:r w:rsidR="006C03EE">
        <w:t xml:space="preserve"> [Accessed 6 May 2010].</w:t>
      </w:r>
    </w:p>
    <w:p w:rsidR="006C03EE" w:rsidRDefault="006C03EE" w:rsidP="006C03EE">
      <w:pPr>
        <w:pStyle w:val="NormalWeb"/>
        <w:spacing w:before="2" w:after="2" w:line="264" w:lineRule="atLeast"/>
      </w:pPr>
    </w:p>
    <w:p w:rsidR="006C03EE" w:rsidRDefault="00624332" w:rsidP="006C03EE">
      <w:pPr>
        <w:pStyle w:val="NormalWeb"/>
        <w:spacing w:before="2" w:after="2" w:line="264" w:lineRule="atLeast"/>
      </w:pPr>
      <w:r w:rsidRPr="00624332">
        <w:rPr>
          <w:iCs/>
        </w:rPr>
        <w:t xml:space="preserve">Rae, M. 2005. </w:t>
      </w:r>
      <w:r w:rsidR="006C03EE">
        <w:rPr>
          <w:i/>
          <w:iCs/>
        </w:rPr>
        <w:t>C# Tool tip text - C# / C Sharp answers</w:t>
      </w:r>
      <w:r w:rsidR="006C03EE">
        <w:t xml:space="preserve">.[online] (Updated </w:t>
      </w:r>
      <w:r>
        <w:t>17</w:t>
      </w:r>
      <w:r w:rsidR="006C03EE">
        <w:t xml:space="preserve"> </w:t>
      </w:r>
      <w:r>
        <w:t>Nov</w:t>
      </w:r>
      <w:r w:rsidR="006C03EE">
        <w:t xml:space="preserve"> 20</w:t>
      </w:r>
      <w:r>
        <w:t>05</w:t>
      </w:r>
      <w:r w:rsidR="006C03EE">
        <w:t xml:space="preserve">) Available at: </w:t>
      </w:r>
      <w:hyperlink r:id="rId89" w:history="1">
        <w:r w:rsidR="006C03EE">
          <w:rPr>
            <w:rStyle w:val="Hyperlink"/>
          </w:rPr>
          <w:t>http://bytes.com/topic/c-sharp/answers/272413-c-tool-tip-text</w:t>
        </w:r>
      </w:hyperlink>
      <w:r w:rsidR="006C03EE">
        <w:t xml:space="preserve"> [Accessed 6 May 2010].</w:t>
      </w:r>
    </w:p>
    <w:p w:rsidR="006C03EE" w:rsidRDefault="006C03EE" w:rsidP="006C03EE">
      <w:pPr>
        <w:pStyle w:val="NormalWeb"/>
        <w:spacing w:before="2" w:after="2" w:line="264" w:lineRule="atLeast"/>
      </w:pPr>
    </w:p>
    <w:p w:rsidR="006C03EE" w:rsidRDefault="00237C39" w:rsidP="006C03EE">
      <w:pPr>
        <w:pStyle w:val="NormalWeb"/>
        <w:spacing w:before="2" w:after="2" w:line="264" w:lineRule="atLeast"/>
      </w:pPr>
      <w:r w:rsidRPr="00237C39">
        <w:rPr>
          <w:iCs/>
        </w:rPr>
        <w:t>Vaupel, R., 2009.</w:t>
      </w:r>
      <w:r w:rsidR="006C03EE">
        <w:rPr>
          <w:i/>
          <w:iCs/>
        </w:rPr>
        <w:t>MySQL :: PROBLEM: INSERT Blob-Data</w:t>
      </w:r>
      <w:r w:rsidR="006C03EE">
        <w:t xml:space="preserve">.[online] (Updated </w:t>
      </w:r>
      <w:r>
        <w:t>3</w:t>
      </w:r>
      <w:r w:rsidR="006C03EE">
        <w:t xml:space="preserve"> </w:t>
      </w:r>
      <w:r>
        <w:t>Oct</w:t>
      </w:r>
      <w:r w:rsidR="006C03EE">
        <w:t xml:space="preserve"> 20</w:t>
      </w:r>
      <w:r>
        <w:t>09</w:t>
      </w:r>
      <w:r w:rsidR="006C03EE">
        <w:t xml:space="preserve">) Available at: </w:t>
      </w:r>
      <w:hyperlink r:id="rId90" w:history="1">
        <w:r w:rsidR="006C03EE">
          <w:rPr>
            <w:rStyle w:val="Hyperlink"/>
          </w:rPr>
          <w:t>http://forums.mysql.com/read.php?47,284456,284456</w:t>
        </w:r>
      </w:hyperlink>
      <w:r w:rsidR="006C03EE">
        <w:t xml:space="preserve"> [Accessed 6 May 2010].</w:t>
      </w:r>
    </w:p>
    <w:p w:rsidR="006C03EE" w:rsidRDefault="006C03EE" w:rsidP="006C03EE">
      <w:pPr>
        <w:pStyle w:val="NormalWeb"/>
        <w:spacing w:before="2" w:after="2" w:line="264" w:lineRule="atLeast"/>
      </w:pPr>
    </w:p>
    <w:p w:rsidR="006C03EE" w:rsidRPr="006C03EE" w:rsidRDefault="006C03EE" w:rsidP="006C03EE"/>
    <w:p w:rsidR="006C03EE" w:rsidRDefault="007F70C0" w:rsidP="007F70C0">
      <w:pPr>
        <w:pStyle w:val="Heading4"/>
        <w:numPr>
          <w:ilvl w:val="3"/>
          <w:numId w:val="11"/>
        </w:numPr>
      </w:pPr>
      <w:r>
        <w:t>Class.cs</w:t>
      </w:r>
    </w:p>
    <w:p w:rsidR="007F70C0" w:rsidRDefault="007F70C0" w:rsidP="007F70C0"/>
    <w:p w:rsidR="007F70C0" w:rsidRDefault="007F70C0" w:rsidP="007F70C0">
      <w:pPr>
        <w:pStyle w:val="NormalWeb"/>
        <w:spacing w:before="2" w:after="2" w:line="264" w:lineRule="atLeast"/>
      </w:pPr>
      <w:r>
        <w:t xml:space="preserve">Microsoft, Capitalization Conventions. (2010) [Online] (Updated 6 May 2010) Available at: </w:t>
      </w:r>
      <w:hyperlink r:id="rId91" w:history="1">
        <w:r>
          <w:rPr>
            <w:rStyle w:val="Hyperlink"/>
          </w:rPr>
          <w:t>http://msdn.microsoft.com/en-us/library/ms229043%28v=VS.90%29.aspx</w:t>
        </w:r>
      </w:hyperlink>
      <w:r>
        <w:t xml:space="preserve"> [Accessed 6 May 2010].</w:t>
      </w:r>
    </w:p>
    <w:p w:rsidR="007F70C0" w:rsidRPr="007F70C0" w:rsidRDefault="007F70C0" w:rsidP="007F70C0"/>
    <w:p w:rsidR="005E7AE9" w:rsidRDefault="007F70C0" w:rsidP="007F70C0">
      <w:pPr>
        <w:pStyle w:val="Heading4"/>
        <w:numPr>
          <w:ilvl w:val="3"/>
          <w:numId w:val="11"/>
        </w:numPr>
      </w:pPr>
      <w:r w:rsidRPr="007F70C0">
        <w:t>frm_member_list.cs</w:t>
      </w:r>
    </w:p>
    <w:p w:rsidR="007F70C0" w:rsidRDefault="007F70C0" w:rsidP="007F70C0"/>
    <w:p w:rsidR="00E811A8" w:rsidRDefault="00E811A8" w:rsidP="00E811A8">
      <w:pPr>
        <w:pStyle w:val="NormalWeb"/>
        <w:spacing w:before="2" w:after="2" w:line="264" w:lineRule="atLeast"/>
      </w:pPr>
      <w:r w:rsidRPr="007F70C0">
        <w:rPr>
          <w:iCs/>
        </w:rPr>
        <w:t xml:space="preserve">Aranbs, 2009. </w:t>
      </w:r>
      <w:r>
        <w:rPr>
          <w:i/>
          <w:iCs/>
        </w:rPr>
        <w:t>line break in message box - C# / C Sharp answers</w:t>
      </w:r>
      <w:r>
        <w:t xml:space="preserve">.[online] (Updated 14 Mar 2009) Available at: </w:t>
      </w:r>
      <w:hyperlink r:id="rId92" w:history="1">
        <w:r>
          <w:rPr>
            <w:rStyle w:val="Hyperlink"/>
          </w:rPr>
          <w:t>http://bytes.com/topic/c-sharp/answers/866510-line-break-message-box</w:t>
        </w:r>
      </w:hyperlink>
      <w:r>
        <w:t xml:space="preserve"> [Accessed 6 May 2010].</w:t>
      </w:r>
    </w:p>
    <w:p w:rsidR="00E811A8" w:rsidRDefault="00E811A8" w:rsidP="007F70C0"/>
    <w:p w:rsidR="007F70C0" w:rsidRDefault="00E811A8" w:rsidP="007F70C0">
      <w:pPr>
        <w:pStyle w:val="NormalWeb"/>
        <w:spacing w:before="2" w:after="2" w:line="264" w:lineRule="atLeast"/>
      </w:pPr>
      <w:r w:rsidRPr="00E811A8">
        <w:rPr>
          <w:iCs/>
        </w:rPr>
        <w:t>MSDN, 2010</w:t>
      </w:r>
      <w:r>
        <w:rPr>
          <w:iCs/>
        </w:rPr>
        <w:t>a</w:t>
      </w:r>
      <w:r w:rsidRPr="00E811A8">
        <w:rPr>
          <w:iCs/>
        </w:rPr>
        <w:t>.</w:t>
      </w:r>
      <w:r w:rsidR="007F70C0">
        <w:rPr>
          <w:i/>
          <w:iCs/>
        </w:rPr>
        <w:t>Clipboard Class (System.Windows.Forms)</w:t>
      </w:r>
      <w:r w:rsidR="007F70C0">
        <w:t xml:space="preserve">.[online] (Updated 6 May 2010) Available at: </w:t>
      </w:r>
      <w:hyperlink r:id="rId93" w:history="1">
        <w:r w:rsidR="007F70C0">
          <w:rPr>
            <w:rStyle w:val="Hyperlink"/>
          </w:rPr>
          <w:t>http://msdn.microsoft.com/en-us/library/system.windows.forms.clipboard.aspx</w:t>
        </w:r>
      </w:hyperlink>
      <w:r w:rsidR="007F70C0">
        <w:t xml:space="preserve"> [Accessed 6 May 2010].</w:t>
      </w:r>
    </w:p>
    <w:p w:rsidR="007F70C0" w:rsidRDefault="007F70C0" w:rsidP="007F70C0">
      <w:pPr>
        <w:pStyle w:val="NormalWeb"/>
        <w:spacing w:before="2" w:after="2" w:line="264" w:lineRule="atLeast"/>
        <w:rPr>
          <w:i/>
          <w:iCs/>
        </w:rPr>
      </w:pPr>
    </w:p>
    <w:p w:rsidR="007F70C0" w:rsidRDefault="00E811A8" w:rsidP="007F70C0">
      <w:pPr>
        <w:pStyle w:val="NormalWeb"/>
        <w:spacing w:before="2" w:after="2" w:line="264" w:lineRule="atLeast"/>
      </w:pPr>
      <w:r w:rsidRPr="00E811A8">
        <w:rPr>
          <w:iCs/>
        </w:rPr>
        <w:t>MSDN, 2010</w:t>
      </w:r>
      <w:r>
        <w:rPr>
          <w:iCs/>
        </w:rPr>
        <w:t>b</w:t>
      </w:r>
      <w:r w:rsidRPr="00E811A8">
        <w:rPr>
          <w:iCs/>
        </w:rPr>
        <w:t>.</w:t>
      </w:r>
      <w:r>
        <w:rPr>
          <w:iCs/>
        </w:rPr>
        <w:t xml:space="preserve"> </w:t>
      </w:r>
      <w:r w:rsidR="007F70C0">
        <w:rPr>
          <w:i/>
          <w:iCs/>
        </w:rPr>
        <w:t>Clipboard.ContainsData Method (System.Windows.Forms)</w:t>
      </w:r>
      <w:r w:rsidR="007F70C0">
        <w:t xml:space="preserve">.[online] (Updated 6 May 2010) Available at: </w:t>
      </w:r>
      <w:hyperlink r:id="rId94" w:history="1">
        <w:r w:rsidR="007F70C0">
          <w:rPr>
            <w:rStyle w:val="Hyperlink"/>
          </w:rPr>
          <w:t>http://msdn.microsoft.com/en-us/library/system.windows.forms.clipboard.containsdata.aspx</w:t>
        </w:r>
      </w:hyperlink>
      <w:r w:rsidR="007F70C0">
        <w:t xml:space="preserve"> [Accessed 6 May 2010].</w:t>
      </w:r>
    </w:p>
    <w:p w:rsidR="007F70C0" w:rsidRDefault="007F70C0" w:rsidP="007F70C0">
      <w:pPr>
        <w:pStyle w:val="NormalWeb"/>
        <w:spacing w:before="2" w:after="2" w:line="264" w:lineRule="atLeast"/>
        <w:rPr>
          <w:i/>
          <w:iCs/>
        </w:rPr>
      </w:pPr>
    </w:p>
    <w:p w:rsidR="007F70C0" w:rsidRDefault="00E811A8" w:rsidP="007F70C0">
      <w:pPr>
        <w:pStyle w:val="NormalWeb"/>
        <w:spacing w:before="2" w:after="2" w:line="264" w:lineRule="atLeast"/>
      </w:pPr>
      <w:r w:rsidRPr="00E811A8">
        <w:rPr>
          <w:iCs/>
        </w:rPr>
        <w:t>MSDN, 2010</w:t>
      </w:r>
      <w:r>
        <w:rPr>
          <w:iCs/>
        </w:rPr>
        <w:t>c</w:t>
      </w:r>
      <w:r w:rsidRPr="00E811A8">
        <w:rPr>
          <w:iCs/>
        </w:rPr>
        <w:t>.</w:t>
      </w:r>
      <w:r>
        <w:rPr>
          <w:iCs/>
        </w:rPr>
        <w:t xml:space="preserve"> </w:t>
      </w:r>
      <w:r w:rsidR="007F70C0">
        <w:rPr>
          <w:i/>
          <w:iCs/>
        </w:rPr>
        <w:t>DataGridView.SelectedCells Property (System.Windows.Forms)</w:t>
      </w:r>
      <w:r w:rsidR="007F70C0">
        <w:t xml:space="preserve">.[online] (Updated 6 May 2010) Available at: </w:t>
      </w:r>
      <w:hyperlink r:id="rId95" w:history="1">
        <w:r w:rsidR="007F70C0">
          <w:rPr>
            <w:rStyle w:val="Hyperlink"/>
          </w:rPr>
          <w:t>http://msdn.microsoft.com/en-us/library/system.windows.forms.datagridview.selectedcells.aspx</w:t>
        </w:r>
      </w:hyperlink>
      <w:r w:rsidR="007F70C0">
        <w:t xml:space="preserve"> [Accessed 6 May 2010].</w:t>
      </w:r>
    </w:p>
    <w:p w:rsidR="007F70C0" w:rsidRDefault="007F70C0" w:rsidP="007F70C0">
      <w:pPr>
        <w:pStyle w:val="NormalWeb"/>
        <w:spacing w:before="2" w:after="2" w:line="264" w:lineRule="atLeast"/>
        <w:rPr>
          <w:i/>
          <w:iCs/>
        </w:rPr>
      </w:pPr>
    </w:p>
    <w:p w:rsidR="007F70C0" w:rsidRPr="007F70C0" w:rsidRDefault="007F70C0" w:rsidP="007F70C0"/>
    <w:p w:rsidR="005E7AE9" w:rsidRDefault="00E811A8" w:rsidP="00E811A8">
      <w:pPr>
        <w:pStyle w:val="Heading4"/>
        <w:numPr>
          <w:ilvl w:val="3"/>
          <w:numId w:val="11"/>
        </w:numPr>
      </w:pPr>
      <w:r>
        <w:t>frm_message_box.cs</w:t>
      </w:r>
    </w:p>
    <w:p w:rsidR="00E811A8" w:rsidRDefault="00E811A8" w:rsidP="00EC2568"/>
    <w:p w:rsidR="00E811A8" w:rsidRDefault="00B73796" w:rsidP="00E811A8">
      <w:pPr>
        <w:pStyle w:val="NormalWeb"/>
        <w:spacing w:before="2" w:after="2" w:line="264" w:lineRule="atLeast"/>
      </w:pPr>
      <w:r>
        <w:rPr>
          <w:i/>
          <w:iCs/>
        </w:rPr>
        <w:t xml:space="preserve">Drumm, D., 2005. </w:t>
      </w:r>
      <w:r w:rsidR="00E811A8">
        <w:rPr>
          <w:i/>
          <w:iCs/>
        </w:rPr>
        <w:t>Create Custom Dialog like MessageBox - C# / C Sharp answers</w:t>
      </w:r>
      <w:r w:rsidR="00E811A8">
        <w:t xml:space="preserve">.[online] (Updated </w:t>
      </w:r>
      <w:r w:rsidR="000258E0">
        <w:t>15 Nov</w:t>
      </w:r>
      <w:r w:rsidR="00E811A8">
        <w:t xml:space="preserve"> 20</w:t>
      </w:r>
      <w:r w:rsidR="000258E0">
        <w:t>05</w:t>
      </w:r>
      <w:r w:rsidR="00E811A8">
        <w:t xml:space="preserve">) Available at: </w:t>
      </w:r>
      <w:hyperlink r:id="rId96" w:history="1">
        <w:r w:rsidR="00E811A8">
          <w:rPr>
            <w:rStyle w:val="Hyperlink"/>
          </w:rPr>
          <w:t>http://bytes.com/topic/c-sharp/answers/227206-create-custom-dialog-like-messagebox</w:t>
        </w:r>
      </w:hyperlink>
      <w:r w:rsidR="00E811A8">
        <w:t xml:space="preserve"> [Accessed 6 May 2010].</w:t>
      </w:r>
    </w:p>
    <w:p w:rsidR="00E811A8" w:rsidRDefault="00E811A8" w:rsidP="00E811A8">
      <w:pPr>
        <w:pStyle w:val="NormalWeb"/>
        <w:spacing w:before="2" w:after="2" w:line="264" w:lineRule="atLeast"/>
        <w:rPr>
          <w:i/>
          <w:iCs/>
        </w:rPr>
      </w:pPr>
    </w:p>
    <w:p w:rsidR="00E811A8" w:rsidRDefault="00E811A8" w:rsidP="00E811A8">
      <w:pPr>
        <w:pStyle w:val="NormalWeb"/>
        <w:spacing w:before="2" w:after="2" w:line="264" w:lineRule="atLeast"/>
      </w:pPr>
      <w:r w:rsidRPr="00E811A8">
        <w:rPr>
          <w:iCs/>
        </w:rPr>
        <w:t>Hussain, S.</w:t>
      </w:r>
      <w:r w:rsidR="000258E0">
        <w:rPr>
          <w:iCs/>
        </w:rPr>
        <w:t>,</w:t>
      </w:r>
      <w:r w:rsidRPr="00E811A8">
        <w:rPr>
          <w:iCs/>
        </w:rPr>
        <w:t xml:space="preserve"> 2007. </w:t>
      </w:r>
      <w:r>
        <w:rPr>
          <w:i/>
          <w:iCs/>
        </w:rPr>
        <w:t>Creating a Custom Message Box - CodeGuru</w:t>
      </w:r>
      <w:r>
        <w:t xml:space="preserve">.[online] (Updated 21 May 2007) Available at: </w:t>
      </w:r>
      <w:hyperlink r:id="rId97" w:history="1">
        <w:r>
          <w:rPr>
            <w:rStyle w:val="Hyperlink"/>
          </w:rPr>
          <w:t>http://www.codeguru.com/csharp/.net/net_general/eventsanddelegates/article.php/c13193</w:t>
        </w:r>
      </w:hyperlink>
      <w:r>
        <w:t xml:space="preserve"> [Accessed 6 May 2010].</w:t>
      </w:r>
    </w:p>
    <w:p w:rsidR="00E811A8" w:rsidRDefault="00E811A8" w:rsidP="00EC2568"/>
    <w:p w:rsidR="005E7AE9" w:rsidRDefault="005E7AE9" w:rsidP="00EC2568"/>
    <w:p w:rsidR="002F2FAF" w:rsidRDefault="002F2FAF" w:rsidP="00EC2568"/>
    <w:p w:rsidR="002F2FAF" w:rsidRDefault="002F2FAF" w:rsidP="00EC2568"/>
    <w:p w:rsidR="002F2FAF" w:rsidRDefault="002F2FAF" w:rsidP="00EC2568"/>
    <w:p w:rsidR="002F2FAF" w:rsidRDefault="002F2FAF" w:rsidP="00EC2568"/>
    <w:p w:rsidR="002F2FAF" w:rsidRDefault="002F2FAF" w:rsidP="002F2FAF">
      <w:pPr>
        <w:pStyle w:val="Heading4"/>
        <w:numPr>
          <w:ilvl w:val="3"/>
          <w:numId w:val="11"/>
        </w:numPr>
      </w:pPr>
      <w:r>
        <w:t>Outlookbar.cs</w:t>
      </w:r>
    </w:p>
    <w:p w:rsidR="002F2FAF" w:rsidRDefault="002F2FAF" w:rsidP="002F2FAF"/>
    <w:p w:rsidR="002F2FAF" w:rsidRDefault="002F2FAF" w:rsidP="002F2FAF">
      <w:pPr>
        <w:pStyle w:val="NormalWeb"/>
        <w:spacing w:before="2" w:after="2" w:line="264" w:lineRule="atLeast"/>
      </w:pPr>
      <w:r w:rsidRPr="002F2FAF">
        <w:rPr>
          <w:iCs/>
        </w:rPr>
        <w:t xml:space="preserve">Clifton, M. 2003. </w:t>
      </w:r>
      <w:r>
        <w:rPr>
          <w:i/>
          <w:iCs/>
        </w:rPr>
        <w:t>An Outlook Bar Implementation - CodeProject</w:t>
      </w:r>
      <w:r>
        <w:t xml:space="preserve">.[online] (Updated 12 Apr 2003) Available at: </w:t>
      </w:r>
      <w:hyperlink r:id="rId98" w:history="1">
        <w:r>
          <w:rPr>
            <w:rStyle w:val="Hyperlink"/>
          </w:rPr>
          <w:t>http://www.codeproject.com/KB/selection/csoutlookbar.aspx</w:t>
        </w:r>
      </w:hyperlink>
      <w:r>
        <w:t xml:space="preserve"> [Accessed 6 May 2010].</w:t>
      </w:r>
    </w:p>
    <w:p w:rsidR="002F2FAF" w:rsidRDefault="002F2FAF" w:rsidP="002F2FAF">
      <w:pPr>
        <w:pStyle w:val="NormalWeb"/>
        <w:spacing w:before="2" w:after="2" w:line="264" w:lineRule="atLeast"/>
        <w:rPr>
          <w:i/>
          <w:iCs/>
        </w:rPr>
      </w:pPr>
    </w:p>
    <w:p w:rsidR="002F2FAF" w:rsidRDefault="002F2FAF" w:rsidP="002F2FAF">
      <w:pPr>
        <w:pStyle w:val="NormalWeb"/>
        <w:spacing w:before="2" w:after="2" w:line="264" w:lineRule="atLeast"/>
      </w:pPr>
      <w:r w:rsidRPr="002F2FAF">
        <w:rPr>
          <w:iCs/>
        </w:rPr>
        <w:t xml:space="preserve">Ivar, 2002. </w:t>
      </w:r>
      <w:r>
        <w:rPr>
          <w:i/>
          <w:iCs/>
        </w:rPr>
        <w:t>Outlook Bar Control</w:t>
      </w:r>
      <w:r>
        <w:t xml:space="preserve">.[online] (Updated 18 Apr 2002) Available at: </w:t>
      </w:r>
      <w:hyperlink r:id="rId99" w:history="1">
        <w:r>
          <w:rPr>
            <w:rStyle w:val="Hyperlink"/>
          </w:rPr>
          <w:t>http://www.c-sharpcorner.com/UploadFile/ivar/OutlookBarIL11212005014057AM/OutlookBarIL.aspx</w:t>
        </w:r>
      </w:hyperlink>
      <w:r>
        <w:t xml:space="preserve"> [Accessed 6 May 2010].</w:t>
      </w:r>
    </w:p>
    <w:p w:rsidR="002F2FAF" w:rsidRDefault="002F2FAF" w:rsidP="002F2FAF">
      <w:pPr>
        <w:pStyle w:val="NormalWeb"/>
        <w:spacing w:before="2" w:after="2" w:line="264" w:lineRule="atLeast"/>
        <w:rPr>
          <w:i/>
          <w:iCs/>
        </w:rPr>
      </w:pPr>
    </w:p>
    <w:p w:rsidR="002F2FAF" w:rsidRDefault="002F2FAF" w:rsidP="002F2FAF">
      <w:pPr>
        <w:pStyle w:val="NormalWeb"/>
        <w:spacing w:before="2" w:after="2" w:line="264" w:lineRule="atLeast"/>
      </w:pPr>
      <w:r w:rsidRPr="002F2FAF">
        <w:rPr>
          <w:iCs/>
        </w:rPr>
        <w:t xml:space="preserve">Kuijpers, H., 2006. </w:t>
      </w:r>
      <w:r>
        <w:rPr>
          <w:i/>
          <w:iCs/>
        </w:rPr>
        <w:t>OutlookBar: A Simplified Outlook Style Sidebar Control - CodeProject</w:t>
      </w:r>
      <w:r>
        <w:t xml:space="preserve">.[online] (Updated 10 Nov 2006) Available at: </w:t>
      </w:r>
      <w:hyperlink r:id="rId100" w:history="1">
        <w:r>
          <w:rPr>
            <w:rStyle w:val="Hyperlink"/>
          </w:rPr>
          <w:t>http://www.codeproject.com/KB/menus/OutlookBar.aspx</w:t>
        </w:r>
      </w:hyperlink>
      <w:r>
        <w:t xml:space="preserve"> [Accessed 6 May 2010].</w:t>
      </w:r>
    </w:p>
    <w:p w:rsidR="002F2FAF" w:rsidRPr="002F2FAF" w:rsidRDefault="002F2FAF" w:rsidP="002F2FAF"/>
    <w:p w:rsidR="005E7AE9" w:rsidRDefault="005E7AE9" w:rsidP="00EC2568"/>
    <w:p w:rsidR="005E7AE9" w:rsidRDefault="00EB02A0" w:rsidP="00EB02A0">
      <w:pPr>
        <w:pStyle w:val="Heading2"/>
        <w:pageBreakBefore/>
        <w:numPr>
          <w:ilvl w:val="1"/>
          <w:numId w:val="11"/>
        </w:numPr>
      </w:pPr>
      <w:bookmarkStart w:id="115" w:name="_Toc260920801"/>
      <w:r>
        <w:lastRenderedPageBreak/>
        <w:t>Licenses</w:t>
      </w:r>
      <w:bookmarkEnd w:id="115"/>
    </w:p>
    <w:p w:rsidR="00A56D26" w:rsidRPr="00A56D26" w:rsidRDefault="00A56D26" w:rsidP="00A56D26">
      <w:pPr>
        <w:rPr>
          <w:lang w:eastAsia="zh-CN"/>
        </w:rPr>
      </w:pPr>
    </w:p>
    <w:p w:rsidR="00EB02A0" w:rsidRDefault="00A56D26" w:rsidP="00A56D26">
      <w:pPr>
        <w:pStyle w:val="Heading3"/>
        <w:numPr>
          <w:ilvl w:val="2"/>
          <w:numId w:val="11"/>
        </w:numPr>
        <w:rPr>
          <w:lang w:eastAsia="zh-CN"/>
        </w:rPr>
      </w:pPr>
      <w:bookmarkStart w:id="116" w:name="_Toc260920802"/>
      <w:r>
        <w:rPr>
          <w:lang w:eastAsia="zh-CN"/>
        </w:rPr>
        <w:t>Free Stock Icons</w:t>
      </w:r>
      <w:bookmarkEnd w:id="116"/>
    </w:p>
    <w:p w:rsidR="00A56D26" w:rsidRDefault="00A56D26" w:rsidP="00EB02A0">
      <w:pPr>
        <w:rPr>
          <w:lang w:eastAsia="zh-CN"/>
        </w:rPr>
      </w:pPr>
    </w:p>
    <w:p w:rsidR="00EB02A0" w:rsidRDefault="00EB02A0" w:rsidP="00EB02A0">
      <w:pPr>
        <w:rPr>
          <w:lang w:eastAsia="zh-CN"/>
        </w:rPr>
      </w:pPr>
      <w:r>
        <w:rPr>
          <w:lang w:eastAsia="zh-CN"/>
        </w:rPr>
        <w:t>Free Icons used from:</w:t>
      </w:r>
    </w:p>
    <w:p w:rsidR="00EB02A0" w:rsidRDefault="00CD2427" w:rsidP="00EB02A0">
      <w:pPr>
        <w:rPr>
          <w:lang w:eastAsia="zh-CN"/>
        </w:rPr>
      </w:pPr>
      <w:hyperlink r:id="rId101" w:history="1">
        <w:r w:rsidR="00EB02A0" w:rsidRPr="009C5C19">
          <w:rPr>
            <w:rStyle w:val="Hyperlink"/>
            <w:lang w:eastAsia="zh-CN"/>
          </w:rPr>
          <w:t>http://www.iconarchive.com/category/application/aesthetica-2-icons-by-dryicons.html</w:t>
        </w:r>
      </w:hyperlink>
    </w:p>
    <w:p w:rsidR="00EB02A0" w:rsidRDefault="00EB02A0" w:rsidP="00EB02A0">
      <w:pPr>
        <w:rPr>
          <w:lang w:eastAsia="zh-CN"/>
        </w:rPr>
      </w:pPr>
      <w:r>
        <w:rPr>
          <w:lang w:eastAsia="zh-CN"/>
        </w:rPr>
        <w:t>Under free licence:</w:t>
      </w:r>
    </w:p>
    <w:p w:rsidR="00EB02A0" w:rsidRDefault="00CD2427" w:rsidP="00EB02A0">
      <w:pPr>
        <w:rPr>
          <w:lang w:eastAsia="zh-CN"/>
        </w:rPr>
      </w:pPr>
      <w:hyperlink r:id="rId102" w:history="1">
        <w:r w:rsidR="00EB02A0" w:rsidRPr="009C5C19">
          <w:rPr>
            <w:rStyle w:val="Hyperlink"/>
            <w:lang w:eastAsia="zh-CN"/>
          </w:rPr>
          <w:t>http://dryicons.com/terms/</w:t>
        </w:r>
      </w:hyperlink>
    </w:p>
    <w:p w:rsidR="00EB02A0" w:rsidRDefault="00EB02A0" w:rsidP="00EB02A0">
      <w:pPr>
        <w:rPr>
          <w:lang w:eastAsia="zh-CN"/>
        </w:rPr>
      </w:pPr>
    </w:p>
    <w:p w:rsidR="00EB02A0" w:rsidRDefault="00EB02A0" w:rsidP="00EB02A0">
      <w:pPr>
        <w:rPr>
          <w:lang w:eastAsia="zh-CN"/>
        </w:rPr>
      </w:pPr>
    </w:p>
    <w:p w:rsidR="00A56D26" w:rsidRDefault="00A56D26" w:rsidP="00A56D26">
      <w:pPr>
        <w:pStyle w:val="Heading3"/>
        <w:numPr>
          <w:ilvl w:val="2"/>
          <w:numId w:val="11"/>
        </w:numPr>
        <w:rPr>
          <w:lang w:eastAsia="zh-CN"/>
        </w:rPr>
      </w:pPr>
      <w:bookmarkStart w:id="117" w:name="_Toc260920803"/>
      <w:r>
        <w:rPr>
          <w:lang w:eastAsia="zh-CN"/>
        </w:rPr>
        <w:t>Women at Fitness Club Image</w:t>
      </w:r>
      <w:bookmarkEnd w:id="117"/>
    </w:p>
    <w:p w:rsidR="00A56D26" w:rsidRDefault="00A56D26" w:rsidP="00EB02A0">
      <w:pPr>
        <w:rPr>
          <w:lang w:eastAsia="zh-CN"/>
        </w:rPr>
      </w:pPr>
    </w:p>
    <w:p w:rsidR="00EB02A0" w:rsidRDefault="00EB02A0" w:rsidP="00EB02A0">
      <w:pPr>
        <w:rPr>
          <w:lang w:eastAsia="zh-CN"/>
        </w:rPr>
      </w:pPr>
      <w:r>
        <w:rPr>
          <w:lang w:eastAsia="zh-CN"/>
        </w:rPr>
        <w:t>The class icon images were derived from th</w:t>
      </w:r>
      <w:r w:rsidR="00A56D26">
        <w:rPr>
          <w:lang w:eastAsia="zh-CN"/>
        </w:rPr>
        <w:t>is</w:t>
      </w:r>
      <w:r>
        <w:rPr>
          <w:lang w:eastAsia="zh-CN"/>
        </w:rPr>
        <w:t xml:space="preserve"> picture:</w:t>
      </w:r>
    </w:p>
    <w:p w:rsidR="00EB02A0" w:rsidRDefault="00CD2427" w:rsidP="00EB02A0">
      <w:pPr>
        <w:rPr>
          <w:sz w:val="20"/>
          <w:szCs w:val="20"/>
        </w:rPr>
      </w:pPr>
      <w:hyperlink r:id="rId103" w:tgtFrame="_blank" w:history="1">
        <w:r w:rsidR="00EB02A0">
          <w:rPr>
            <w:rStyle w:val="Hyperlink"/>
            <w:sz w:val="20"/>
            <w:szCs w:val="20"/>
          </w:rPr>
          <w:t>http://www.bigstockphoto.com/image-2678004/stock-photo-group-of-woman-at-fitness-club</w:t>
        </w:r>
      </w:hyperlink>
    </w:p>
    <w:p w:rsidR="00A56D26" w:rsidRDefault="00A56D26" w:rsidP="00EB02A0">
      <w:pPr>
        <w:rPr>
          <w:sz w:val="20"/>
          <w:szCs w:val="20"/>
        </w:rPr>
      </w:pPr>
    </w:p>
    <w:p w:rsidR="00EB02A0" w:rsidRDefault="00EB02A0" w:rsidP="00EB02A0">
      <w:pPr>
        <w:rPr>
          <w:sz w:val="20"/>
          <w:szCs w:val="20"/>
        </w:rPr>
      </w:pPr>
      <w:r>
        <w:rPr>
          <w:sz w:val="20"/>
          <w:szCs w:val="20"/>
        </w:rPr>
        <w:t>Permission for using the image for the project was given</w:t>
      </w:r>
      <w:r w:rsidR="00A56D26">
        <w:rPr>
          <w:sz w:val="20"/>
          <w:szCs w:val="20"/>
        </w:rPr>
        <w:t xml:space="preserve"> as</w:t>
      </w:r>
      <w:r>
        <w:rPr>
          <w:sz w:val="20"/>
          <w:szCs w:val="20"/>
        </w:rPr>
        <w:t>:</w:t>
      </w:r>
    </w:p>
    <w:p w:rsidR="00EB02A0" w:rsidRDefault="00EB02A0" w:rsidP="00EB02A0">
      <w:pPr>
        <w:rPr>
          <w:sz w:val="20"/>
          <w:szCs w:val="20"/>
        </w:rPr>
      </w:pPr>
    </w:p>
    <w:p w:rsidR="00A56D26" w:rsidRDefault="00A56D26" w:rsidP="00EB02A0">
      <w:pPr>
        <w:rPr>
          <w:sz w:val="20"/>
          <w:szCs w:val="20"/>
        </w:rPr>
      </w:pPr>
      <w:r>
        <w:rPr>
          <w:sz w:val="20"/>
          <w:szCs w:val="20"/>
        </w:rPr>
        <w:t>Hi, Janos</w:t>
      </w:r>
    </w:p>
    <w:p w:rsidR="00EB02A0" w:rsidRDefault="00EB02A0" w:rsidP="00EB02A0">
      <w:pPr>
        <w:rPr>
          <w:lang w:eastAsia="zh-CN"/>
        </w:rPr>
      </w:pPr>
      <w:r>
        <w:rPr>
          <w:sz w:val="20"/>
          <w:szCs w:val="20"/>
        </w:rPr>
        <w:t>Since this would be for internal use only and the image file itself</w:t>
      </w:r>
      <w:r>
        <w:rPr>
          <w:sz w:val="20"/>
          <w:szCs w:val="20"/>
        </w:rPr>
        <w:br/>
        <w:t>would not be accessible by itself to anyone this type of usage would be</w:t>
      </w:r>
      <w:r>
        <w:rPr>
          <w:sz w:val="20"/>
          <w:szCs w:val="20"/>
        </w:rPr>
        <w:br/>
        <w:t>perfectly acceptable under our standard usage agreement and would not</w:t>
      </w:r>
      <w:r>
        <w:rPr>
          <w:sz w:val="20"/>
          <w:szCs w:val="20"/>
        </w:rPr>
        <w:br/>
        <w:t>require a special license.</w:t>
      </w:r>
      <w:r>
        <w:rPr>
          <w:sz w:val="20"/>
          <w:szCs w:val="20"/>
        </w:rPr>
        <w:br/>
      </w:r>
      <w:r>
        <w:rPr>
          <w:sz w:val="20"/>
          <w:szCs w:val="20"/>
        </w:rPr>
        <w:br/>
        <w:t>Thank you.</w:t>
      </w:r>
      <w:r>
        <w:rPr>
          <w:sz w:val="20"/>
          <w:szCs w:val="20"/>
        </w:rPr>
        <w:br/>
      </w:r>
      <w:r>
        <w:rPr>
          <w:sz w:val="20"/>
          <w:szCs w:val="20"/>
        </w:rPr>
        <w:br/>
        <w:t>----</w:t>
      </w:r>
      <w:r>
        <w:rPr>
          <w:sz w:val="20"/>
          <w:szCs w:val="20"/>
        </w:rPr>
        <w:br/>
        <w:t>Joseph</w:t>
      </w:r>
      <w:r>
        <w:rPr>
          <w:sz w:val="20"/>
          <w:szCs w:val="20"/>
        </w:rPr>
        <w:br/>
        <w:t>Customer Support</w:t>
      </w:r>
      <w:r>
        <w:rPr>
          <w:sz w:val="20"/>
          <w:szCs w:val="20"/>
        </w:rPr>
        <w:br/>
        <w:t>Bigstock</w:t>
      </w:r>
      <w:r>
        <w:rPr>
          <w:sz w:val="20"/>
          <w:szCs w:val="20"/>
        </w:rPr>
        <w:br/>
        <w:t>155 West 19th Street, 2nd Floor</w:t>
      </w:r>
      <w:r>
        <w:rPr>
          <w:sz w:val="20"/>
          <w:szCs w:val="20"/>
        </w:rPr>
        <w:br/>
        <w:t>New York, NY 10011</w:t>
      </w:r>
      <w:r>
        <w:rPr>
          <w:sz w:val="20"/>
          <w:szCs w:val="20"/>
        </w:rPr>
        <w:br/>
        <w:t>1-800-631-9809</w:t>
      </w:r>
      <w:r>
        <w:rPr>
          <w:sz w:val="20"/>
          <w:szCs w:val="20"/>
        </w:rPr>
        <w:br/>
      </w:r>
      <w:hyperlink r:id="rId104" w:tgtFrame="_blank" w:history="1">
        <w:r>
          <w:rPr>
            <w:rStyle w:val="Hyperlink"/>
            <w:sz w:val="20"/>
            <w:szCs w:val="20"/>
          </w:rPr>
          <w:t>http://www.bigstock.com</w:t>
        </w:r>
      </w:hyperlink>
    </w:p>
    <w:p w:rsidR="00EB02A0" w:rsidRDefault="00EB02A0" w:rsidP="00EB02A0">
      <w:pPr>
        <w:rPr>
          <w:lang w:eastAsia="zh-CN"/>
        </w:rPr>
      </w:pPr>
    </w:p>
    <w:p w:rsidR="00EB02A0" w:rsidRDefault="004922FB" w:rsidP="004922FB">
      <w:pPr>
        <w:pStyle w:val="Heading2"/>
        <w:numPr>
          <w:ilvl w:val="1"/>
          <w:numId w:val="11"/>
        </w:numPr>
      </w:pPr>
      <w:bookmarkStart w:id="118" w:name="_Toc260920804"/>
      <w:r>
        <w:t>Class Documentation</w:t>
      </w:r>
      <w:bookmarkEnd w:id="118"/>
    </w:p>
    <w:p w:rsidR="003B05E7" w:rsidRDefault="003B05E7" w:rsidP="003B05E7">
      <w:pPr>
        <w:rPr>
          <w:lang w:eastAsia="zh-CN"/>
        </w:rPr>
      </w:pPr>
    </w:p>
    <w:p w:rsidR="003B05E7" w:rsidRDefault="003B05E7" w:rsidP="003B05E7">
      <w:pPr>
        <w:rPr>
          <w:lang w:eastAsia="zh-CN"/>
        </w:rPr>
      </w:pPr>
      <w:r>
        <w:rPr>
          <w:lang w:eastAsia="zh-CN"/>
        </w:rPr>
        <w:t>Separate Printout Attached to the End of this Document.</w:t>
      </w:r>
    </w:p>
    <w:p w:rsidR="003B05E7" w:rsidRPr="004922FB" w:rsidRDefault="003B05E7" w:rsidP="003B05E7">
      <w:pPr>
        <w:pStyle w:val="Heading2"/>
        <w:numPr>
          <w:ilvl w:val="1"/>
          <w:numId w:val="11"/>
        </w:numPr>
      </w:pPr>
      <w:bookmarkStart w:id="119" w:name="_Toc260920805"/>
      <w:r>
        <w:t>Initial interface designs</w:t>
      </w:r>
      <w:bookmarkEnd w:id="119"/>
    </w:p>
    <w:p w:rsidR="003B05E7" w:rsidRDefault="003B05E7" w:rsidP="003B05E7">
      <w:pPr>
        <w:rPr>
          <w:lang w:eastAsia="zh-CN"/>
        </w:rPr>
      </w:pPr>
    </w:p>
    <w:p w:rsidR="003B05E7" w:rsidRDefault="003B05E7" w:rsidP="003B05E7">
      <w:pPr>
        <w:rPr>
          <w:lang w:eastAsia="zh-CN"/>
        </w:rPr>
      </w:pPr>
      <w:r>
        <w:rPr>
          <w:lang w:eastAsia="zh-CN"/>
        </w:rPr>
        <w:t>Separate Printout Attached to the End of this Document.</w:t>
      </w:r>
    </w:p>
    <w:p w:rsidR="003B05E7" w:rsidRPr="004922FB" w:rsidRDefault="00F24D10" w:rsidP="003B05E7">
      <w:pPr>
        <w:pStyle w:val="Heading2"/>
        <w:numPr>
          <w:ilvl w:val="1"/>
          <w:numId w:val="11"/>
        </w:numPr>
      </w:pPr>
      <w:bookmarkStart w:id="120" w:name="_Toc260920806"/>
      <w:r>
        <w:t>Course Logbook</w:t>
      </w:r>
      <w:bookmarkEnd w:id="120"/>
    </w:p>
    <w:p w:rsidR="004922FB" w:rsidRDefault="004922FB" w:rsidP="003B05E7">
      <w:pPr>
        <w:rPr>
          <w:lang w:eastAsia="zh-CN"/>
        </w:rPr>
      </w:pPr>
    </w:p>
    <w:p w:rsidR="00F24D10" w:rsidRDefault="00F24D10" w:rsidP="003B05E7">
      <w:pPr>
        <w:rPr>
          <w:lang w:eastAsia="zh-CN"/>
        </w:rPr>
      </w:pPr>
      <w:r>
        <w:rPr>
          <w:lang w:eastAsia="zh-CN"/>
        </w:rPr>
        <w:t>Attached to the End of this Document</w:t>
      </w:r>
    </w:p>
    <w:sectPr w:rsidR="00F24D10" w:rsidSect="00BB72F8">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3D97" w:rsidRDefault="00ED3D97" w:rsidP="002A760D">
      <w:pPr>
        <w:spacing w:line="240" w:lineRule="auto"/>
      </w:pPr>
      <w:r>
        <w:separator/>
      </w:r>
    </w:p>
  </w:endnote>
  <w:endnote w:type="continuationSeparator" w:id="0">
    <w:p w:rsidR="00ED3D97" w:rsidRDefault="00ED3D97" w:rsidP="002A76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611499"/>
      <w:docPartObj>
        <w:docPartGallery w:val="Page Numbers (Bottom of Page)"/>
        <w:docPartUnique/>
      </w:docPartObj>
    </w:sdtPr>
    <w:sdtEndPr>
      <w:rPr>
        <w:color w:val="7F7F7F" w:themeColor="background1" w:themeShade="7F"/>
        <w:spacing w:val="60"/>
      </w:rPr>
    </w:sdtEndPr>
    <w:sdtContent>
      <w:p w:rsidR="006348A0" w:rsidRDefault="00CD2427">
        <w:pPr>
          <w:pStyle w:val="Footer"/>
          <w:pBdr>
            <w:top w:val="single" w:sz="4" w:space="1" w:color="D9D9D9" w:themeColor="background1" w:themeShade="D9"/>
          </w:pBdr>
          <w:jc w:val="right"/>
        </w:pPr>
        <w:fldSimple w:instr=" PAGE   \* MERGEFORMAT ">
          <w:r w:rsidR="00B6664B">
            <w:rPr>
              <w:noProof/>
            </w:rPr>
            <w:t>132</w:t>
          </w:r>
        </w:fldSimple>
        <w:r w:rsidR="006348A0">
          <w:t xml:space="preserve"> | </w:t>
        </w:r>
        <w:r w:rsidR="00B6664B">
          <w:rPr>
            <w:sz w:val="20"/>
            <w:szCs w:val="20"/>
          </w:rPr>
          <w:fldChar w:fldCharType="begin"/>
        </w:r>
        <w:r w:rsidR="00B6664B">
          <w:rPr>
            <w:sz w:val="20"/>
            <w:szCs w:val="20"/>
          </w:rPr>
          <w:instrText xml:space="preserve"> NUMPAGES  </w:instrText>
        </w:r>
        <w:r w:rsidR="00B6664B">
          <w:rPr>
            <w:sz w:val="20"/>
            <w:szCs w:val="20"/>
          </w:rPr>
          <w:fldChar w:fldCharType="separate"/>
        </w:r>
        <w:r w:rsidR="00B6664B">
          <w:rPr>
            <w:noProof/>
            <w:sz w:val="20"/>
            <w:szCs w:val="20"/>
          </w:rPr>
          <w:t>132</w:t>
        </w:r>
        <w:r w:rsidR="00B6664B">
          <w:rPr>
            <w:sz w:val="20"/>
            <w:szCs w:val="20"/>
          </w:rPr>
          <w:fldChar w:fldCharType="end"/>
        </w:r>
      </w:p>
    </w:sdtContent>
  </w:sdt>
  <w:p w:rsidR="006348A0" w:rsidRDefault="006348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3D97" w:rsidRDefault="00ED3D97" w:rsidP="002A760D">
      <w:pPr>
        <w:spacing w:line="240" w:lineRule="auto"/>
      </w:pPr>
      <w:r>
        <w:separator/>
      </w:r>
    </w:p>
  </w:footnote>
  <w:footnote w:type="continuationSeparator" w:id="0">
    <w:p w:rsidR="00ED3D97" w:rsidRDefault="00ED3D97" w:rsidP="002A760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8A0" w:rsidRDefault="006348A0" w:rsidP="00A45C4A">
    <w:pPr>
      <w:pStyle w:val="Header"/>
      <w:rPr>
        <w:rFonts w:ascii="Calisto MT" w:hAnsi="Calisto MT" w:cs="Calisto MT"/>
        <w:sz w:val="18"/>
        <w:szCs w:val="18"/>
      </w:rPr>
    </w:pPr>
    <w:r>
      <w:rPr>
        <w:rFonts w:ascii="Calisto MT" w:hAnsi="Calisto MT" w:cs="Calisto MT"/>
        <w:sz w:val="18"/>
        <w:szCs w:val="18"/>
      </w:rPr>
      <w:t>Department: Computing and Technology</w:t>
    </w:r>
  </w:p>
  <w:p w:rsidR="006348A0" w:rsidRDefault="006348A0" w:rsidP="00A45C4A">
    <w:pPr>
      <w:pStyle w:val="Header"/>
      <w:rPr>
        <w:rFonts w:ascii="Calisto MT" w:hAnsi="Calisto MT" w:cs="Calisto MT"/>
        <w:sz w:val="18"/>
        <w:szCs w:val="18"/>
      </w:rPr>
    </w:pPr>
    <w:r>
      <w:rPr>
        <w:rFonts w:ascii="Calisto MT" w:hAnsi="Calisto MT" w:cs="Calisto MT"/>
        <w:sz w:val="18"/>
        <w:szCs w:val="18"/>
      </w:rPr>
      <w:t>Course Pathway: BSc Computer Science</w:t>
    </w:r>
  </w:p>
  <w:p w:rsidR="006348A0" w:rsidRDefault="006348A0" w:rsidP="00A45C4A">
    <w:pPr>
      <w:pStyle w:val="Header"/>
      <w:rPr>
        <w:rFonts w:ascii="Calisto MT" w:hAnsi="Calisto MT" w:cs="Calisto MT"/>
        <w:sz w:val="18"/>
        <w:szCs w:val="18"/>
      </w:rPr>
    </w:pPr>
    <w:r>
      <w:rPr>
        <w:rFonts w:ascii="Calisto MT" w:hAnsi="Calisto MT" w:cs="Calisto MT"/>
        <w:sz w:val="18"/>
        <w:szCs w:val="18"/>
      </w:rPr>
      <w:t>Module: EJ230003S – Group Design Project</w:t>
    </w:r>
  </w:p>
  <w:p w:rsidR="006348A0" w:rsidRPr="00AE48E5" w:rsidRDefault="006348A0" w:rsidP="00A45C4A">
    <w:pPr>
      <w:pStyle w:val="Header"/>
      <w:rPr>
        <w:rFonts w:ascii="Calisto MT" w:hAnsi="Calisto MT" w:cs="Calisto MT"/>
        <w:sz w:val="18"/>
        <w:szCs w:val="18"/>
      </w:rPr>
    </w:pPr>
    <w:smartTag w:uri="urn:schemas-microsoft-com:office:smarttags" w:element="stockticker">
      <w:r>
        <w:rPr>
          <w:rFonts w:ascii="Calisto MT" w:hAnsi="Calisto MT" w:cs="Calisto MT"/>
          <w:sz w:val="18"/>
          <w:szCs w:val="18"/>
        </w:rPr>
        <w:t>SID</w:t>
      </w:r>
    </w:smartTag>
    <w:r>
      <w:rPr>
        <w:rFonts w:ascii="Calisto MT" w:hAnsi="Calisto MT" w:cs="Calisto MT"/>
        <w:sz w:val="18"/>
        <w:szCs w:val="18"/>
      </w:rPr>
      <w:t xml:space="preserve">: 0819563 – 0805203 – </w:t>
    </w:r>
    <w:r w:rsidRPr="00AE48E5">
      <w:rPr>
        <w:rFonts w:ascii="Calisto MT" w:hAnsi="Calisto MT" w:cs="Calisto MT"/>
        <w:sz w:val="18"/>
        <w:szCs w:val="18"/>
      </w:rPr>
      <w:t xml:space="preserve">0806857 - </w:t>
    </w:r>
    <w:r w:rsidR="00AE48E5" w:rsidRPr="00AE48E5">
      <w:rPr>
        <w:rStyle w:val="style3"/>
        <w:rFonts w:ascii="Calisto MT" w:hAnsi="Calisto MT"/>
        <w:sz w:val="18"/>
        <w:szCs w:val="18"/>
      </w:rPr>
      <w:t>0912913</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540F6"/>
    <w:multiLevelType w:val="hybridMultilevel"/>
    <w:tmpl w:val="8286B786"/>
    <w:lvl w:ilvl="0" w:tplc="69A8E99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D5359"/>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nsid w:val="081073C8"/>
    <w:multiLevelType w:val="multilevel"/>
    <w:tmpl w:val="0C965A6A"/>
    <w:lvl w:ilvl="0">
      <w:start w:val="3"/>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0C351112"/>
    <w:multiLevelType w:val="multilevel"/>
    <w:tmpl w:val="00D89D42"/>
    <w:lvl w:ilvl="0">
      <w:start w:val="2"/>
      <w:numFmt w:val="decimal"/>
      <w:lvlText w:val="%1."/>
      <w:lvlJc w:val="left"/>
      <w:pPr>
        <w:ind w:left="432" w:hanging="432"/>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nsid w:val="12CA0D8C"/>
    <w:multiLevelType w:val="multilevel"/>
    <w:tmpl w:val="BFD60ACA"/>
    <w:lvl w:ilvl="0">
      <w:start w:val="9"/>
      <w:numFmt w:val="decimal"/>
      <w:lvlText w:val="%1."/>
      <w:lvlJc w:val="left"/>
      <w:pPr>
        <w:ind w:left="540" w:hanging="54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19F740C8"/>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nsid w:val="1DBE3DF9"/>
    <w:multiLevelType w:val="multilevel"/>
    <w:tmpl w:val="365AA4AE"/>
    <w:lvl w:ilvl="0">
      <w:start w:val="3"/>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232C0AE9"/>
    <w:multiLevelType w:val="multilevel"/>
    <w:tmpl w:val="A0C05018"/>
    <w:lvl w:ilvl="0">
      <w:start w:val="9"/>
      <w:numFmt w:val="decimal"/>
      <w:lvlText w:val="%1"/>
      <w:lvlJc w:val="left"/>
      <w:pPr>
        <w:ind w:left="492" w:hanging="492"/>
      </w:pPr>
      <w:rPr>
        <w:rFonts w:hint="default"/>
      </w:rPr>
    </w:lvl>
    <w:lvl w:ilvl="1">
      <w:start w:val="4"/>
      <w:numFmt w:val="decimal"/>
      <w:lvlText w:val="%1.%2"/>
      <w:lvlJc w:val="left"/>
      <w:pPr>
        <w:ind w:left="852" w:hanging="49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28394B7F"/>
    <w:multiLevelType w:val="hybridMultilevel"/>
    <w:tmpl w:val="079A1626"/>
    <w:lvl w:ilvl="0" w:tplc="FD3EF82A">
      <w:start w:val="1"/>
      <w:numFmt w:val="decimal"/>
      <w:lvlText w:val="%1."/>
      <w:lvlJc w:val="left"/>
      <w:pPr>
        <w:ind w:left="72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070EC4"/>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36615428"/>
    <w:multiLevelType w:val="hybridMultilevel"/>
    <w:tmpl w:val="4484E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8AD7EC4"/>
    <w:multiLevelType w:val="multilevel"/>
    <w:tmpl w:val="A69673E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F914E96"/>
    <w:multiLevelType w:val="hybridMultilevel"/>
    <w:tmpl w:val="7178A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62E27E5"/>
    <w:multiLevelType w:val="multilevel"/>
    <w:tmpl w:val="6BB445FC"/>
    <w:lvl w:ilvl="0">
      <w:start w:val="11"/>
      <w:numFmt w:val="decimal"/>
      <w:lvlText w:val="%1."/>
      <w:lvlJc w:val="left"/>
      <w:pPr>
        <w:ind w:left="588" w:hanging="58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nsid w:val="49FC0AAB"/>
    <w:multiLevelType w:val="hybridMultilevel"/>
    <w:tmpl w:val="8CF4D69A"/>
    <w:lvl w:ilvl="0" w:tplc="27A44A44">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A295177"/>
    <w:multiLevelType w:val="multilevel"/>
    <w:tmpl w:val="22F21992"/>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4EB125C1"/>
    <w:multiLevelType w:val="multilevel"/>
    <w:tmpl w:val="30A6B2A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nsid w:val="5C4464F7"/>
    <w:multiLevelType w:val="multilevel"/>
    <w:tmpl w:val="201EA402"/>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754D4FCB"/>
    <w:multiLevelType w:val="multilevel"/>
    <w:tmpl w:val="30A6B2A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nsid w:val="7C5E6BA4"/>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1"/>
  </w:num>
  <w:num w:numId="2">
    <w:abstractNumId w:val="0"/>
  </w:num>
  <w:num w:numId="3">
    <w:abstractNumId w:val="14"/>
  </w:num>
  <w:num w:numId="4">
    <w:abstractNumId w:val="10"/>
  </w:num>
  <w:num w:numId="5">
    <w:abstractNumId w:val="12"/>
  </w:num>
  <w:num w:numId="6">
    <w:abstractNumId w:val="8"/>
  </w:num>
  <w:num w:numId="7">
    <w:abstractNumId w:val="18"/>
  </w:num>
  <w:num w:numId="8">
    <w:abstractNumId w:val="17"/>
  </w:num>
  <w:num w:numId="9">
    <w:abstractNumId w:val="3"/>
  </w:num>
  <w:num w:numId="10">
    <w:abstractNumId w:val="2"/>
  </w:num>
  <w:num w:numId="11">
    <w:abstractNumId w:val="19"/>
  </w:num>
  <w:num w:numId="12">
    <w:abstractNumId w:val="9"/>
  </w:num>
  <w:num w:numId="13">
    <w:abstractNumId w:val="7"/>
  </w:num>
  <w:num w:numId="14">
    <w:abstractNumId w:val="4"/>
  </w:num>
  <w:num w:numId="15">
    <w:abstractNumId w:val="16"/>
  </w:num>
  <w:num w:numId="16">
    <w:abstractNumId w:val="15"/>
  </w:num>
  <w:num w:numId="17">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5"/>
  </w:num>
  <w:num w:numId="20">
    <w:abstractNumId w:val="1"/>
  </w:num>
  <w:num w:numId="2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020373"/>
    <w:rsid w:val="00020373"/>
    <w:rsid w:val="000258E0"/>
    <w:rsid w:val="00042A00"/>
    <w:rsid w:val="00055FDF"/>
    <w:rsid w:val="00056A0C"/>
    <w:rsid w:val="00061795"/>
    <w:rsid w:val="00064991"/>
    <w:rsid w:val="00071EF4"/>
    <w:rsid w:val="00097F35"/>
    <w:rsid w:val="000A0D21"/>
    <w:rsid w:val="000A43FB"/>
    <w:rsid w:val="000B0454"/>
    <w:rsid w:val="000B6614"/>
    <w:rsid w:val="000C169A"/>
    <w:rsid w:val="000D2C91"/>
    <w:rsid w:val="000F667F"/>
    <w:rsid w:val="00106F1D"/>
    <w:rsid w:val="00107EB2"/>
    <w:rsid w:val="001211B1"/>
    <w:rsid w:val="001645D6"/>
    <w:rsid w:val="00190B70"/>
    <w:rsid w:val="001A778E"/>
    <w:rsid w:val="001B391D"/>
    <w:rsid w:val="001B51A4"/>
    <w:rsid w:val="001D0B4B"/>
    <w:rsid w:val="001D71C4"/>
    <w:rsid w:val="001F5EFC"/>
    <w:rsid w:val="002200EF"/>
    <w:rsid w:val="002277B2"/>
    <w:rsid w:val="00237C39"/>
    <w:rsid w:val="00237E78"/>
    <w:rsid w:val="002660AB"/>
    <w:rsid w:val="00283314"/>
    <w:rsid w:val="002A760D"/>
    <w:rsid w:val="002C699B"/>
    <w:rsid w:val="002F2FAF"/>
    <w:rsid w:val="002F55C8"/>
    <w:rsid w:val="00305F58"/>
    <w:rsid w:val="00311042"/>
    <w:rsid w:val="003141F7"/>
    <w:rsid w:val="00315068"/>
    <w:rsid w:val="003248F3"/>
    <w:rsid w:val="0033630E"/>
    <w:rsid w:val="00336F4C"/>
    <w:rsid w:val="003404DF"/>
    <w:rsid w:val="003416CA"/>
    <w:rsid w:val="00344DDD"/>
    <w:rsid w:val="00363CEF"/>
    <w:rsid w:val="003717FB"/>
    <w:rsid w:val="003B05E7"/>
    <w:rsid w:val="003B078F"/>
    <w:rsid w:val="003B55B5"/>
    <w:rsid w:val="003C38F7"/>
    <w:rsid w:val="003D0361"/>
    <w:rsid w:val="003D39C5"/>
    <w:rsid w:val="003E1696"/>
    <w:rsid w:val="003E23F9"/>
    <w:rsid w:val="003F4B16"/>
    <w:rsid w:val="0041094E"/>
    <w:rsid w:val="004120E8"/>
    <w:rsid w:val="004132BF"/>
    <w:rsid w:val="004346AF"/>
    <w:rsid w:val="004433ED"/>
    <w:rsid w:val="00445E9D"/>
    <w:rsid w:val="004715F8"/>
    <w:rsid w:val="00474B96"/>
    <w:rsid w:val="00482B96"/>
    <w:rsid w:val="004838C0"/>
    <w:rsid w:val="004922FB"/>
    <w:rsid w:val="004C0BE5"/>
    <w:rsid w:val="004D4C61"/>
    <w:rsid w:val="004F6EF3"/>
    <w:rsid w:val="004F78A1"/>
    <w:rsid w:val="005128E6"/>
    <w:rsid w:val="00537ED7"/>
    <w:rsid w:val="00542EEA"/>
    <w:rsid w:val="00544586"/>
    <w:rsid w:val="005641D2"/>
    <w:rsid w:val="00566B48"/>
    <w:rsid w:val="00595AAE"/>
    <w:rsid w:val="005A2D07"/>
    <w:rsid w:val="005A7B7E"/>
    <w:rsid w:val="005B025F"/>
    <w:rsid w:val="005B638A"/>
    <w:rsid w:val="005D4DB3"/>
    <w:rsid w:val="005E0903"/>
    <w:rsid w:val="005E7AE9"/>
    <w:rsid w:val="00601B23"/>
    <w:rsid w:val="00604EBD"/>
    <w:rsid w:val="006058EE"/>
    <w:rsid w:val="00605C1E"/>
    <w:rsid w:val="00620D62"/>
    <w:rsid w:val="006236CB"/>
    <w:rsid w:val="00624332"/>
    <w:rsid w:val="00632403"/>
    <w:rsid w:val="006348A0"/>
    <w:rsid w:val="00643A6C"/>
    <w:rsid w:val="006504E4"/>
    <w:rsid w:val="00655DB1"/>
    <w:rsid w:val="00664430"/>
    <w:rsid w:val="00692B48"/>
    <w:rsid w:val="00692EDD"/>
    <w:rsid w:val="006A1575"/>
    <w:rsid w:val="006C03EE"/>
    <w:rsid w:val="006C2A8C"/>
    <w:rsid w:val="006D0419"/>
    <w:rsid w:val="00700092"/>
    <w:rsid w:val="007001AD"/>
    <w:rsid w:val="00730101"/>
    <w:rsid w:val="0074786B"/>
    <w:rsid w:val="00754614"/>
    <w:rsid w:val="007A0573"/>
    <w:rsid w:val="007A1C8E"/>
    <w:rsid w:val="007A511E"/>
    <w:rsid w:val="007A6C35"/>
    <w:rsid w:val="007B6492"/>
    <w:rsid w:val="007D0B17"/>
    <w:rsid w:val="007F552E"/>
    <w:rsid w:val="007F70C0"/>
    <w:rsid w:val="0083096D"/>
    <w:rsid w:val="00835871"/>
    <w:rsid w:val="00847B9C"/>
    <w:rsid w:val="008927EE"/>
    <w:rsid w:val="00894E04"/>
    <w:rsid w:val="00934F02"/>
    <w:rsid w:val="00943621"/>
    <w:rsid w:val="00951294"/>
    <w:rsid w:val="00986358"/>
    <w:rsid w:val="009962BD"/>
    <w:rsid w:val="009C4859"/>
    <w:rsid w:val="009C7451"/>
    <w:rsid w:val="00A01D58"/>
    <w:rsid w:val="00A113E0"/>
    <w:rsid w:val="00A13D10"/>
    <w:rsid w:val="00A15883"/>
    <w:rsid w:val="00A240B1"/>
    <w:rsid w:val="00A2478C"/>
    <w:rsid w:val="00A35CB5"/>
    <w:rsid w:val="00A45C4A"/>
    <w:rsid w:val="00A463C9"/>
    <w:rsid w:val="00A51D1A"/>
    <w:rsid w:val="00A56D26"/>
    <w:rsid w:val="00A75373"/>
    <w:rsid w:val="00A841A3"/>
    <w:rsid w:val="00A946FA"/>
    <w:rsid w:val="00A97F7C"/>
    <w:rsid w:val="00AA61ED"/>
    <w:rsid w:val="00AC0409"/>
    <w:rsid w:val="00AC4618"/>
    <w:rsid w:val="00AD70C0"/>
    <w:rsid w:val="00AE48E5"/>
    <w:rsid w:val="00AF15B5"/>
    <w:rsid w:val="00B143D0"/>
    <w:rsid w:val="00B44739"/>
    <w:rsid w:val="00B6664B"/>
    <w:rsid w:val="00B67C48"/>
    <w:rsid w:val="00B73796"/>
    <w:rsid w:val="00BB2182"/>
    <w:rsid w:val="00BB72F8"/>
    <w:rsid w:val="00BE7936"/>
    <w:rsid w:val="00BF62C0"/>
    <w:rsid w:val="00C04902"/>
    <w:rsid w:val="00C353D0"/>
    <w:rsid w:val="00C432C7"/>
    <w:rsid w:val="00C55C52"/>
    <w:rsid w:val="00C6688B"/>
    <w:rsid w:val="00C91A03"/>
    <w:rsid w:val="00CD2427"/>
    <w:rsid w:val="00CD4BB2"/>
    <w:rsid w:val="00CD5AEC"/>
    <w:rsid w:val="00CE1A9C"/>
    <w:rsid w:val="00CE2A8D"/>
    <w:rsid w:val="00CE4675"/>
    <w:rsid w:val="00CF1A08"/>
    <w:rsid w:val="00D22622"/>
    <w:rsid w:val="00D4753C"/>
    <w:rsid w:val="00D62BD5"/>
    <w:rsid w:val="00D65C53"/>
    <w:rsid w:val="00D94DF3"/>
    <w:rsid w:val="00DA1AA7"/>
    <w:rsid w:val="00DC3743"/>
    <w:rsid w:val="00E35C9E"/>
    <w:rsid w:val="00E50F62"/>
    <w:rsid w:val="00E61ADC"/>
    <w:rsid w:val="00E6448E"/>
    <w:rsid w:val="00E71AD6"/>
    <w:rsid w:val="00E811A8"/>
    <w:rsid w:val="00E8633D"/>
    <w:rsid w:val="00E912D9"/>
    <w:rsid w:val="00EB02A0"/>
    <w:rsid w:val="00EB35DD"/>
    <w:rsid w:val="00EC2568"/>
    <w:rsid w:val="00ED28EB"/>
    <w:rsid w:val="00ED3611"/>
    <w:rsid w:val="00ED3D97"/>
    <w:rsid w:val="00EE122D"/>
    <w:rsid w:val="00EE72BE"/>
    <w:rsid w:val="00F13AFD"/>
    <w:rsid w:val="00F23B24"/>
    <w:rsid w:val="00F24D10"/>
    <w:rsid w:val="00F56319"/>
    <w:rsid w:val="00F56D1A"/>
    <w:rsid w:val="00F6118F"/>
    <w:rsid w:val="00FC0A64"/>
    <w:rsid w:val="00FD0916"/>
    <w:rsid w:val="00FD15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6386">
      <o:colormenu v:ext="edit" fillcolor="none" strokecolor="none"/>
    </o:shapedefaults>
    <o:shapelayout v:ext="edit">
      <o:idmap v:ext="edit" data="1"/>
      <o:rules v:ext="edit">
        <o:r id="V:Rule46" type="arc" idref="#_x0000_s1497"/>
        <o:r id="V:Rule47" type="arc" idref="#_x0000_s1493"/>
        <o:r id="V:Rule48" type="arc" idref="#_x0000_s1492"/>
        <o:r id="V:Rule49" type="arc" idref="#_x0000_s1491"/>
        <o:r id="V:Rule50" type="arc" idref="#_x0000_s1499"/>
        <o:r id="V:Rule51" type="arc" idref="#_x0000_s1503"/>
        <o:r id="V:Rule52" type="arc" idref="#_x0000_s1502"/>
        <o:r id="V:Rule53" type="arc" idref="#_x0000_s1510"/>
        <o:r id="V:Rule54" type="arc" idref="#_x0000_s1515"/>
        <o:r id="V:Rule55" type="arc" idref="#_x0000_s1512"/>
        <o:r id="V:Rule56" type="arc" idref="#_x0000_s1511"/>
        <o:r id="V:Rule57" type="arc" idref="#_x0000_s1509"/>
        <o:r id="V:Rule58" type="arc" idref="#_x0000_s1508"/>
        <o:r id="V:Rule59" type="arc" idref="#_x0000_s1507"/>
        <o:r id="V:Rule60" type="arc" idref="#_x0000_s1516"/>
        <o:r id="V:Rule61" type="arc" idref="#_x0000_s1514"/>
        <o:r id="V:Rule62" type="arc" idref="#_x0000_s1513"/>
        <o:r id="V:Rule63" type="arc" idref="#_x0000_s1518"/>
        <o:r id="V:Rule64" type="arc" idref="#_x0000_s1517"/>
        <o:r id="V:Rule65" type="arc" idref="#_x0000_s1519"/>
        <o:r id="V:Rule66" type="connector" idref="#_x0000_s1041"/>
        <o:r id="V:Rule67" type="connector" idref="#_x0000_s1401"/>
        <o:r id="V:Rule68" type="connector" idref="#_x0000_s1367"/>
        <o:r id="V:Rule69" type="connector" idref="#_x0000_s1375"/>
        <o:r id="V:Rule70" type="connector" idref="#_x0000_s1419"/>
        <o:r id="V:Rule71" type="connector" idref="#_x0000_s1039"/>
        <o:r id="V:Rule72" type="connector" idref="#_x0000_s1439"/>
        <o:r id="V:Rule73" type="connector" idref="#_x0000_s1437"/>
        <o:r id="V:Rule74" type="connector" idref="#_x0000_s1418"/>
        <o:r id="V:Rule75" type="connector" idref="#_x0000_s1043"/>
        <o:r id="V:Rule76" type="connector" idref="#_x0000_s1385"/>
        <o:r id="V:Rule77" type="connector" idref="#_x0000_s1487"/>
        <o:r id="V:Rule78" type="connector" idref="#_x0000_s1383"/>
        <o:r id="V:Rule79" type="connector" idref="#_x0000_s1372"/>
        <o:r id="V:Rule80" type="connector" idref="#_x0000_s1379"/>
        <o:r id="V:Rule81" type="connector" idref="#_x0000_s1371"/>
        <o:r id="V:Rule82" type="connector" idref="#_x0000_s1046"/>
        <o:r id="V:Rule83" type="connector" idref="#_x0000_s1420"/>
        <o:r id="V:Rule84" type="connector" idref="#_x0000_s1380"/>
        <o:r id="V:Rule85" type="connector" idref="#_x0000_s1442"/>
        <o:r id="V:Rule86" type="connector" idref="#_x0000_s1376"/>
        <o:r id="V:Rule87" type="connector" idref="#_x0000_s1403"/>
        <o:r id="V:Rule88" type="connector" idref="#_x0000_s1444"/>
        <o:r id="V:Rule89" type="connector" idref="#_x0000_s1443"/>
        <o:r id="V:Rule90" type="connector" idref="#_x0000_s1433"/>
        <o:r id="V:Rule91" type="connector" idref="#_x0000_s1438"/>
        <o:r id="V:Rule92" type="connector" idref="#_x0000_s1045"/>
        <o:r id="V:Rule93" type="connector" idref="#_x0000_s1038"/>
        <o:r id="V:Rule94" type="connector" idref="#_x0000_s1484"/>
        <o:r id="V:Rule95" type="connector" idref="#_x0000_s1482"/>
        <o:r id="V:Rule96" type="connector" idref="#_x0000_s1042"/>
        <o:r id="V:Rule97" type="connector" idref="#_x0000_s1044"/>
        <o:r id="V:Rule98" type="connector" idref="#_x0000_s1436"/>
        <o:r id="V:Rule99" type="connector" idref="#_x0000_s1384"/>
        <o:r id="V:Rule100" type="connector" idref="#_x0000_s1368"/>
        <o:r id="V:Rule101" type="connector" idref="#_x0000_s1483"/>
        <o:r id="V:Rule102" type="connector" idref="#_x0000_s1400"/>
        <o:r id="V:Rule103" type="connector" idref="#_x0000_s1382"/>
        <o:r id="V:Rule104" type="connector" idref="#_x0000_s1040"/>
        <o:r id="V:Rule105" type="connector" idref="#_x0000_s1431"/>
        <o:r id="V:Rule106" type="connector" idref="#_x0000_s1421"/>
        <o:r id="V:Rule107" type="connector" idref="#_x0000_s1430"/>
        <o:r id="V:Rule108" type="connector" idref="#_x0000_s1378"/>
        <o:r id="V:Rule109" type="connector" idref="#_x0000_s1381"/>
        <o:r id="V:Rule110" type="connector" idref="#_x0000_s14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AE9"/>
    <w:pPr>
      <w:keepNext/>
      <w:spacing w:after="0"/>
    </w:pPr>
  </w:style>
  <w:style w:type="paragraph" w:styleId="Heading1">
    <w:name w:val="heading 1"/>
    <w:basedOn w:val="Normal"/>
    <w:next w:val="Normal"/>
    <w:link w:val="Heading1Char"/>
    <w:uiPriority w:val="9"/>
    <w:qFormat/>
    <w:rsid w:val="00BB72F8"/>
    <w:pPr>
      <w:keepLines/>
      <w:spacing w:before="480" w:line="240" w:lineRule="auto"/>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BB72F8"/>
    <w:pPr>
      <w:keepLines/>
      <w:spacing w:before="200" w:line="240" w:lineRule="auto"/>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643A6C"/>
    <w:pPr>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0B4B"/>
    <w:pPr>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56D1A"/>
    <w:pPr>
      <w:keepLines/>
      <w:spacing w:before="200"/>
      <w:outlineLvl w:val="4"/>
    </w:pPr>
    <w:rPr>
      <w:rFonts w:asciiTheme="majorHAnsi" w:eastAsiaTheme="majorEastAsia" w:hAnsiTheme="majorHAnsi" w:cstheme="majorBidi"/>
      <w:color w:val="243F60" w:themeColor="accent1" w:themeShade="7F"/>
      <w:lang w:val="en-US" w:bidi="en-US"/>
    </w:rPr>
  </w:style>
  <w:style w:type="paragraph" w:styleId="Heading6">
    <w:name w:val="heading 6"/>
    <w:basedOn w:val="Normal"/>
    <w:next w:val="Normal"/>
    <w:link w:val="Heading6Char"/>
    <w:uiPriority w:val="9"/>
    <w:semiHidden/>
    <w:unhideWhenUsed/>
    <w:qFormat/>
    <w:rsid w:val="00F56D1A"/>
    <w:pPr>
      <w:keepLines/>
      <w:spacing w:before="200"/>
      <w:outlineLvl w:val="5"/>
    </w:pPr>
    <w:rPr>
      <w:rFonts w:asciiTheme="majorHAnsi" w:eastAsiaTheme="majorEastAsia" w:hAnsiTheme="majorHAnsi" w:cstheme="majorBidi"/>
      <w:i/>
      <w:iCs/>
      <w:color w:val="243F60" w:themeColor="accent1" w:themeShade="7F"/>
      <w:lang w:val="en-US" w:bidi="en-US"/>
    </w:rPr>
  </w:style>
  <w:style w:type="paragraph" w:styleId="Heading7">
    <w:name w:val="heading 7"/>
    <w:basedOn w:val="Normal"/>
    <w:next w:val="Normal"/>
    <w:link w:val="Heading7Char"/>
    <w:uiPriority w:val="9"/>
    <w:semiHidden/>
    <w:unhideWhenUsed/>
    <w:qFormat/>
    <w:rsid w:val="00F56D1A"/>
    <w:pPr>
      <w:keepLines/>
      <w:spacing w:before="200"/>
      <w:outlineLvl w:val="6"/>
    </w:pPr>
    <w:rPr>
      <w:rFonts w:asciiTheme="majorHAnsi" w:eastAsiaTheme="majorEastAsia" w:hAnsiTheme="majorHAnsi" w:cstheme="majorBidi"/>
      <w:i/>
      <w:iCs/>
      <w:color w:val="404040" w:themeColor="text1" w:themeTint="BF"/>
      <w:lang w:val="en-US" w:bidi="en-US"/>
    </w:rPr>
  </w:style>
  <w:style w:type="paragraph" w:styleId="Heading8">
    <w:name w:val="heading 8"/>
    <w:basedOn w:val="Normal"/>
    <w:next w:val="Normal"/>
    <w:link w:val="Heading8Char"/>
    <w:uiPriority w:val="9"/>
    <w:semiHidden/>
    <w:unhideWhenUsed/>
    <w:qFormat/>
    <w:rsid w:val="00F56D1A"/>
    <w:pPr>
      <w:keepLines/>
      <w:spacing w:before="200"/>
      <w:outlineLvl w:val="7"/>
    </w:pPr>
    <w:rPr>
      <w:rFonts w:asciiTheme="majorHAnsi" w:eastAsiaTheme="majorEastAsia" w:hAnsiTheme="majorHAnsi" w:cstheme="majorBidi"/>
      <w:color w:val="4F81BD" w:themeColor="accent1"/>
      <w:sz w:val="20"/>
      <w:szCs w:val="20"/>
      <w:lang w:val="en-US" w:bidi="en-US"/>
    </w:rPr>
  </w:style>
  <w:style w:type="paragraph" w:styleId="Heading9">
    <w:name w:val="heading 9"/>
    <w:basedOn w:val="Normal"/>
    <w:next w:val="Normal"/>
    <w:link w:val="Heading9Char"/>
    <w:uiPriority w:val="9"/>
    <w:semiHidden/>
    <w:unhideWhenUsed/>
    <w:qFormat/>
    <w:rsid w:val="00F56D1A"/>
    <w:pPr>
      <w:keepLines/>
      <w:spacing w:before="200"/>
      <w:outlineLvl w:val="8"/>
    </w:pPr>
    <w:rPr>
      <w:rFonts w:asciiTheme="majorHAnsi" w:eastAsiaTheme="majorEastAsia" w:hAnsiTheme="majorHAnsi" w:cstheme="majorBidi"/>
      <w:i/>
      <w:iCs/>
      <w:color w:val="404040" w:themeColor="text1" w:themeTint="BF"/>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2F8"/>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BB72F8"/>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643A6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D0B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56D1A"/>
    <w:rPr>
      <w:rFonts w:asciiTheme="majorHAnsi" w:eastAsiaTheme="majorEastAsia" w:hAnsiTheme="majorHAnsi" w:cstheme="majorBidi"/>
      <w:color w:val="243F60" w:themeColor="accent1" w:themeShade="7F"/>
      <w:lang w:val="en-US" w:bidi="en-US"/>
    </w:rPr>
  </w:style>
  <w:style w:type="paragraph" w:styleId="BalloonText">
    <w:name w:val="Balloon Text"/>
    <w:basedOn w:val="Normal"/>
    <w:link w:val="BalloonTextChar"/>
    <w:uiPriority w:val="99"/>
    <w:semiHidden/>
    <w:unhideWhenUsed/>
    <w:rsid w:val="004346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6AF"/>
    <w:rPr>
      <w:rFonts w:ascii="Tahoma" w:hAnsi="Tahoma" w:cs="Tahoma"/>
      <w:sz w:val="16"/>
      <w:szCs w:val="16"/>
    </w:rPr>
  </w:style>
  <w:style w:type="paragraph" w:styleId="ListParagraph">
    <w:name w:val="List Paragraph"/>
    <w:basedOn w:val="Normal"/>
    <w:uiPriority w:val="34"/>
    <w:qFormat/>
    <w:rsid w:val="00BF62C0"/>
    <w:pPr>
      <w:ind w:left="720"/>
      <w:contextualSpacing/>
    </w:pPr>
  </w:style>
  <w:style w:type="paragraph" w:styleId="Title">
    <w:name w:val="Title"/>
    <w:basedOn w:val="Normal"/>
    <w:next w:val="Normal"/>
    <w:link w:val="TitleChar"/>
    <w:uiPriority w:val="10"/>
    <w:qFormat/>
    <w:rsid w:val="00BB72F8"/>
    <w:pPr>
      <w:spacing w:before="240" w:after="60" w:line="240" w:lineRule="auto"/>
      <w:jc w:val="center"/>
      <w:outlineLvl w:val="0"/>
    </w:pPr>
    <w:rPr>
      <w:rFonts w:asciiTheme="majorHAnsi" w:eastAsiaTheme="majorEastAsia" w:hAnsiTheme="majorHAnsi" w:cstheme="majorBidi"/>
      <w:b/>
      <w:bCs/>
      <w:kern w:val="28"/>
      <w:sz w:val="32"/>
      <w:szCs w:val="32"/>
      <w:lang w:eastAsia="zh-CN"/>
    </w:rPr>
  </w:style>
  <w:style w:type="character" w:customStyle="1" w:styleId="TitleChar">
    <w:name w:val="Title Char"/>
    <w:basedOn w:val="DefaultParagraphFont"/>
    <w:link w:val="Title"/>
    <w:uiPriority w:val="10"/>
    <w:rsid w:val="00BB72F8"/>
    <w:rPr>
      <w:rFonts w:asciiTheme="majorHAnsi" w:eastAsiaTheme="majorEastAsia" w:hAnsiTheme="majorHAnsi" w:cstheme="majorBidi"/>
      <w:b/>
      <w:bCs/>
      <w:kern w:val="28"/>
      <w:sz w:val="32"/>
      <w:szCs w:val="32"/>
      <w:lang w:eastAsia="zh-CN"/>
    </w:rPr>
  </w:style>
  <w:style w:type="table" w:styleId="TableGrid">
    <w:name w:val="Table Grid"/>
    <w:basedOn w:val="TableNormal"/>
    <w:uiPriority w:val="59"/>
    <w:rsid w:val="00E8633D"/>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2A760D"/>
    <w:pPr>
      <w:tabs>
        <w:tab w:val="center" w:pos="4513"/>
        <w:tab w:val="right" w:pos="9026"/>
      </w:tabs>
      <w:spacing w:line="240" w:lineRule="auto"/>
    </w:pPr>
  </w:style>
  <w:style w:type="character" w:customStyle="1" w:styleId="HeaderChar">
    <w:name w:val="Header Char"/>
    <w:basedOn w:val="DefaultParagraphFont"/>
    <w:link w:val="Header"/>
    <w:rsid w:val="002A760D"/>
  </w:style>
  <w:style w:type="paragraph" w:styleId="Footer">
    <w:name w:val="footer"/>
    <w:basedOn w:val="Normal"/>
    <w:link w:val="FooterChar"/>
    <w:uiPriority w:val="99"/>
    <w:unhideWhenUsed/>
    <w:rsid w:val="002A760D"/>
    <w:pPr>
      <w:tabs>
        <w:tab w:val="center" w:pos="4513"/>
        <w:tab w:val="right" w:pos="9026"/>
      </w:tabs>
      <w:spacing w:line="240" w:lineRule="auto"/>
    </w:pPr>
  </w:style>
  <w:style w:type="character" w:customStyle="1" w:styleId="FooterChar">
    <w:name w:val="Footer Char"/>
    <w:basedOn w:val="DefaultParagraphFont"/>
    <w:link w:val="Footer"/>
    <w:uiPriority w:val="99"/>
    <w:rsid w:val="002A760D"/>
  </w:style>
  <w:style w:type="paragraph" w:styleId="TOCHeading">
    <w:name w:val="TOC Heading"/>
    <w:basedOn w:val="Heading1"/>
    <w:next w:val="Normal"/>
    <w:uiPriority w:val="39"/>
    <w:unhideWhenUsed/>
    <w:qFormat/>
    <w:rsid w:val="002A760D"/>
    <w:pPr>
      <w:spacing w:line="276" w:lineRule="auto"/>
      <w:outlineLvl w:val="9"/>
    </w:pPr>
    <w:rPr>
      <w:lang w:val="en-US" w:eastAsia="en-US"/>
    </w:rPr>
  </w:style>
  <w:style w:type="paragraph" w:styleId="TOC1">
    <w:name w:val="toc 1"/>
    <w:basedOn w:val="Normal"/>
    <w:next w:val="Normal"/>
    <w:autoRedefine/>
    <w:uiPriority w:val="39"/>
    <w:unhideWhenUsed/>
    <w:qFormat/>
    <w:rsid w:val="002A760D"/>
    <w:pPr>
      <w:spacing w:after="100"/>
    </w:pPr>
  </w:style>
  <w:style w:type="paragraph" w:styleId="TOC2">
    <w:name w:val="toc 2"/>
    <w:basedOn w:val="Normal"/>
    <w:next w:val="Normal"/>
    <w:autoRedefine/>
    <w:uiPriority w:val="39"/>
    <w:unhideWhenUsed/>
    <w:qFormat/>
    <w:rsid w:val="002A760D"/>
    <w:pPr>
      <w:spacing w:after="100"/>
      <w:ind w:left="220"/>
    </w:pPr>
  </w:style>
  <w:style w:type="character" w:styleId="Hyperlink">
    <w:name w:val="Hyperlink"/>
    <w:basedOn w:val="DefaultParagraphFont"/>
    <w:uiPriority w:val="99"/>
    <w:unhideWhenUsed/>
    <w:rsid w:val="002A760D"/>
    <w:rPr>
      <w:color w:val="0000FF" w:themeColor="hyperlink"/>
      <w:u w:val="single"/>
    </w:rPr>
  </w:style>
  <w:style w:type="paragraph" w:styleId="NoSpacing">
    <w:name w:val="No Spacing"/>
    <w:link w:val="NoSpacingChar"/>
    <w:uiPriority w:val="1"/>
    <w:qFormat/>
    <w:rsid w:val="001A778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A778E"/>
    <w:rPr>
      <w:rFonts w:eastAsiaTheme="minorEastAsia"/>
      <w:lang w:val="en-US"/>
    </w:rPr>
  </w:style>
  <w:style w:type="paragraph" w:styleId="TOC3">
    <w:name w:val="toc 3"/>
    <w:basedOn w:val="Normal"/>
    <w:next w:val="Normal"/>
    <w:autoRedefine/>
    <w:uiPriority w:val="39"/>
    <w:unhideWhenUsed/>
    <w:qFormat/>
    <w:rsid w:val="00F23B24"/>
    <w:pPr>
      <w:spacing w:after="100"/>
      <w:ind w:left="440"/>
    </w:pPr>
  </w:style>
  <w:style w:type="paragraph" w:styleId="FootnoteText">
    <w:name w:val="footnote text"/>
    <w:basedOn w:val="Normal"/>
    <w:link w:val="FootnoteTextChar"/>
    <w:semiHidden/>
    <w:rsid w:val="001B391D"/>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1B391D"/>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1B391D"/>
    <w:rPr>
      <w:vertAlign w:val="superscript"/>
    </w:rPr>
  </w:style>
  <w:style w:type="paragraph" w:customStyle="1" w:styleId="updated">
    <w:name w:val="updated"/>
    <w:basedOn w:val="Normal"/>
    <w:rsid w:val="007A1C8E"/>
    <w:pPr>
      <w:spacing w:beforeLines="1" w:afterLines="1" w:line="240" w:lineRule="auto"/>
    </w:pPr>
    <w:rPr>
      <w:rFonts w:ascii="Times" w:eastAsia="Cambria" w:hAnsi="Times" w:cs="Times New Roman"/>
      <w:sz w:val="20"/>
      <w:szCs w:val="20"/>
      <w:lang w:val="es-ES_tradnl"/>
    </w:rPr>
  </w:style>
  <w:style w:type="character" w:styleId="FollowedHyperlink">
    <w:name w:val="FollowedHyperlink"/>
    <w:basedOn w:val="DefaultParagraphFont"/>
    <w:uiPriority w:val="99"/>
    <w:rsid w:val="007A1C8E"/>
    <w:rPr>
      <w:color w:val="0000FF"/>
      <w:u w:val="single"/>
    </w:rPr>
  </w:style>
  <w:style w:type="paragraph" w:styleId="NormalWeb">
    <w:name w:val="Normal (Web)"/>
    <w:basedOn w:val="Normal"/>
    <w:uiPriority w:val="99"/>
    <w:rsid w:val="007A1C8E"/>
    <w:pPr>
      <w:spacing w:beforeLines="1" w:afterLines="1" w:line="240" w:lineRule="auto"/>
    </w:pPr>
    <w:rPr>
      <w:rFonts w:ascii="Times" w:eastAsia="Cambria" w:hAnsi="Times" w:cs="Times New Roman"/>
      <w:sz w:val="20"/>
      <w:szCs w:val="20"/>
      <w:lang w:val="es-ES_tradnl"/>
    </w:rPr>
  </w:style>
  <w:style w:type="character" w:customStyle="1" w:styleId="Heading6Char">
    <w:name w:val="Heading 6 Char"/>
    <w:basedOn w:val="DefaultParagraphFont"/>
    <w:link w:val="Heading6"/>
    <w:uiPriority w:val="9"/>
    <w:semiHidden/>
    <w:rsid w:val="00F56D1A"/>
    <w:rPr>
      <w:rFonts w:asciiTheme="majorHAnsi" w:eastAsiaTheme="majorEastAsia" w:hAnsiTheme="majorHAnsi" w:cstheme="majorBidi"/>
      <w:i/>
      <w:iCs/>
      <w:color w:val="243F60" w:themeColor="accent1" w:themeShade="7F"/>
      <w:lang w:val="en-US" w:bidi="en-US"/>
    </w:rPr>
  </w:style>
  <w:style w:type="character" w:customStyle="1" w:styleId="Heading7Char">
    <w:name w:val="Heading 7 Char"/>
    <w:basedOn w:val="DefaultParagraphFont"/>
    <w:link w:val="Heading7"/>
    <w:uiPriority w:val="9"/>
    <w:semiHidden/>
    <w:rsid w:val="00F56D1A"/>
    <w:rPr>
      <w:rFonts w:asciiTheme="majorHAnsi" w:eastAsiaTheme="majorEastAsia" w:hAnsiTheme="majorHAnsi" w:cstheme="majorBidi"/>
      <w:i/>
      <w:iCs/>
      <w:color w:val="404040" w:themeColor="text1" w:themeTint="BF"/>
      <w:lang w:val="en-US" w:bidi="en-US"/>
    </w:rPr>
  </w:style>
  <w:style w:type="character" w:customStyle="1" w:styleId="Heading8Char">
    <w:name w:val="Heading 8 Char"/>
    <w:basedOn w:val="DefaultParagraphFont"/>
    <w:link w:val="Heading8"/>
    <w:uiPriority w:val="9"/>
    <w:semiHidden/>
    <w:rsid w:val="00F56D1A"/>
    <w:rPr>
      <w:rFonts w:asciiTheme="majorHAnsi" w:eastAsiaTheme="majorEastAsia" w:hAnsiTheme="majorHAnsi" w:cstheme="majorBidi"/>
      <w:color w:val="4F81BD" w:themeColor="accent1"/>
      <w:sz w:val="20"/>
      <w:szCs w:val="20"/>
      <w:lang w:val="en-US" w:bidi="en-US"/>
    </w:rPr>
  </w:style>
  <w:style w:type="character" w:customStyle="1" w:styleId="Heading9Char">
    <w:name w:val="Heading 9 Char"/>
    <w:basedOn w:val="DefaultParagraphFont"/>
    <w:link w:val="Heading9"/>
    <w:uiPriority w:val="9"/>
    <w:semiHidden/>
    <w:rsid w:val="00F56D1A"/>
    <w:rPr>
      <w:rFonts w:asciiTheme="majorHAnsi" w:eastAsiaTheme="majorEastAsia" w:hAnsiTheme="majorHAnsi" w:cstheme="majorBidi"/>
      <w:i/>
      <w:iCs/>
      <w:color w:val="404040" w:themeColor="text1" w:themeTint="BF"/>
      <w:sz w:val="20"/>
      <w:szCs w:val="20"/>
      <w:lang w:val="en-US" w:bidi="en-US"/>
    </w:rPr>
  </w:style>
  <w:style w:type="character" w:customStyle="1" w:styleId="DocumentMapChar">
    <w:name w:val="Document Map Char"/>
    <w:basedOn w:val="DefaultParagraphFont"/>
    <w:link w:val="DocumentMap"/>
    <w:uiPriority w:val="99"/>
    <w:semiHidden/>
    <w:rsid w:val="00F56D1A"/>
    <w:rPr>
      <w:rFonts w:ascii="Tahoma" w:eastAsiaTheme="minorEastAsia" w:hAnsi="Tahoma" w:cs="Tahoma"/>
      <w:sz w:val="16"/>
      <w:szCs w:val="16"/>
      <w:lang w:val="en-US" w:bidi="en-US"/>
    </w:rPr>
  </w:style>
  <w:style w:type="paragraph" w:styleId="DocumentMap">
    <w:name w:val="Document Map"/>
    <w:basedOn w:val="Normal"/>
    <w:link w:val="DocumentMapChar"/>
    <w:uiPriority w:val="99"/>
    <w:semiHidden/>
    <w:unhideWhenUsed/>
    <w:rsid w:val="00F56D1A"/>
    <w:rPr>
      <w:rFonts w:ascii="Tahoma" w:eastAsiaTheme="minorEastAsia" w:hAnsi="Tahoma" w:cs="Tahoma"/>
      <w:sz w:val="16"/>
      <w:szCs w:val="16"/>
      <w:lang w:val="en-US" w:bidi="en-US"/>
    </w:rPr>
  </w:style>
  <w:style w:type="paragraph" w:styleId="Subtitle">
    <w:name w:val="Subtitle"/>
    <w:basedOn w:val="Normal"/>
    <w:next w:val="Normal"/>
    <w:link w:val="SubtitleChar"/>
    <w:uiPriority w:val="11"/>
    <w:qFormat/>
    <w:rsid w:val="00F56D1A"/>
    <w:pPr>
      <w:numPr>
        <w:ilvl w:val="1"/>
      </w:numPr>
    </w:pPr>
    <w:rPr>
      <w:rFonts w:asciiTheme="majorHAnsi" w:eastAsiaTheme="majorEastAsia" w:hAnsiTheme="majorHAnsi" w:cstheme="majorBidi"/>
      <w:i/>
      <w:iCs/>
      <w:color w:val="4F81BD" w:themeColor="accent1"/>
      <w:spacing w:val="15"/>
      <w:sz w:val="24"/>
      <w:szCs w:val="24"/>
      <w:lang w:val="en-US" w:bidi="en-US"/>
    </w:rPr>
  </w:style>
  <w:style w:type="character" w:customStyle="1" w:styleId="SubtitleChar">
    <w:name w:val="Subtitle Char"/>
    <w:basedOn w:val="DefaultParagraphFont"/>
    <w:link w:val="Subtitle"/>
    <w:uiPriority w:val="11"/>
    <w:rsid w:val="00F56D1A"/>
    <w:rPr>
      <w:rFonts w:asciiTheme="majorHAnsi" w:eastAsiaTheme="majorEastAsia" w:hAnsiTheme="majorHAnsi" w:cstheme="majorBidi"/>
      <w:i/>
      <w:iCs/>
      <w:color w:val="4F81BD" w:themeColor="accent1"/>
      <w:spacing w:val="15"/>
      <w:sz w:val="24"/>
      <w:szCs w:val="24"/>
      <w:lang w:val="en-US" w:bidi="en-US"/>
    </w:rPr>
  </w:style>
  <w:style w:type="character" w:styleId="Strong">
    <w:name w:val="Strong"/>
    <w:basedOn w:val="DefaultParagraphFont"/>
    <w:uiPriority w:val="99"/>
    <w:qFormat/>
    <w:rsid w:val="00F56D1A"/>
    <w:rPr>
      <w:b/>
      <w:bCs/>
    </w:rPr>
  </w:style>
  <w:style w:type="character" w:styleId="Emphasis">
    <w:name w:val="Emphasis"/>
    <w:basedOn w:val="DefaultParagraphFont"/>
    <w:uiPriority w:val="20"/>
    <w:qFormat/>
    <w:rsid w:val="00F56D1A"/>
    <w:rPr>
      <w:i/>
      <w:iCs/>
    </w:rPr>
  </w:style>
  <w:style w:type="paragraph" w:styleId="Quote">
    <w:name w:val="Quote"/>
    <w:basedOn w:val="Normal"/>
    <w:next w:val="Normal"/>
    <w:link w:val="QuoteChar"/>
    <w:uiPriority w:val="29"/>
    <w:qFormat/>
    <w:rsid w:val="00F56D1A"/>
    <w:rPr>
      <w:rFonts w:eastAsiaTheme="minorEastAsia"/>
      <w:i/>
      <w:iCs/>
      <w:color w:val="000000" w:themeColor="text1"/>
      <w:lang w:val="en-US" w:bidi="en-US"/>
    </w:rPr>
  </w:style>
  <w:style w:type="character" w:customStyle="1" w:styleId="QuoteChar">
    <w:name w:val="Quote Char"/>
    <w:basedOn w:val="DefaultParagraphFont"/>
    <w:link w:val="Quote"/>
    <w:uiPriority w:val="29"/>
    <w:rsid w:val="00F56D1A"/>
    <w:rPr>
      <w:rFonts w:eastAsiaTheme="minorEastAsia"/>
      <w:i/>
      <w:iCs/>
      <w:color w:val="000000" w:themeColor="text1"/>
      <w:lang w:val="en-US" w:bidi="en-US"/>
    </w:rPr>
  </w:style>
  <w:style w:type="paragraph" w:styleId="IntenseQuote">
    <w:name w:val="Intense Quote"/>
    <w:basedOn w:val="Normal"/>
    <w:next w:val="Normal"/>
    <w:link w:val="IntenseQuoteChar"/>
    <w:uiPriority w:val="30"/>
    <w:qFormat/>
    <w:rsid w:val="00F56D1A"/>
    <w:pPr>
      <w:pBdr>
        <w:bottom w:val="single" w:sz="4" w:space="4" w:color="4F81BD" w:themeColor="accent1"/>
      </w:pBdr>
      <w:spacing w:before="200" w:after="280"/>
      <w:ind w:left="936" w:right="936"/>
    </w:pPr>
    <w:rPr>
      <w:rFonts w:eastAsiaTheme="minorEastAsia"/>
      <w:b/>
      <w:bCs/>
      <w:i/>
      <w:iCs/>
      <w:color w:val="4F81BD" w:themeColor="accent1"/>
      <w:lang w:val="en-US" w:bidi="en-US"/>
    </w:rPr>
  </w:style>
  <w:style w:type="character" w:customStyle="1" w:styleId="IntenseQuoteChar">
    <w:name w:val="Intense Quote Char"/>
    <w:basedOn w:val="DefaultParagraphFont"/>
    <w:link w:val="IntenseQuote"/>
    <w:uiPriority w:val="30"/>
    <w:rsid w:val="00F56D1A"/>
    <w:rPr>
      <w:rFonts w:eastAsiaTheme="minorEastAsia"/>
      <w:b/>
      <w:bCs/>
      <w:i/>
      <w:iCs/>
      <w:color w:val="4F81BD" w:themeColor="accent1"/>
      <w:lang w:val="en-US" w:bidi="en-US"/>
    </w:rPr>
  </w:style>
  <w:style w:type="character" w:styleId="SubtleEmphasis">
    <w:name w:val="Subtle Emphasis"/>
    <w:basedOn w:val="DefaultParagraphFont"/>
    <w:uiPriority w:val="19"/>
    <w:qFormat/>
    <w:rsid w:val="00F56D1A"/>
    <w:rPr>
      <w:i/>
      <w:iCs/>
      <w:color w:val="808080" w:themeColor="text1" w:themeTint="7F"/>
    </w:rPr>
  </w:style>
  <w:style w:type="character" w:styleId="IntenseEmphasis">
    <w:name w:val="Intense Emphasis"/>
    <w:basedOn w:val="DefaultParagraphFont"/>
    <w:uiPriority w:val="21"/>
    <w:qFormat/>
    <w:rsid w:val="00F56D1A"/>
    <w:rPr>
      <w:b/>
      <w:bCs/>
      <w:i/>
      <w:iCs/>
      <w:color w:val="4F81BD" w:themeColor="accent1"/>
    </w:rPr>
  </w:style>
  <w:style w:type="character" w:styleId="SubtleReference">
    <w:name w:val="Subtle Reference"/>
    <w:basedOn w:val="DefaultParagraphFont"/>
    <w:uiPriority w:val="31"/>
    <w:qFormat/>
    <w:rsid w:val="00F56D1A"/>
    <w:rPr>
      <w:smallCaps/>
      <w:color w:val="C0504D" w:themeColor="accent2"/>
      <w:u w:val="single"/>
    </w:rPr>
  </w:style>
  <w:style w:type="character" w:styleId="IntenseReference">
    <w:name w:val="Intense Reference"/>
    <w:basedOn w:val="DefaultParagraphFont"/>
    <w:uiPriority w:val="32"/>
    <w:qFormat/>
    <w:rsid w:val="00F56D1A"/>
    <w:rPr>
      <w:b/>
      <w:bCs/>
      <w:smallCaps/>
      <w:color w:val="C0504D" w:themeColor="accent2"/>
      <w:spacing w:val="5"/>
      <w:u w:val="single"/>
    </w:rPr>
  </w:style>
  <w:style w:type="character" w:styleId="BookTitle">
    <w:name w:val="Book Title"/>
    <w:basedOn w:val="DefaultParagraphFont"/>
    <w:uiPriority w:val="33"/>
    <w:qFormat/>
    <w:rsid w:val="00F56D1A"/>
    <w:rPr>
      <w:b/>
      <w:bCs/>
      <w:smallCaps/>
      <w:spacing w:val="5"/>
    </w:rPr>
  </w:style>
  <w:style w:type="character" w:customStyle="1" w:styleId="NoSpacingChar1">
    <w:name w:val="No Spacing Char1"/>
    <w:basedOn w:val="DefaultParagraphFont"/>
    <w:uiPriority w:val="1"/>
    <w:rsid w:val="005B638A"/>
    <w:rPr>
      <w:sz w:val="24"/>
      <w:szCs w:val="24"/>
      <w:lang w:val="en-GB" w:eastAsia="zh-CN"/>
    </w:rPr>
  </w:style>
  <w:style w:type="character" w:customStyle="1" w:styleId="orange">
    <w:name w:val="orange"/>
    <w:basedOn w:val="DefaultParagraphFont"/>
    <w:rsid w:val="00EB02A0"/>
  </w:style>
  <w:style w:type="character" w:customStyle="1" w:styleId="style3">
    <w:name w:val="style3"/>
    <w:basedOn w:val="DefaultParagraphFont"/>
    <w:rsid w:val="00AE48E5"/>
  </w:style>
</w:styles>
</file>

<file path=word/webSettings.xml><?xml version="1.0" encoding="utf-8"?>
<w:webSettings xmlns:r="http://schemas.openxmlformats.org/officeDocument/2006/relationships" xmlns:w="http://schemas.openxmlformats.org/wordprocessingml/2006/main">
  <w:divs>
    <w:div w:id="206458018">
      <w:bodyDiv w:val="1"/>
      <w:marLeft w:val="0"/>
      <w:marRight w:val="0"/>
      <w:marTop w:val="0"/>
      <w:marBottom w:val="0"/>
      <w:divBdr>
        <w:top w:val="none" w:sz="0" w:space="0" w:color="auto"/>
        <w:left w:val="none" w:sz="0" w:space="0" w:color="auto"/>
        <w:bottom w:val="none" w:sz="0" w:space="0" w:color="auto"/>
        <w:right w:val="none" w:sz="0" w:space="0" w:color="auto"/>
      </w:divBdr>
      <w:divsChild>
        <w:div w:id="2078353211">
          <w:marLeft w:val="720"/>
          <w:marRight w:val="0"/>
          <w:marTop w:val="0"/>
          <w:marBottom w:val="0"/>
          <w:divBdr>
            <w:top w:val="none" w:sz="0" w:space="0" w:color="auto"/>
            <w:left w:val="none" w:sz="0" w:space="0" w:color="auto"/>
            <w:bottom w:val="none" w:sz="0" w:space="0" w:color="auto"/>
            <w:right w:val="none" w:sz="0" w:space="0" w:color="auto"/>
          </w:divBdr>
        </w:div>
      </w:divsChild>
    </w:div>
    <w:div w:id="255096307">
      <w:bodyDiv w:val="1"/>
      <w:marLeft w:val="0"/>
      <w:marRight w:val="0"/>
      <w:marTop w:val="0"/>
      <w:marBottom w:val="0"/>
      <w:divBdr>
        <w:top w:val="none" w:sz="0" w:space="0" w:color="auto"/>
        <w:left w:val="none" w:sz="0" w:space="0" w:color="auto"/>
        <w:bottom w:val="none" w:sz="0" w:space="0" w:color="auto"/>
        <w:right w:val="none" w:sz="0" w:space="0" w:color="auto"/>
      </w:divBdr>
      <w:divsChild>
        <w:div w:id="1926185742">
          <w:marLeft w:val="720"/>
          <w:marRight w:val="0"/>
          <w:marTop w:val="0"/>
          <w:marBottom w:val="0"/>
          <w:divBdr>
            <w:top w:val="none" w:sz="0" w:space="0" w:color="auto"/>
            <w:left w:val="none" w:sz="0" w:space="0" w:color="auto"/>
            <w:bottom w:val="none" w:sz="0" w:space="0" w:color="auto"/>
            <w:right w:val="none" w:sz="0" w:space="0" w:color="auto"/>
          </w:divBdr>
        </w:div>
      </w:divsChild>
    </w:div>
    <w:div w:id="259990840">
      <w:bodyDiv w:val="1"/>
      <w:marLeft w:val="0"/>
      <w:marRight w:val="0"/>
      <w:marTop w:val="0"/>
      <w:marBottom w:val="0"/>
      <w:divBdr>
        <w:top w:val="none" w:sz="0" w:space="0" w:color="auto"/>
        <w:left w:val="none" w:sz="0" w:space="0" w:color="auto"/>
        <w:bottom w:val="none" w:sz="0" w:space="0" w:color="auto"/>
        <w:right w:val="none" w:sz="0" w:space="0" w:color="auto"/>
      </w:divBdr>
      <w:divsChild>
        <w:div w:id="1778715559">
          <w:marLeft w:val="720"/>
          <w:marRight w:val="0"/>
          <w:marTop w:val="0"/>
          <w:marBottom w:val="0"/>
          <w:divBdr>
            <w:top w:val="none" w:sz="0" w:space="0" w:color="auto"/>
            <w:left w:val="none" w:sz="0" w:space="0" w:color="auto"/>
            <w:bottom w:val="none" w:sz="0" w:space="0" w:color="auto"/>
            <w:right w:val="none" w:sz="0" w:space="0" w:color="auto"/>
          </w:divBdr>
        </w:div>
      </w:divsChild>
    </w:div>
    <w:div w:id="387798827">
      <w:bodyDiv w:val="1"/>
      <w:marLeft w:val="0"/>
      <w:marRight w:val="0"/>
      <w:marTop w:val="0"/>
      <w:marBottom w:val="0"/>
      <w:divBdr>
        <w:top w:val="none" w:sz="0" w:space="0" w:color="auto"/>
        <w:left w:val="none" w:sz="0" w:space="0" w:color="auto"/>
        <w:bottom w:val="none" w:sz="0" w:space="0" w:color="auto"/>
        <w:right w:val="none" w:sz="0" w:space="0" w:color="auto"/>
      </w:divBdr>
      <w:divsChild>
        <w:div w:id="512033866">
          <w:marLeft w:val="720"/>
          <w:marRight w:val="0"/>
          <w:marTop w:val="0"/>
          <w:marBottom w:val="0"/>
          <w:divBdr>
            <w:top w:val="none" w:sz="0" w:space="0" w:color="auto"/>
            <w:left w:val="none" w:sz="0" w:space="0" w:color="auto"/>
            <w:bottom w:val="none" w:sz="0" w:space="0" w:color="auto"/>
            <w:right w:val="none" w:sz="0" w:space="0" w:color="auto"/>
          </w:divBdr>
        </w:div>
      </w:divsChild>
    </w:div>
    <w:div w:id="501438244">
      <w:bodyDiv w:val="1"/>
      <w:marLeft w:val="0"/>
      <w:marRight w:val="0"/>
      <w:marTop w:val="0"/>
      <w:marBottom w:val="0"/>
      <w:divBdr>
        <w:top w:val="none" w:sz="0" w:space="0" w:color="auto"/>
        <w:left w:val="none" w:sz="0" w:space="0" w:color="auto"/>
        <w:bottom w:val="none" w:sz="0" w:space="0" w:color="auto"/>
        <w:right w:val="none" w:sz="0" w:space="0" w:color="auto"/>
      </w:divBdr>
    </w:div>
    <w:div w:id="667439267">
      <w:bodyDiv w:val="1"/>
      <w:marLeft w:val="0"/>
      <w:marRight w:val="0"/>
      <w:marTop w:val="0"/>
      <w:marBottom w:val="0"/>
      <w:divBdr>
        <w:top w:val="none" w:sz="0" w:space="0" w:color="auto"/>
        <w:left w:val="none" w:sz="0" w:space="0" w:color="auto"/>
        <w:bottom w:val="none" w:sz="0" w:space="0" w:color="auto"/>
        <w:right w:val="none" w:sz="0" w:space="0" w:color="auto"/>
      </w:divBdr>
      <w:divsChild>
        <w:div w:id="202640462">
          <w:marLeft w:val="720"/>
          <w:marRight w:val="0"/>
          <w:marTop w:val="0"/>
          <w:marBottom w:val="0"/>
          <w:divBdr>
            <w:top w:val="none" w:sz="0" w:space="0" w:color="auto"/>
            <w:left w:val="none" w:sz="0" w:space="0" w:color="auto"/>
            <w:bottom w:val="none" w:sz="0" w:space="0" w:color="auto"/>
            <w:right w:val="none" w:sz="0" w:space="0" w:color="auto"/>
          </w:divBdr>
        </w:div>
      </w:divsChild>
    </w:div>
    <w:div w:id="795291893">
      <w:bodyDiv w:val="1"/>
      <w:marLeft w:val="0"/>
      <w:marRight w:val="0"/>
      <w:marTop w:val="0"/>
      <w:marBottom w:val="0"/>
      <w:divBdr>
        <w:top w:val="none" w:sz="0" w:space="0" w:color="auto"/>
        <w:left w:val="none" w:sz="0" w:space="0" w:color="auto"/>
        <w:bottom w:val="none" w:sz="0" w:space="0" w:color="auto"/>
        <w:right w:val="none" w:sz="0" w:space="0" w:color="auto"/>
      </w:divBdr>
      <w:divsChild>
        <w:div w:id="923882917">
          <w:marLeft w:val="720"/>
          <w:marRight w:val="0"/>
          <w:marTop w:val="0"/>
          <w:marBottom w:val="0"/>
          <w:divBdr>
            <w:top w:val="none" w:sz="0" w:space="0" w:color="auto"/>
            <w:left w:val="none" w:sz="0" w:space="0" w:color="auto"/>
            <w:bottom w:val="none" w:sz="0" w:space="0" w:color="auto"/>
            <w:right w:val="none" w:sz="0" w:space="0" w:color="auto"/>
          </w:divBdr>
        </w:div>
      </w:divsChild>
    </w:div>
    <w:div w:id="813565825">
      <w:bodyDiv w:val="1"/>
      <w:marLeft w:val="0"/>
      <w:marRight w:val="0"/>
      <w:marTop w:val="0"/>
      <w:marBottom w:val="0"/>
      <w:divBdr>
        <w:top w:val="none" w:sz="0" w:space="0" w:color="auto"/>
        <w:left w:val="none" w:sz="0" w:space="0" w:color="auto"/>
        <w:bottom w:val="none" w:sz="0" w:space="0" w:color="auto"/>
        <w:right w:val="none" w:sz="0" w:space="0" w:color="auto"/>
      </w:divBdr>
      <w:divsChild>
        <w:div w:id="1459108536">
          <w:marLeft w:val="720"/>
          <w:marRight w:val="0"/>
          <w:marTop w:val="0"/>
          <w:marBottom w:val="0"/>
          <w:divBdr>
            <w:top w:val="none" w:sz="0" w:space="0" w:color="auto"/>
            <w:left w:val="none" w:sz="0" w:space="0" w:color="auto"/>
            <w:bottom w:val="none" w:sz="0" w:space="0" w:color="auto"/>
            <w:right w:val="none" w:sz="0" w:space="0" w:color="auto"/>
          </w:divBdr>
        </w:div>
      </w:divsChild>
    </w:div>
    <w:div w:id="986517994">
      <w:bodyDiv w:val="1"/>
      <w:marLeft w:val="0"/>
      <w:marRight w:val="0"/>
      <w:marTop w:val="0"/>
      <w:marBottom w:val="0"/>
      <w:divBdr>
        <w:top w:val="none" w:sz="0" w:space="0" w:color="auto"/>
        <w:left w:val="none" w:sz="0" w:space="0" w:color="auto"/>
        <w:bottom w:val="none" w:sz="0" w:space="0" w:color="auto"/>
        <w:right w:val="none" w:sz="0" w:space="0" w:color="auto"/>
      </w:divBdr>
      <w:divsChild>
        <w:div w:id="1856067592">
          <w:marLeft w:val="720"/>
          <w:marRight w:val="0"/>
          <w:marTop w:val="0"/>
          <w:marBottom w:val="0"/>
          <w:divBdr>
            <w:top w:val="none" w:sz="0" w:space="0" w:color="auto"/>
            <w:left w:val="none" w:sz="0" w:space="0" w:color="auto"/>
            <w:bottom w:val="none" w:sz="0" w:space="0" w:color="auto"/>
            <w:right w:val="none" w:sz="0" w:space="0" w:color="auto"/>
          </w:divBdr>
        </w:div>
      </w:divsChild>
    </w:div>
    <w:div w:id="1132406415">
      <w:bodyDiv w:val="1"/>
      <w:marLeft w:val="0"/>
      <w:marRight w:val="0"/>
      <w:marTop w:val="0"/>
      <w:marBottom w:val="0"/>
      <w:divBdr>
        <w:top w:val="none" w:sz="0" w:space="0" w:color="auto"/>
        <w:left w:val="none" w:sz="0" w:space="0" w:color="auto"/>
        <w:bottom w:val="none" w:sz="0" w:space="0" w:color="auto"/>
        <w:right w:val="none" w:sz="0" w:space="0" w:color="auto"/>
      </w:divBdr>
      <w:divsChild>
        <w:div w:id="110130266">
          <w:marLeft w:val="720"/>
          <w:marRight w:val="0"/>
          <w:marTop w:val="0"/>
          <w:marBottom w:val="0"/>
          <w:divBdr>
            <w:top w:val="none" w:sz="0" w:space="0" w:color="auto"/>
            <w:left w:val="none" w:sz="0" w:space="0" w:color="auto"/>
            <w:bottom w:val="none" w:sz="0" w:space="0" w:color="auto"/>
            <w:right w:val="none" w:sz="0" w:space="0" w:color="auto"/>
          </w:divBdr>
        </w:div>
      </w:divsChild>
    </w:div>
    <w:div w:id="1196849804">
      <w:bodyDiv w:val="1"/>
      <w:marLeft w:val="0"/>
      <w:marRight w:val="0"/>
      <w:marTop w:val="0"/>
      <w:marBottom w:val="0"/>
      <w:divBdr>
        <w:top w:val="none" w:sz="0" w:space="0" w:color="auto"/>
        <w:left w:val="none" w:sz="0" w:space="0" w:color="auto"/>
        <w:bottom w:val="none" w:sz="0" w:space="0" w:color="auto"/>
        <w:right w:val="none" w:sz="0" w:space="0" w:color="auto"/>
      </w:divBdr>
      <w:divsChild>
        <w:div w:id="1086658917">
          <w:marLeft w:val="720"/>
          <w:marRight w:val="0"/>
          <w:marTop w:val="0"/>
          <w:marBottom w:val="0"/>
          <w:divBdr>
            <w:top w:val="none" w:sz="0" w:space="0" w:color="auto"/>
            <w:left w:val="none" w:sz="0" w:space="0" w:color="auto"/>
            <w:bottom w:val="none" w:sz="0" w:space="0" w:color="auto"/>
            <w:right w:val="none" w:sz="0" w:space="0" w:color="auto"/>
          </w:divBdr>
        </w:div>
      </w:divsChild>
    </w:div>
    <w:div w:id="1295909557">
      <w:bodyDiv w:val="1"/>
      <w:marLeft w:val="0"/>
      <w:marRight w:val="0"/>
      <w:marTop w:val="0"/>
      <w:marBottom w:val="0"/>
      <w:divBdr>
        <w:top w:val="none" w:sz="0" w:space="0" w:color="auto"/>
        <w:left w:val="none" w:sz="0" w:space="0" w:color="auto"/>
        <w:bottom w:val="none" w:sz="0" w:space="0" w:color="auto"/>
        <w:right w:val="none" w:sz="0" w:space="0" w:color="auto"/>
      </w:divBdr>
      <w:divsChild>
        <w:div w:id="623072811">
          <w:marLeft w:val="720"/>
          <w:marRight w:val="0"/>
          <w:marTop w:val="0"/>
          <w:marBottom w:val="0"/>
          <w:divBdr>
            <w:top w:val="none" w:sz="0" w:space="0" w:color="auto"/>
            <w:left w:val="none" w:sz="0" w:space="0" w:color="auto"/>
            <w:bottom w:val="none" w:sz="0" w:space="0" w:color="auto"/>
            <w:right w:val="none" w:sz="0" w:space="0" w:color="auto"/>
          </w:divBdr>
        </w:div>
      </w:divsChild>
    </w:div>
    <w:div w:id="1436562293">
      <w:bodyDiv w:val="1"/>
      <w:marLeft w:val="0"/>
      <w:marRight w:val="0"/>
      <w:marTop w:val="0"/>
      <w:marBottom w:val="0"/>
      <w:divBdr>
        <w:top w:val="none" w:sz="0" w:space="0" w:color="auto"/>
        <w:left w:val="none" w:sz="0" w:space="0" w:color="auto"/>
        <w:bottom w:val="none" w:sz="0" w:space="0" w:color="auto"/>
        <w:right w:val="none" w:sz="0" w:space="0" w:color="auto"/>
      </w:divBdr>
      <w:divsChild>
        <w:div w:id="318776521">
          <w:marLeft w:val="720"/>
          <w:marRight w:val="0"/>
          <w:marTop w:val="0"/>
          <w:marBottom w:val="0"/>
          <w:divBdr>
            <w:top w:val="none" w:sz="0" w:space="0" w:color="auto"/>
            <w:left w:val="none" w:sz="0" w:space="0" w:color="auto"/>
            <w:bottom w:val="none" w:sz="0" w:space="0" w:color="auto"/>
            <w:right w:val="none" w:sz="0" w:space="0" w:color="auto"/>
          </w:divBdr>
        </w:div>
      </w:divsChild>
    </w:div>
    <w:div w:id="1454599009">
      <w:bodyDiv w:val="1"/>
      <w:marLeft w:val="0"/>
      <w:marRight w:val="0"/>
      <w:marTop w:val="0"/>
      <w:marBottom w:val="0"/>
      <w:divBdr>
        <w:top w:val="none" w:sz="0" w:space="0" w:color="auto"/>
        <w:left w:val="none" w:sz="0" w:space="0" w:color="auto"/>
        <w:bottom w:val="none" w:sz="0" w:space="0" w:color="auto"/>
        <w:right w:val="none" w:sz="0" w:space="0" w:color="auto"/>
      </w:divBdr>
      <w:divsChild>
        <w:div w:id="1450007487">
          <w:marLeft w:val="720"/>
          <w:marRight w:val="0"/>
          <w:marTop w:val="0"/>
          <w:marBottom w:val="0"/>
          <w:divBdr>
            <w:top w:val="none" w:sz="0" w:space="0" w:color="auto"/>
            <w:left w:val="none" w:sz="0" w:space="0" w:color="auto"/>
            <w:bottom w:val="none" w:sz="0" w:space="0" w:color="auto"/>
            <w:right w:val="none" w:sz="0" w:space="0" w:color="auto"/>
          </w:divBdr>
        </w:div>
      </w:divsChild>
    </w:div>
    <w:div w:id="1565027855">
      <w:bodyDiv w:val="1"/>
      <w:marLeft w:val="0"/>
      <w:marRight w:val="0"/>
      <w:marTop w:val="0"/>
      <w:marBottom w:val="0"/>
      <w:divBdr>
        <w:top w:val="none" w:sz="0" w:space="0" w:color="auto"/>
        <w:left w:val="none" w:sz="0" w:space="0" w:color="auto"/>
        <w:bottom w:val="none" w:sz="0" w:space="0" w:color="auto"/>
        <w:right w:val="none" w:sz="0" w:space="0" w:color="auto"/>
      </w:divBdr>
    </w:div>
    <w:div w:id="1643734391">
      <w:bodyDiv w:val="1"/>
      <w:marLeft w:val="0"/>
      <w:marRight w:val="0"/>
      <w:marTop w:val="0"/>
      <w:marBottom w:val="0"/>
      <w:divBdr>
        <w:top w:val="none" w:sz="0" w:space="0" w:color="auto"/>
        <w:left w:val="none" w:sz="0" w:space="0" w:color="auto"/>
        <w:bottom w:val="none" w:sz="0" w:space="0" w:color="auto"/>
        <w:right w:val="none" w:sz="0" w:space="0" w:color="auto"/>
      </w:divBdr>
      <w:divsChild>
        <w:div w:id="1290823596">
          <w:marLeft w:val="720"/>
          <w:marRight w:val="0"/>
          <w:marTop w:val="0"/>
          <w:marBottom w:val="0"/>
          <w:divBdr>
            <w:top w:val="none" w:sz="0" w:space="0" w:color="auto"/>
            <w:left w:val="none" w:sz="0" w:space="0" w:color="auto"/>
            <w:bottom w:val="none" w:sz="0" w:space="0" w:color="auto"/>
            <w:right w:val="none" w:sz="0" w:space="0" w:color="auto"/>
          </w:divBdr>
        </w:div>
      </w:divsChild>
    </w:div>
    <w:div w:id="1692103093">
      <w:bodyDiv w:val="1"/>
      <w:marLeft w:val="0"/>
      <w:marRight w:val="0"/>
      <w:marTop w:val="0"/>
      <w:marBottom w:val="0"/>
      <w:divBdr>
        <w:top w:val="none" w:sz="0" w:space="0" w:color="auto"/>
        <w:left w:val="none" w:sz="0" w:space="0" w:color="auto"/>
        <w:bottom w:val="none" w:sz="0" w:space="0" w:color="auto"/>
        <w:right w:val="none" w:sz="0" w:space="0" w:color="auto"/>
      </w:divBdr>
      <w:divsChild>
        <w:div w:id="428694163">
          <w:marLeft w:val="720"/>
          <w:marRight w:val="0"/>
          <w:marTop w:val="0"/>
          <w:marBottom w:val="0"/>
          <w:divBdr>
            <w:top w:val="none" w:sz="0" w:space="0" w:color="auto"/>
            <w:left w:val="none" w:sz="0" w:space="0" w:color="auto"/>
            <w:bottom w:val="none" w:sz="0" w:space="0" w:color="auto"/>
            <w:right w:val="none" w:sz="0" w:space="0" w:color="auto"/>
          </w:divBdr>
        </w:div>
      </w:divsChild>
    </w:div>
    <w:div w:id="1695227222">
      <w:bodyDiv w:val="1"/>
      <w:marLeft w:val="0"/>
      <w:marRight w:val="0"/>
      <w:marTop w:val="0"/>
      <w:marBottom w:val="0"/>
      <w:divBdr>
        <w:top w:val="none" w:sz="0" w:space="0" w:color="auto"/>
        <w:left w:val="none" w:sz="0" w:space="0" w:color="auto"/>
        <w:bottom w:val="none" w:sz="0" w:space="0" w:color="auto"/>
        <w:right w:val="none" w:sz="0" w:space="0" w:color="auto"/>
      </w:divBdr>
      <w:divsChild>
        <w:div w:id="1544908143">
          <w:marLeft w:val="720"/>
          <w:marRight w:val="0"/>
          <w:marTop w:val="0"/>
          <w:marBottom w:val="0"/>
          <w:divBdr>
            <w:top w:val="none" w:sz="0" w:space="0" w:color="auto"/>
            <w:left w:val="none" w:sz="0" w:space="0" w:color="auto"/>
            <w:bottom w:val="none" w:sz="0" w:space="0" w:color="auto"/>
            <w:right w:val="none" w:sz="0" w:space="0" w:color="auto"/>
          </w:divBdr>
        </w:div>
      </w:divsChild>
    </w:div>
    <w:div w:id="213774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s://www.ohloh.net/languages/1" TargetMode="External"/><Relationship Id="rId84" Type="http://schemas.openxmlformats.org/officeDocument/2006/relationships/hyperlink" Target="http://social.msdn.microsoft.com/Forums/en-US/winforms/thread/790cd8be-0ba8-4f10-95a8-c88f1023d6e7" TargetMode="External"/><Relationship Id="rId89" Type="http://schemas.openxmlformats.org/officeDocument/2006/relationships/hyperlink" Target="http://bytes.com/topic/c-sharp/answers/272413-c-tool-tip-text" TargetMode="Externa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yperlink" Target="http://bytes.com/topic/c-sharp/answers/866510-line-break-message-box"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emf"/><Relationship Id="rId107" Type="http://schemas.openxmlformats.org/officeDocument/2006/relationships/theme" Target="theme/theme1.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www.ohloh.net/languages/3" TargetMode="External"/><Relationship Id="rId74" Type="http://schemas.openxmlformats.org/officeDocument/2006/relationships/hyperlink" Target="http://www.cisco.com/en/US/products/ps6545/index.html" TargetMode="External"/><Relationship Id="rId79" Type="http://schemas.openxmlformats.org/officeDocument/2006/relationships/hyperlink" Target="http://www.debugging.com/bug/12621" TargetMode="External"/><Relationship Id="rId87" Type="http://schemas.openxmlformats.org/officeDocument/2006/relationships/hyperlink" Target="http://www.java2s.com/Code/CSharp/Event/Mouseleftclickrightclickmiddleclickhover.htm" TargetMode="External"/><Relationship Id="rId102" Type="http://schemas.openxmlformats.org/officeDocument/2006/relationships/hyperlink" Target="http://dryicons.com/terms/" TargetMode="External"/><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hyperlink" Target="http://dev.mysql.com/doc/refman/5.1/en/date-and-time-functions.html" TargetMode="External"/><Relationship Id="rId90" Type="http://schemas.openxmlformats.org/officeDocument/2006/relationships/hyperlink" Target="http://forums.mysql.com/read.php?47,284456,284456" TargetMode="External"/><Relationship Id="rId95" Type="http://schemas.openxmlformats.org/officeDocument/2006/relationships/hyperlink" Target="http://msdn.microsoft.com/en-us/library/system.windows.forms.datagridview.selectedcells.aspx" TargetMode="External"/><Relationship Id="rId19" Type="http://schemas.openxmlformats.org/officeDocument/2006/relationships/hyperlink" Target="http://code.google.com/p/anglia-gym/" TargetMode="Externa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1.emf"/><Relationship Id="rId30" Type="http://schemas.openxmlformats.org/officeDocument/2006/relationships/oleObject" Target="embeddings/oleObject8.bin"/><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hyperlink" Target="https://www.ohloh.net/languages/17" TargetMode="External"/><Relationship Id="rId69" Type="http://schemas.openxmlformats.org/officeDocument/2006/relationships/hyperlink" Target="https://www.ohloh.net/languages/6" TargetMode="External"/><Relationship Id="rId77" Type="http://schemas.openxmlformats.org/officeDocument/2006/relationships/hyperlink" Target="http://www1.euro.dell.com/uk/en/business/Desktops/vostro-230st/pd.aspx?refid=vostro-230st&amp;s=bsd&amp;cs=ukbsdt1" TargetMode="External"/><Relationship Id="rId100" Type="http://schemas.openxmlformats.org/officeDocument/2006/relationships/hyperlink" Target="http://www.codeproject.com/KB/menus/OutlookBar.aspx" TargetMode="External"/><Relationship Id="rId105"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1.png"/><Relationship Id="rId72" Type="http://schemas.openxmlformats.org/officeDocument/2006/relationships/image" Target="media/image45.png"/><Relationship Id="rId80" Type="http://schemas.openxmlformats.org/officeDocument/2006/relationships/hyperlink" Target="http://www.csharp-station.com/Tutorials/Lesson14.aspx" TargetMode="External"/><Relationship Id="rId85" Type="http://schemas.openxmlformats.org/officeDocument/2006/relationships/hyperlink" Target="http://en.csharp-online.net/Working_with_Images%E2%80%94Using_the_Bitmap_Class" TargetMode="External"/><Relationship Id="rId93" Type="http://schemas.openxmlformats.org/officeDocument/2006/relationships/hyperlink" Target="http://msdn.microsoft.com/en-us/library/system.windows.forms.clipboard.aspx" TargetMode="External"/><Relationship Id="rId98" Type="http://schemas.openxmlformats.org/officeDocument/2006/relationships/hyperlink" Target="http://www.codeproject.com/KB/selection/csoutlookbar.aspx"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hyperlink" Target="https://www.ohloh.net/languages/4" TargetMode="External"/><Relationship Id="rId103" Type="http://schemas.openxmlformats.org/officeDocument/2006/relationships/hyperlink" Target="https://owa.anglia.ac.uk/exchweb/bin/redir.asp?URL=http://www.bigstockphoto.com/image-2678004/stock-photo-group-of-woman-at-fitness-club" TargetMode="External"/><Relationship Id="rId20" Type="http://schemas.openxmlformats.org/officeDocument/2006/relationships/image" Target="media/image6.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yperlink" Target="https://www.ohloh.net/languages/30" TargetMode="External"/><Relationship Id="rId75" Type="http://schemas.openxmlformats.org/officeDocument/2006/relationships/hyperlink" Target="http://www.cisco.com/web/learning/netacad/course_catalog/PacketTracer.html" TargetMode="External"/><Relationship Id="rId83" Type="http://schemas.openxmlformats.org/officeDocument/2006/relationships/hyperlink" Target="http://www.csharp-examples.net/string-format-datetime/" TargetMode="External"/><Relationship Id="rId88" Type="http://schemas.openxmlformats.org/officeDocument/2006/relationships/hyperlink" Target="http://www.meshplex.org/wiki/C_Sharp/String_Literals" TargetMode="External"/><Relationship Id="rId91" Type="http://schemas.openxmlformats.org/officeDocument/2006/relationships/hyperlink" Target="http://msdn.microsoft.com/en-us/library/ms229043%28v=VS.90%29.aspx" TargetMode="External"/><Relationship Id="rId96" Type="http://schemas.openxmlformats.org/officeDocument/2006/relationships/hyperlink" Target="http://bytes.com/topic/c-sharp/answers/227206-create-custom-dialog-like-messagebo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oleObject" Target="embeddings/oleObject7.bin"/><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3.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hyperlink" Target="https://www.ohloh.net/languages/2" TargetMode="External"/><Relationship Id="rId73" Type="http://schemas.openxmlformats.org/officeDocument/2006/relationships/hyperlink" Target="http://www.cisco.com/en/US/products/hw/routers/ps380/index.html" TargetMode="External"/><Relationship Id="rId78" Type="http://schemas.openxmlformats.org/officeDocument/2006/relationships/hyperlink" Target="http://social.msdn.microsoft.com/Forums/en-US/winforms/thread/84990ad2-5046-472b-b103-f862bfcd5dbc" TargetMode="External"/><Relationship Id="rId81" Type="http://schemas.openxmlformats.org/officeDocument/2006/relationships/hyperlink" Target="http://msdn.microsoft.com/en-us/library/system.datetime_methods%28v=VS.90%29.aspx" TargetMode="External"/><Relationship Id="rId86" Type="http://schemas.openxmlformats.org/officeDocument/2006/relationships/hyperlink" Target="http://www.devasp.net/net/articles/display/385.html" TargetMode="External"/><Relationship Id="rId94" Type="http://schemas.openxmlformats.org/officeDocument/2006/relationships/hyperlink" Target="http://msdn.microsoft.com/en-us/library/system.windows.forms.clipboard.containsdata.aspx" TargetMode="External"/><Relationship Id="rId99" Type="http://schemas.openxmlformats.org/officeDocument/2006/relationships/hyperlink" Target="http://www.c-sharpcorner.com/UploadFile/ivar/OutlookBarIL11212005014057AM/OutlookBarIL.aspx" TargetMode="External"/><Relationship Id="rId101" Type="http://schemas.openxmlformats.org/officeDocument/2006/relationships/hyperlink" Target="http://www.iconarchive.com/category/application/aesthetica-2-icons-by-dryicons.html"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5.png"/><Relationship Id="rId39" Type="http://schemas.openxmlformats.org/officeDocument/2006/relationships/image" Target="media/image19.png"/><Relationship Id="rId34" Type="http://schemas.openxmlformats.org/officeDocument/2006/relationships/oleObject" Target="embeddings/oleObject10.bin"/><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yperlink" Target="http://www.ciscosystems.com/en/US/prod/collateral/switches/ps5718/ps708/product_solution_overview0900aecd80630c78.html" TargetMode="External"/><Relationship Id="rId97" Type="http://schemas.openxmlformats.org/officeDocument/2006/relationships/hyperlink" Target="http://www.codeguru.com/csharp/.net/net_general/eventsanddelegates/article.php/c13193" TargetMode="External"/><Relationship Id="rId104" Type="http://schemas.openxmlformats.org/officeDocument/2006/relationships/hyperlink" Target="https://owa.anglia.ac.uk/exchweb/bin/redir.asp?URL=http://www.bigstock.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28F6"/>
    <w:rsid w:val="004A160E"/>
    <w:rsid w:val="00D828F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D1200B76C684F1489AF32950C8C50FB">
    <w:name w:val="1D1200B76C684F1489AF32950C8C50FB"/>
    <w:rsid w:val="00D828F6"/>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2B4687-EC7F-44EA-ADD7-AAEECE1F2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32</Pages>
  <Words>31145</Words>
  <Characters>177533</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Group Design Project</vt:lpstr>
    </vt:vector>
  </TitlesOfParts>
  <Company/>
  <LinksUpToDate>false</LinksUpToDate>
  <CharactersWithSpaces>208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up Design Project</dc:title>
  <dc:creator>Katie</dc:creator>
  <cp:lastModifiedBy>User</cp:lastModifiedBy>
  <cp:revision>17</cp:revision>
  <dcterms:created xsi:type="dcterms:W3CDTF">2010-05-05T14:35:00Z</dcterms:created>
  <dcterms:modified xsi:type="dcterms:W3CDTF">2010-05-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nnggkTwE"/&gt;&lt;style id="http://www.zotero.org/styles/harvard2" hasBibliography="0"/&gt;&lt;prefs&gt;&lt;pref name="fieldType" value="Field"/&gt;&lt;pref name="noteType" value="0"/&gt;&lt;/prefs&gt;&lt;/data&gt;</vt:lpwstr>
  </property>
</Properties>
</file>